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E96B52" w14:textId="77777777" w:rsidR="0019195D" w:rsidRPr="008E1074" w:rsidRDefault="0019195D" w:rsidP="00092F28">
      <w:pPr>
        <w:spacing w:line="360" w:lineRule="auto"/>
        <w:jc w:val="center"/>
        <w:rPr>
          <w:b/>
          <w:sz w:val="32"/>
          <w:szCs w:val="32"/>
        </w:rPr>
      </w:pPr>
    </w:p>
    <w:p w14:paraId="7E16258A" w14:textId="1220514D" w:rsidR="00A011D4" w:rsidRPr="006B1C5D" w:rsidRDefault="00F05F7D" w:rsidP="00092F28">
      <w:pPr>
        <w:spacing w:line="360" w:lineRule="auto"/>
        <w:jc w:val="center"/>
        <w:rPr>
          <w:b/>
          <w:sz w:val="32"/>
          <w:szCs w:val="32"/>
        </w:rPr>
      </w:pPr>
      <w:r w:rsidRPr="006B1C5D">
        <w:rPr>
          <w:b/>
          <w:sz w:val="32"/>
          <w:szCs w:val="32"/>
        </w:rPr>
        <w:t>Environmental f</w:t>
      </w:r>
      <w:r w:rsidR="00A011D4" w:rsidRPr="006B1C5D">
        <w:rPr>
          <w:b/>
          <w:sz w:val="32"/>
          <w:szCs w:val="32"/>
        </w:rPr>
        <w:t xml:space="preserve">actors </w:t>
      </w:r>
      <w:r w:rsidR="00E0304E" w:rsidRPr="006B1C5D">
        <w:rPr>
          <w:b/>
          <w:sz w:val="32"/>
          <w:szCs w:val="32"/>
        </w:rPr>
        <w:t xml:space="preserve">driving </w:t>
      </w:r>
      <w:r w:rsidR="00A011D4" w:rsidRPr="006B1C5D">
        <w:rPr>
          <w:b/>
          <w:sz w:val="32"/>
          <w:szCs w:val="32"/>
        </w:rPr>
        <w:t xml:space="preserve">spatial </w:t>
      </w:r>
      <w:r w:rsidR="009D05A6" w:rsidRPr="006B1C5D">
        <w:rPr>
          <w:b/>
          <w:sz w:val="32"/>
          <w:szCs w:val="32"/>
        </w:rPr>
        <w:t>heterogeneity</w:t>
      </w:r>
      <w:r w:rsidR="00A011D4" w:rsidRPr="006B1C5D">
        <w:rPr>
          <w:b/>
          <w:sz w:val="32"/>
          <w:szCs w:val="32"/>
        </w:rPr>
        <w:t xml:space="preserve"> </w:t>
      </w:r>
      <w:r w:rsidR="002817C2" w:rsidRPr="006B1C5D">
        <w:rPr>
          <w:b/>
          <w:sz w:val="32"/>
          <w:szCs w:val="32"/>
        </w:rPr>
        <w:t>in</w:t>
      </w:r>
      <w:r w:rsidRPr="006B1C5D">
        <w:rPr>
          <w:b/>
          <w:sz w:val="32"/>
          <w:szCs w:val="32"/>
        </w:rPr>
        <w:t xml:space="preserve"> desert </w:t>
      </w:r>
      <w:r w:rsidR="002114D0" w:rsidRPr="006B1C5D">
        <w:rPr>
          <w:b/>
          <w:sz w:val="32"/>
          <w:szCs w:val="32"/>
        </w:rPr>
        <w:t>halophile microbial community</w:t>
      </w:r>
      <w:r w:rsidR="009D05A6" w:rsidRPr="006B1C5D">
        <w:rPr>
          <w:b/>
          <w:sz w:val="32"/>
          <w:szCs w:val="32"/>
        </w:rPr>
        <w:t xml:space="preserve"> </w:t>
      </w:r>
    </w:p>
    <w:p w14:paraId="32AB25B5" w14:textId="77777777" w:rsidR="00A011D4" w:rsidRPr="006B1C5D" w:rsidRDefault="00A011D4" w:rsidP="00092F28">
      <w:pPr>
        <w:spacing w:line="360" w:lineRule="auto"/>
      </w:pPr>
    </w:p>
    <w:p w14:paraId="4DE9BDF5" w14:textId="77777777" w:rsidR="004A7185" w:rsidRPr="006B1C5D" w:rsidRDefault="004A7185" w:rsidP="00092F28">
      <w:pPr>
        <w:spacing w:line="360" w:lineRule="auto"/>
        <w:rPr>
          <w:b/>
        </w:rPr>
      </w:pPr>
    </w:p>
    <w:p w14:paraId="4099EF34" w14:textId="5373C704" w:rsidR="004A7185" w:rsidRPr="006B1C5D" w:rsidRDefault="00C069B1" w:rsidP="00092F28">
      <w:pPr>
        <w:spacing w:line="360" w:lineRule="auto"/>
        <w:rPr>
          <w:b/>
        </w:rPr>
      </w:pPr>
      <w:r w:rsidRPr="006B1C5D">
        <w:rPr>
          <w:b/>
        </w:rPr>
        <w:t xml:space="preserve">Authors: </w:t>
      </w:r>
    </w:p>
    <w:p w14:paraId="1192CBB3" w14:textId="413FCE4E" w:rsidR="00FD4B39" w:rsidRPr="006B1C5D" w:rsidRDefault="00E1236E" w:rsidP="00092F28">
      <w:pPr>
        <w:spacing w:line="360" w:lineRule="auto"/>
      </w:pPr>
      <w:r w:rsidRPr="006B1C5D">
        <w:t xml:space="preserve">Gherman Uritskiy, </w:t>
      </w:r>
      <w:r w:rsidR="00A011D4" w:rsidRPr="006B1C5D">
        <w:t>Adam Munn</w:t>
      </w:r>
      <w:r w:rsidRPr="006B1C5D">
        <w:t xml:space="preserve">, </w:t>
      </w:r>
      <w:r w:rsidR="00A011D4" w:rsidRPr="006B1C5D">
        <w:t>Micah Dai</w:t>
      </w:r>
      <w:r w:rsidRPr="006B1C5D">
        <w:t>ley</w:t>
      </w:r>
      <w:r w:rsidR="00A011D4" w:rsidRPr="006B1C5D">
        <w:t>,</w:t>
      </w:r>
      <w:r w:rsidRPr="006B1C5D">
        <w:t xml:space="preserve"> </w:t>
      </w:r>
      <w:r w:rsidR="00A011D4" w:rsidRPr="006B1C5D">
        <w:t xml:space="preserve">Diego </w:t>
      </w:r>
      <w:r w:rsidR="00E02F3F" w:rsidRPr="006B1C5D">
        <w:t xml:space="preserve">R. </w:t>
      </w:r>
      <w:r w:rsidR="00A011D4" w:rsidRPr="006B1C5D">
        <w:t xml:space="preserve">Gelsinger, </w:t>
      </w:r>
      <w:r w:rsidRPr="006B1C5D">
        <w:t>Samantha Getsin,</w:t>
      </w:r>
      <w:r w:rsidR="00A011D4" w:rsidRPr="006B1C5D">
        <w:t xml:space="preserve"> Alfonso Davila, Peter McCullough, James Taylor, Jocelyne DiRuggiero</w:t>
      </w:r>
    </w:p>
    <w:p w14:paraId="202738D8" w14:textId="77777777" w:rsidR="00FD4B39" w:rsidRPr="006B1C5D" w:rsidRDefault="00FD4B39" w:rsidP="00092F28">
      <w:pPr>
        <w:spacing w:line="360" w:lineRule="auto"/>
        <w:rPr>
          <w:b/>
        </w:rPr>
      </w:pPr>
    </w:p>
    <w:p w14:paraId="37E471B1" w14:textId="699F60B2" w:rsidR="00E613CC" w:rsidRPr="006B1C5D" w:rsidRDefault="00E613CC" w:rsidP="00092F28">
      <w:pPr>
        <w:spacing w:line="360" w:lineRule="auto"/>
        <w:rPr>
          <w:b/>
        </w:rPr>
      </w:pPr>
      <w:r w:rsidRPr="006B1C5D">
        <w:rPr>
          <w:b/>
        </w:rPr>
        <w:t>Acknowledgements:</w:t>
      </w:r>
    </w:p>
    <w:p w14:paraId="2BD41D0A" w14:textId="41D9644B" w:rsidR="00AE664C" w:rsidRPr="006B1C5D" w:rsidRDefault="002271BC" w:rsidP="00092F28">
      <w:pPr>
        <w:spacing w:line="360" w:lineRule="auto"/>
        <w:rPr>
          <w:i/>
        </w:rPr>
      </w:pPr>
      <w:r>
        <w:t>We thank Mathias Meier for capturing areal drone footage of the sampled area</w:t>
      </w:r>
      <w:r w:rsidR="00B82B5B" w:rsidRPr="006B1C5D">
        <w:t xml:space="preserve">, </w:t>
      </w:r>
      <w:r>
        <w:t>Victoria Meslier for help in sample collection</w:t>
      </w:r>
      <w:r w:rsidR="002A46E4" w:rsidRPr="006B1C5D">
        <w:t>,</w:t>
      </w:r>
      <w:r>
        <w:t xml:space="preserve"> and</w:t>
      </w:r>
      <w:r w:rsidR="002A46E4" w:rsidRPr="006B1C5D">
        <w:t xml:space="preserve"> </w:t>
      </w:r>
      <w:r>
        <w:t xml:space="preserve">Brian Glass for organizing field </w:t>
      </w:r>
      <w:r w:rsidR="00FA2519">
        <w:t>expeditions.</w:t>
      </w:r>
      <w:r w:rsidR="00B82B5B" w:rsidRPr="006B1C5D">
        <w:rPr>
          <w:i/>
        </w:rPr>
        <w:t xml:space="preserve"> </w:t>
      </w:r>
    </w:p>
    <w:p w14:paraId="0BE572B8" w14:textId="77777777" w:rsidR="00A12848" w:rsidRPr="006B1C5D" w:rsidRDefault="00A12848" w:rsidP="00092F28">
      <w:pPr>
        <w:spacing w:line="360" w:lineRule="auto"/>
        <w:rPr>
          <w:i/>
        </w:rPr>
      </w:pPr>
    </w:p>
    <w:p w14:paraId="4730EC95" w14:textId="77777777" w:rsidR="0010513D" w:rsidRDefault="006633B9" w:rsidP="006633B9">
      <w:pPr>
        <w:spacing w:line="360" w:lineRule="auto"/>
      </w:pPr>
      <w:r w:rsidRPr="006B1C5D">
        <w:rPr>
          <w:b/>
        </w:rPr>
        <w:t>Funding</w:t>
      </w:r>
      <w:r w:rsidRPr="006B1C5D">
        <w:t xml:space="preserve">: </w:t>
      </w:r>
    </w:p>
    <w:p w14:paraId="20131D25" w14:textId="4E00C150" w:rsidR="00182B59" w:rsidRDefault="0010513D" w:rsidP="006633B9">
      <w:pPr>
        <w:spacing w:line="360" w:lineRule="auto"/>
      </w:pPr>
      <w:r>
        <w:t>G</w:t>
      </w:r>
      <w:r w:rsidR="006633B9" w:rsidRPr="006B1C5D">
        <w:t>rants NNX15AP18G and NNX15AK57G from</w:t>
      </w:r>
      <w:r w:rsidR="00A12848" w:rsidRPr="006B1C5D">
        <w:t xml:space="preserve"> </w:t>
      </w:r>
      <w:r w:rsidR="006633B9" w:rsidRPr="006B1C5D">
        <w:t>NASA and DEB1556574 from the NSF</w:t>
      </w:r>
    </w:p>
    <w:p w14:paraId="68FA83ED" w14:textId="77777777" w:rsidR="0010513D" w:rsidRDefault="0010513D" w:rsidP="006633B9">
      <w:pPr>
        <w:spacing w:line="360" w:lineRule="auto"/>
      </w:pPr>
    </w:p>
    <w:p w14:paraId="6DA403EB" w14:textId="483752FE" w:rsidR="0010513D" w:rsidRPr="0010513D" w:rsidRDefault="0010513D" w:rsidP="006633B9">
      <w:pPr>
        <w:spacing w:line="360" w:lineRule="auto"/>
        <w:rPr>
          <w:b/>
        </w:rPr>
      </w:pPr>
      <w:r w:rsidRPr="0010513D">
        <w:rPr>
          <w:b/>
        </w:rPr>
        <w:t>Data availability:</w:t>
      </w:r>
    </w:p>
    <w:p w14:paraId="0D77C799" w14:textId="154F163B" w:rsidR="0010513D" w:rsidRPr="006B1C5D" w:rsidRDefault="0010513D" w:rsidP="006633B9">
      <w:pPr>
        <w:spacing w:line="360" w:lineRule="auto"/>
      </w:pPr>
      <w:r>
        <w:t xml:space="preserve">All raw amplicon sequencing data used in this study is </w:t>
      </w:r>
      <w:r w:rsidR="003F6C9C">
        <w:t xml:space="preserve">publically available through NCBI Sequence Read Archive under project ID </w:t>
      </w:r>
      <w:r w:rsidR="003F6C9C" w:rsidRPr="003F6C9C">
        <w:t>PRJNA641398</w:t>
      </w:r>
      <w:r w:rsidR="003F6C9C">
        <w:t xml:space="preserve">. All processing pipelines, figure-making scripts, and intermediate data is publically available on </w:t>
      </w:r>
      <w:hyperlink r:id="rId8" w:history="1">
        <w:r w:rsidR="003F6C9C" w:rsidRPr="00C31C78">
          <w:rPr>
            <w:rStyle w:val="Hyperlink"/>
          </w:rPr>
          <w:t>https://github.com/ursky/spatial_paper</w:t>
        </w:r>
      </w:hyperlink>
      <w:r w:rsidR="003F6C9C">
        <w:t xml:space="preserve">. </w:t>
      </w:r>
    </w:p>
    <w:p w14:paraId="3D769B5F" w14:textId="77777777" w:rsidR="009E5432" w:rsidRPr="006B1C5D" w:rsidRDefault="009E5432" w:rsidP="00092F28">
      <w:pPr>
        <w:spacing w:line="360" w:lineRule="auto"/>
      </w:pPr>
    </w:p>
    <w:p w14:paraId="58894D31" w14:textId="7DEB0776" w:rsidR="00182B59" w:rsidRPr="006B1C5D" w:rsidRDefault="00182B59" w:rsidP="00092F28">
      <w:pPr>
        <w:spacing w:line="360" w:lineRule="auto"/>
        <w:rPr>
          <w:b/>
        </w:rPr>
      </w:pPr>
      <w:r w:rsidRPr="006B1C5D">
        <w:rPr>
          <w:b/>
        </w:rPr>
        <w:t>Authors contributions:</w:t>
      </w:r>
    </w:p>
    <w:p w14:paraId="3AC75F85" w14:textId="10CAA929" w:rsidR="006257AC" w:rsidRDefault="006257AC" w:rsidP="00092F28">
      <w:pPr>
        <w:spacing w:line="360" w:lineRule="auto"/>
      </w:pPr>
      <w:r>
        <w:t>GU, AM, JT, and JD conceived and oversaw the study</w:t>
      </w:r>
      <w:r w:rsidR="00215F30">
        <w:t xml:space="preserve">; </w:t>
      </w:r>
      <w:r>
        <w:t>GU, DG, and JD collected in-filed samples and me</w:t>
      </w:r>
      <w:r w:rsidR="00215F30">
        <w:t xml:space="preserve">tadata; </w:t>
      </w:r>
      <w:r>
        <w:t>GU, AM, MD, and SG processed field samples and constructed sequencing libraries</w:t>
      </w:r>
      <w:r w:rsidR="00215F30">
        <w:t xml:space="preserve">; </w:t>
      </w:r>
      <w:r>
        <w:t>PM collected light spectra data</w:t>
      </w:r>
      <w:r w:rsidR="00215F30">
        <w:t xml:space="preserve">; </w:t>
      </w:r>
      <w:r>
        <w:t xml:space="preserve">GU processed and analyzed all the data and wrote the </w:t>
      </w:r>
      <w:r w:rsidR="00215F30">
        <w:t xml:space="preserve">manuscript; </w:t>
      </w:r>
      <w:bookmarkStart w:id="0" w:name="_GoBack"/>
      <w:bookmarkEnd w:id="0"/>
      <w:r>
        <w:t xml:space="preserve">AD, JT, and JD edited the manuscript. </w:t>
      </w:r>
    </w:p>
    <w:p w14:paraId="0DA835A8" w14:textId="77777777" w:rsidR="006257AC" w:rsidRPr="006B1C5D" w:rsidRDefault="006257AC" w:rsidP="00092F28">
      <w:pPr>
        <w:spacing w:line="360" w:lineRule="auto"/>
      </w:pPr>
    </w:p>
    <w:p w14:paraId="63CC0056" w14:textId="77777777" w:rsidR="00FA2519" w:rsidRDefault="00FA2519">
      <w:pPr>
        <w:rPr>
          <w:b/>
        </w:rPr>
      </w:pPr>
      <w:r>
        <w:rPr>
          <w:b/>
        </w:rPr>
        <w:br w:type="page"/>
      </w:r>
    </w:p>
    <w:p w14:paraId="096437DA" w14:textId="5AAAC171" w:rsidR="002E0637" w:rsidRPr="006B1C5D" w:rsidRDefault="002E0637" w:rsidP="00092F28">
      <w:pPr>
        <w:spacing w:line="360" w:lineRule="auto"/>
        <w:rPr>
          <w:b/>
        </w:rPr>
      </w:pPr>
      <w:r w:rsidRPr="006B1C5D">
        <w:rPr>
          <w:b/>
        </w:rPr>
        <w:lastRenderedPageBreak/>
        <w:t>Abstract:</w:t>
      </w:r>
    </w:p>
    <w:p w14:paraId="10BC281F" w14:textId="1D8A2415" w:rsidR="00CA2C92" w:rsidRPr="006B1C5D" w:rsidRDefault="002E0637" w:rsidP="002138F4">
      <w:pPr>
        <w:snapToGrid w:val="0"/>
        <w:spacing w:line="360" w:lineRule="auto"/>
      </w:pPr>
      <w:r w:rsidRPr="006B1C5D">
        <w:rPr>
          <w:color w:val="000000" w:themeColor="text1"/>
        </w:rPr>
        <w:t xml:space="preserve">Spatial heterogeneity in microbial communities </w:t>
      </w:r>
      <w:r w:rsidR="00492D3B" w:rsidRPr="006B1C5D">
        <w:rPr>
          <w:color w:val="000000" w:themeColor="text1"/>
        </w:rPr>
        <w:t>is</w:t>
      </w:r>
      <w:r w:rsidRPr="006B1C5D">
        <w:rPr>
          <w:color w:val="000000" w:themeColor="text1"/>
        </w:rPr>
        <w:t xml:space="preserve"> observed </w:t>
      </w:r>
      <w:r w:rsidR="00081921" w:rsidRPr="006B1C5D">
        <w:rPr>
          <w:color w:val="000000" w:themeColor="text1"/>
        </w:rPr>
        <w:t>in all natural ecosystems a</w:t>
      </w:r>
      <w:r w:rsidRPr="006B1C5D">
        <w:rPr>
          <w:color w:val="000000" w:themeColor="text1"/>
        </w:rPr>
        <w:t>nd can stem from both</w:t>
      </w:r>
      <w:r w:rsidR="00DA43E9" w:rsidRPr="006B1C5D">
        <w:rPr>
          <w:color w:val="000000" w:themeColor="text1"/>
        </w:rPr>
        <w:t xml:space="preserve"> </w:t>
      </w:r>
      <w:r w:rsidR="00E02F3F" w:rsidRPr="006B1C5D">
        <w:rPr>
          <w:color w:val="000000" w:themeColor="text1"/>
        </w:rPr>
        <w:t>adaptation</w:t>
      </w:r>
      <w:r w:rsidR="002A1746" w:rsidRPr="006B1C5D">
        <w:rPr>
          <w:color w:val="000000" w:themeColor="text1"/>
        </w:rPr>
        <w:t>s</w:t>
      </w:r>
      <w:r w:rsidR="00E02F3F" w:rsidRPr="006B1C5D">
        <w:rPr>
          <w:color w:val="000000" w:themeColor="text1"/>
        </w:rPr>
        <w:t xml:space="preserve"> to local</w:t>
      </w:r>
      <w:r w:rsidRPr="006B1C5D">
        <w:rPr>
          <w:color w:val="000000" w:themeColor="text1"/>
        </w:rPr>
        <w:t xml:space="preserve"> environmental conditions as well as </w:t>
      </w:r>
      <w:r w:rsidR="005F0D68" w:rsidRPr="006B1C5D">
        <w:rPr>
          <w:color w:val="000000" w:themeColor="text1"/>
        </w:rPr>
        <w:t>stochastic</w:t>
      </w:r>
      <w:r w:rsidR="00DA43E9" w:rsidRPr="006B1C5D">
        <w:rPr>
          <w:color w:val="000000" w:themeColor="text1"/>
        </w:rPr>
        <w:t xml:space="preserve"> processes</w:t>
      </w:r>
      <w:r w:rsidRPr="006B1C5D">
        <w:rPr>
          <w:color w:val="000000" w:themeColor="text1"/>
        </w:rPr>
        <w:t xml:space="preserve">. Extremophile </w:t>
      </w:r>
      <w:r w:rsidRPr="006B1C5D">
        <w:t xml:space="preserve">microbial communities </w:t>
      </w:r>
      <w:r w:rsidR="00E02F3F" w:rsidRPr="006B1C5D">
        <w:t>inhabiting</w:t>
      </w:r>
      <w:r w:rsidRPr="006B1C5D">
        <w:t xml:space="preserve"> evaporitic halite nodule</w:t>
      </w:r>
      <w:r w:rsidR="00015646" w:rsidRPr="006B1C5D">
        <w:t>s</w:t>
      </w:r>
      <w:r w:rsidRPr="006B1C5D">
        <w:t xml:space="preserve"> (salt rock</w:t>
      </w:r>
      <w:r w:rsidR="00015646" w:rsidRPr="006B1C5D">
        <w:t>s</w:t>
      </w:r>
      <w:r w:rsidRPr="006B1C5D">
        <w:t>) in t</w:t>
      </w:r>
      <w:r w:rsidR="001D0AD8" w:rsidRPr="006B1C5D">
        <w:t>he Atacama Desert, Chile, are a</w:t>
      </w:r>
      <w:r w:rsidRPr="006B1C5D">
        <w:t xml:space="preserve"> </w:t>
      </w:r>
      <w:r w:rsidR="004E2322" w:rsidRPr="006B1C5D">
        <w:t>good</w:t>
      </w:r>
      <w:r w:rsidRPr="006B1C5D">
        <w:t xml:space="preserve"> model ecosystem for investigating</w:t>
      </w:r>
      <w:r w:rsidR="00015646" w:rsidRPr="006B1C5D">
        <w:t xml:space="preserve"> </w:t>
      </w:r>
      <w:r w:rsidRPr="006B1C5D">
        <w:t xml:space="preserve">factors leading to microbiome heterogeneity, </w:t>
      </w:r>
      <w:r w:rsidR="00CD4358" w:rsidRPr="006B1C5D">
        <w:t>due</w:t>
      </w:r>
      <w:r w:rsidRPr="006B1C5D">
        <w:t xml:space="preserve"> to their diverse taxonomic composition and </w:t>
      </w:r>
      <w:r w:rsidR="00081921" w:rsidRPr="006B1C5D">
        <w:t xml:space="preserve">the </w:t>
      </w:r>
      <w:r w:rsidRPr="006B1C5D">
        <w:t>spatial segregation</w:t>
      </w:r>
      <w:r w:rsidR="00081921" w:rsidRPr="006B1C5D">
        <w:t xml:space="preserve"> of individual nodules</w:t>
      </w:r>
      <w:r w:rsidRPr="006B1C5D">
        <w:t xml:space="preserve">. </w:t>
      </w:r>
      <w:r w:rsidR="00CA2C92" w:rsidRPr="006B1C5D">
        <w:t>We investigated the abiotic factors governing microbiome composition across different spatial scales, allowing for insight into the factors that govern halite colonization at regional desert-wide scales, as well as smaller micro-niche specific scales. We found that water and light availability, as well as community drift</w:t>
      </w:r>
      <w:r w:rsidR="002138F4" w:rsidRPr="006B1C5D">
        <w:t>,</w:t>
      </w:r>
      <w:r w:rsidR="00CA2C92" w:rsidRPr="006B1C5D">
        <w:t xml:space="preserve"> impact microbiome assembly differently at different distance scales, with higher rates of cell dispersion at the smaller scales resulting in more homogenous composition. This trend likely applies to other endoliths as well as non-desert communities where dispersion between communities is more limited such as between individual gut microbiomes. We also and show evidence for intermixing of intra-halite microbial niches in response to regular water displacement via capillary action, and report an unexpectedly random distribution of biomass within the nodules. </w:t>
      </w:r>
    </w:p>
    <w:p w14:paraId="026C5316" w14:textId="77777777" w:rsidR="00CA2C92" w:rsidRPr="006B1C5D" w:rsidRDefault="00CA2C92" w:rsidP="00092F28">
      <w:pPr>
        <w:snapToGrid w:val="0"/>
        <w:spacing w:line="360" w:lineRule="auto"/>
      </w:pPr>
    </w:p>
    <w:p w14:paraId="494C4EA2" w14:textId="64BF54A6" w:rsidR="008353AA" w:rsidRPr="006B1C5D" w:rsidRDefault="008353AA" w:rsidP="00092F28">
      <w:pPr>
        <w:spacing w:line="360" w:lineRule="auto"/>
      </w:pPr>
      <w:r w:rsidRPr="006B1C5D">
        <w:br w:type="page"/>
      </w:r>
    </w:p>
    <w:p w14:paraId="17FB6A09" w14:textId="597F12F0" w:rsidR="0023416A" w:rsidRPr="006B1C5D" w:rsidRDefault="009D2AFB" w:rsidP="00092F28">
      <w:pPr>
        <w:spacing w:line="360" w:lineRule="auto"/>
        <w:rPr>
          <w:b/>
        </w:rPr>
      </w:pPr>
      <w:r w:rsidRPr="006B1C5D">
        <w:rPr>
          <w:b/>
        </w:rPr>
        <w:lastRenderedPageBreak/>
        <w:t>INTRODUCTION</w:t>
      </w:r>
    </w:p>
    <w:p w14:paraId="6B500C53" w14:textId="5D7AFEFF" w:rsidR="0029474C" w:rsidRPr="006B1C5D" w:rsidRDefault="00A82B12" w:rsidP="00092F28">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Understanding the relationship between microbial community composition and environment</w:t>
      </w:r>
      <w:r w:rsidR="004C7A39" w:rsidRPr="006B1C5D">
        <w:rPr>
          <w:rFonts w:eastAsia="Times New Roman"/>
          <w:color w:val="282625"/>
          <w:shd w:val="clear" w:color="auto" w:fill="FFFFFF"/>
        </w:rPr>
        <w:t>al</w:t>
      </w:r>
      <w:r w:rsidRPr="006B1C5D">
        <w:rPr>
          <w:rFonts w:eastAsia="Times New Roman"/>
          <w:color w:val="282625"/>
          <w:shd w:val="clear" w:color="auto" w:fill="FFFFFF"/>
        </w:rPr>
        <w:t xml:space="preserve"> factors is key to making robust predictions of microbiome dynamics </w:t>
      </w:r>
      <w:r w:rsidR="00AF0434">
        <w:rPr>
          <w:rFonts w:eastAsia="Times New Roman"/>
          <w:color w:val="282625"/>
          <w:shd w:val="clear" w:color="auto" w:fill="FFFFFF"/>
        </w:rPr>
        <w:fldChar w:fldCharType="begin"/>
      </w:r>
      <w:r w:rsidR="00AF0434">
        <w:rPr>
          <w:rFonts w:eastAsia="Times New Roman"/>
          <w:color w:val="282625"/>
          <w:shd w:val="clear" w:color="auto" w:fill="FFFFFF"/>
        </w:rPr>
        <w:instrText xml:space="preserve"> ADDIN EN.CITE &lt;EndNote&gt;&lt;Cite&gt;&lt;Author&gt;Green&lt;/Author&gt;&lt;Year&gt;2008&lt;/Year&gt;&lt;RecNum&gt;9136&lt;/RecNum&gt;&lt;DisplayText&gt;[1]&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instrText>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1]</w:t>
      </w:r>
      <w:r w:rsidR="00AF0434">
        <w:rPr>
          <w:rFonts w:eastAsia="Times New Roman"/>
          <w:color w:val="282625"/>
          <w:shd w:val="clear" w:color="auto" w:fill="FFFFFF"/>
        </w:rPr>
        <w:fldChar w:fldCharType="end"/>
      </w:r>
      <w:r w:rsidRPr="006B1C5D">
        <w:rPr>
          <w:rFonts w:eastAsia="Times New Roman"/>
          <w:color w:val="282625"/>
          <w:shd w:val="clear" w:color="auto" w:fill="FFFFFF"/>
        </w:rPr>
        <w:t xml:space="preserve">. Factors that limit growth or survival in a given environment will have the largest impact on community assembly </w:t>
      </w:r>
      <w:r w:rsidR="00AF0434">
        <w:rPr>
          <w:rFonts w:eastAsia="Times New Roman"/>
          <w:color w:val="282625"/>
          <w:shd w:val="clear" w:color="auto" w:fill="FFFFFF"/>
        </w:rPr>
        <w:fldChar w:fldCharType="begin">
          <w:fldData xml:space="preserve">PEVuZE5vdGU+PENpdGU+PEF1dGhvcj5Hb2xkZm9yZDwvQXV0aG9yPjxZZWFyPjIwMTg8L1llYXI+
PFJlY051bT45MTQxPC9SZWNOdW0+PERpc3BsYXlUZXh0PlsyLCAz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Hb2xkZm9yZDwvQXV0aG9yPjxZZWFyPjIwMTg8L1llYXI+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2, 3]</w:t>
      </w:r>
      <w:r w:rsidR="00AF0434">
        <w:rPr>
          <w:rFonts w:eastAsia="Times New Roman"/>
          <w:color w:val="282625"/>
          <w:shd w:val="clear" w:color="auto" w:fill="FFFFFF"/>
        </w:rPr>
        <w:fldChar w:fldCharType="end"/>
      </w:r>
      <w:r w:rsidRPr="006B1C5D">
        <w:rPr>
          <w:rFonts w:eastAsia="Times New Roman"/>
          <w:color w:val="282625"/>
          <w:shd w:val="clear" w:color="auto" w:fill="FFFFFF"/>
        </w:rPr>
        <w:t>. Many microbial communities are</w:t>
      </w:r>
      <w:r w:rsidR="002F4A46" w:rsidRPr="006B1C5D">
        <w:rPr>
          <w:rFonts w:eastAsia="Times New Roman"/>
          <w:color w:val="282625"/>
          <w:shd w:val="clear" w:color="auto" w:fill="FFFFFF"/>
        </w:rPr>
        <w:t xml:space="preserve"> predominantly</w:t>
      </w:r>
      <w:r w:rsidRPr="006B1C5D">
        <w:rPr>
          <w:rFonts w:eastAsia="Times New Roman"/>
          <w:color w:val="282625"/>
          <w:shd w:val="clear" w:color="auto" w:fill="FFFFFF"/>
        </w:rPr>
        <w:t xml:space="preserve"> </w:t>
      </w:r>
      <w:r w:rsidR="00492D3B" w:rsidRPr="006B1C5D">
        <w:rPr>
          <w:rFonts w:eastAsia="Times New Roman"/>
          <w:color w:val="282625"/>
          <w:shd w:val="clear" w:color="auto" w:fill="FFFFFF"/>
        </w:rPr>
        <w:t>nutrient</w:t>
      </w:r>
      <w:r w:rsidRPr="006B1C5D">
        <w:rPr>
          <w:rFonts w:eastAsia="Times New Roman"/>
          <w:color w:val="282625"/>
          <w:shd w:val="clear" w:color="auto" w:fill="FFFFFF"/>
        </w:rPr>
        <w:t xml:space="preserve">-limited, meaning the ability to utilize the available carbon sources is the strongest force of microbial selection </w:t>
      </w:r>
      <w:r w:rsidR="00AF0434">
        <w:rPr>
          <w:rFonts w:eastAsia="Times New Roman"/>
          <w:color w:val="282625"/>
          <w:shd w:val="clear" w:color="auto" w:fill="FFFFFF"/>
        </w:rPr>
        <w:fldChar w:fldCharType="begin"/>
      </w:r>
      <w:r w:rsidR="00AF0434">
        <w:rPr>
          <w:rFonts w:eastAsia="Times New Roman"/>
          <w:color w:val="282625"/>
          <w:shd w:val="clear" w:color="auto" w:fill="FFFFFF"/>
        </w:rPr>
        <w:instrText xml:space="preserve"> ADDIN EN.CITE &lt;EndNote&gt;&lt;Cite&gt;&lt;Author&gt;Mello&lt;/Author&gt;&lt;Year&gt;2016&lt;/Year&gt;&lt;RecNum&gt;9143&lt;/RecNum&gt;&lt;DisplayText&gt;[4]&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instrText>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4]</w:t>
      </w:r>
      <w:r w:rsidR="00AF0434">
        <w:rPr>
          <w:rFonts w:eastAsia="Times New Roman"/>
          <w:color w:val="282625"/>
          <w:shd w:val="clear" w:color="auto" w:fill="FFFFFF"/>
        </w:rPr>
        <w:fldChar w:fldCharType="end"/>
      </w:r>
      <w:r w:rsidRPr="006B1C5D">
        <w:rPr>
          <w:rFonts w:eastAsia="Times New Roman"/>
          <w:color w:val="282625"/>
          <w:shd w:val="clear" w:color="auto" w:fill="FFFFFF"/>
        </w:rPr>
        <w:t>. In more extreme environments, however, other factors such as water availability, temperature, pH</w:t>
      </w:r>
      <w:r w:rsidR="004C7A39" w:rsidRPr="006B1C5D">
        <w:rPr>
          <w:rFonts w:eastAsia="Times New Roman"/>
          <w:color w:val="282625"/>
          <w:shd w:val="clear" w:color="auto" w:fill="FFFFFF"/>
        </w:rPr>
        <w:t>,</w:t>
      </w:r>
      <w:r w:rsidRPr="006B1C5D">
        <w:rPr>
          <w:rFonts w:eastAsia="Times New Roman"/>
          <w:color w:val="282625"/>
          <w:shd w:val="clear" w:color="auto" w:fill="FFFFFF"/>
        </w:rPr>
        <w:t xml:space="preserve"> or salinity can become more important </w:t>
      </w:r>
      <w:r w:rsidR="00AF0434">
        <w:rPr>
          <w:rFonts w:eastAsia="Times New Roman"/>
          <w:color w:val="282625"/>
          <w:shd w:val="clear" w:color="auto" w:fill="FFFFFF"/>
        </w:rPr>
        <w:fldChar w:fldCharType="begin">
          <w:fldData xml:space="preserve">PEVuZE5vdGU+PENpdGU+PEF1dGhvcj5Bcm1zdHJvbmc8L0F1dGhvcj48WWVhcj4yMDE2PC9ZZWFy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Bcm1zdHJvbmc8L0F1dGhvcj48WWVhcj4yMDE2PC9ZZWFy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5-7]</w:t>
      </w:r>
      <w:r w:rsidR="00AF0434">
        <w:rPr>
          <w:rFonts w:eastAsia="Times New Roman"/>
          <w:color w:val="282625"/>
          <w:shd w:val="clear" w:color="auto" w:fill="FFFFFF"/>
        </w:rPr>
        <w:fldChar w:fldCharType="end"/>
      </w:r>
      <w:r w:rsidRPr="006B1C5D">
        <w:rPr>
          <w:rFonts w:eastAsia="Times New Roman"/>
          <w:color w:val="282625"/>
          <w:shd w:val="clear" w:color="auto" w:fill="FFFFFF"/>
        </w:rPr>
        <w:t xml:space="preserve">, making such systems </w:t>
      </w:r>
      <w:r w:rsidR="0018056A" w:rsidRPr="006B1C5D">
        <w:rPr>
          <w:rFonts w:eastAsia="Times New Roman"/>
          <w:color w:val="282625"/>
          <w:shd w:val="clear" w:color="auto" w:fill="FFFFFF"/>
        </w:rPr>
        <w:t xml:space="preserve">valuable </w:t>
      </w:r>
      <w:r w:rsidRPr="006B1C5D">
        <w:rPr>
          <w:rFonts w:eastAsia="Times New Roman"/>
          <w:color w:val="282625"/>
          <w:shd w:val="clear" w:color="auto" w:fill="FFFFFF"/>
        </w:rPr>
        <w:t xml:space="preserve">models for investigating processes influencing microbial community assembly </w:t>
      </w:r>
      <w:r w:rsidR="00AF0434">
        <w:rPr>
          <w:rFonts w:eastAsia="Times New Roman"/>
          <w:color w:val="282625"/>
          <w:shd w:val="clear" w:color="auto" w:fill="FFFFFF"/>
        </w:rPr>
        <w:fldChar w:fldCharType="begin"/>
      </w:r>
      <w:r w:rsidR="00AF0434">
        <w:rPr>
          <w:rFonts w:eastAsia="Times New Roman"/>
          <w:color w:val="282625"/>
          <w:shd w:val="clear" w:color="auto" w:fill="FFFFFF"/>
        </w:rPr>
        <w:instrText xml:space="preserve"> ADDIN EN.CITE &lt;EndNote&gt;&lt;Cite&gt;&lt;Author&gt;Schmid&lt;/Author&gt;&lt;Year&gt;2020&lt;/Year&gt;&lt;RecNum&gt;9520&lt;/RecNum&gt;&lt;DisplayText&gt;[8]&lt;/DisplayText&gt;&lt;record&gt;&lt;rec-number&gt;9520&lt;/rec-number&gt;&lt;foreign-keys&gt;&lt;key app="EN" db-id="vawrdvfvexr9z1e5pd0p92dt2dzpvp0ezpsr" timestamp="1583888912"&gt;9520&lt;/key&gt;&lt;/foreign-keys&gt;&lt;ref-type name="Journal Article"&gt;17&lt;/ref-type&gt;&lt;contributors&gt;&lt;authors&gt;&lt;author&gt;Schmid, A. K.&lt;/author&gt;&lt;author&gt;Allers, T.&lt;/author&gt;&lt;author&gt;DiRuggiero, J.&lt;/author&gt;&lt;/authors&gt;&lt;/contributors&gt;&lt;auth-address&gt;Biology Department, Duke University, Durham, NC, USA; Center for Genomics and Computational Biology, Duke University, Durham, NC, USA.&amp;#xD;School of Life Sciences, University of Nottingham, Queen&amp;apos;s Medical Centre, Nottingham, UK.&amp;#xD;Department of Biology, Johns Hopkins University, Baltimore, MD, USA.&lt;/auth-address&gt;&lt;titles&gt;&lt;title&gt;SnapShot: Microbial Extremophiles&lt;/title&gt;&lt;secondary-title&gt;Cell&lt;/secondary-title&gt;&lt;/titles&gt;&lt;periodical&gt;&lt;full-title&gt;Cell&lt;/full-title&gt;&lt;/periodical&gt;&lt;pages&gt;818-818 e1&lt;/pages&gt;&lt;volume&gt;180&lt;/volume&gt;&lt;number&gt;4&lt;/number&gt;&lt;dates&gt;&lt;year&gt;2020&lt;/year&gt;&lt;pub-dates&gt;&lt;date&gt;Feb 20&lt;/date&gt;&lt;/pub-dates&gt;&lt;/dates&gt;&lt;isbn&gt;1097-4172 (Electronic)&amp;#xD;0092-8674 (Linking)&lt;/isbn&gt;&lt;accession-num&gt;32084345&lt;/accession-num&gt;&lt;urls&gt;&lt;related-urls&gt;&lt;url&gt;https://www.ncbi.nlm.nih.gov/pubmed/32084345&lt;/url&gt;&lt;/related-urls&gt;&lt;/urls&gt;&lt;electronic-resource-num&gt;10.1016/j.cell.2020.01.018&lt;/electronic-resource-num&gt;&lt;/record&gt;&lt;/Cite&gt;&lt;/EndNote&gt;</w:instrText>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8]</w:t>
      </w:r>
      <w:r w:rsidR="00AF0434">
        <w:rPr>
          <w:rFonts w:eastAsia="Times New Roman"/>
          <w:color w:val="282625"/>
          <w:shd w:val="clear" w:color="auto" w:fill="FFFFFF"/>
        </w:rPr>
        <w:fldChar w:fldCharType="end"/>
      </w:r>
      <w:r w:rsidRPr="006B1C5D">
        <w:rPr>
          <w:rFonts w:eastAsia="Times New Roman"/>
          <w:color w:val="282625"/>
          <w:shd w:val="clear" w:color="auto" w:fill="FFFFFF"/>
        </w:rPr>
        <w:t>. In desert ecosystems, in particular, water has been identified as the core deterministic driving factor for microbial community assembly</w:t>
      </w:r>
      <w:r w:rsidR="0029474C" w:rsidRPr="006B1C5D">
        <w:rPr>
          <w:rFonts w:eastAsia="Times New Roman"/>
          <w:color w:val="282625"/>
          <w:shd w:val="clear" w:color="auto" w:fill="FFFFFF"/>
        </w:rPr>
        <w:t xml:space="preserve"> </w:t>
      </w:r>
      <w:r w:rsidRPr="006B1C5D">
        <w:rPr>
          <w:rFonts w:eastAsia="Times New Roman"/>
          <w:color w:val="282625"/>
          <w:shd w:val="clear" w:color="auto" w:fill="FFFFFF"/>
        </w:rPr>
        <w:t xml:space="preserve"> </w:t>
      </w:r>
      <w:r w:rsidR="00AF0434">
        <w:rPr>
          <w:rFonts w:eastAsia="Times New Roman"/>
          <w:color w:val="282625"/>
          <w:shd w:val="clear" w:color="auto" w:fill="FFFFFF"/>
        </w:rPr>
        <w:fldChar w:fldCharType="begin">
          <w:fldData xml:space="preserve">PEVuZE5vdGU+PENpdGU+PEF1dGhvcj5NZXJpbm88L0F1dGhvcj48WWVhcj4yMDE5PC9ZZWFyPjxS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xDaXRlPjxBdXRob3I+Q3JpdHMtQ2hyaXN0b3BoPC9BdXRob3I+PFll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NZXJpbm88L0F1dGhvcj48WWVhcj4yMDE5PC9ZZWFyPjxS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7, 9, 10]</w:t>
      </w:r>
      <w:r w:rsidR="00AF0434">
        <w:rPr>
          <w:rFonts w:eastAsia="Times New Roman"/>
          <w:color w:val="282625"/>
          <w:shd w:val="clear" w:color="auto" w:fill="FFFFFF"/>
        </w:rPr>
        <w:fldChar w:fldCharType="end"/>
      </w:r>
      <w:r w:rsidRPr="006B1C5D">
        <w:rPr>
          <w:rFonts w:eastAsia="Times New Roman"/>
          <w:color w:val="282625"/>
          <w:shd w:val="clear" w:color="auto" w:fill="FFFFFF"/>
        </w:rPr>
        <w:t>. However, few studies compared the relative contributions of d</w:t>
      </w:r>
      <w:r w:rsidR="002F4A46" w:rsidRPr="006B1C5D">
        <w:rPr>
          <w:rFonts w:eastAsia="Times New Roman"/>
          <w:color w:val="282625"/>
          <w:shd w:val="clear" w:color="auto" w:fill="FFFFFF"/>
        </w:rPr>
        <w:t xml:space="preserve">eterministic </w:t>
      </w:r>
      <w:r w:rsidRPr="006B1C5D">
        <w:rPr>
          <w:rFonts w:eastAsia="Times New Roman"/>
          <w:color w:val="282625"/>
          <w:shd w:val="clear" w:color="auto" w:fill="FFFFFF"/>
        </w:rPr>
        <w:t xml:space="preserve">and stochastic </w:t>
      </w:r>
      <w:r w:rsidR="002F4A46" w:rsidRPr="006B1C5D">
        <w:rPr>
          <w:rFonts w:eastAsia="Times New Roman"/>
          <w:color w:val="282625"/>
          <w:shd w:val="clear" w:color="auto" w:fill="FFFFFF"/>
        </w:rPr>
        <w:t xml:space="preserve">(i.e. non-random and random) </w:t>
      </w:r>
      <w:r w:rsidRPr="006B1C5D">
        <w:rPr>
          <w:rFonts w:eastAsia="Times New Roman"/>
          <w:color w:val="282625"/>
          <w:shd w:val="clear" w:color="auto" w:fill="FFFFFF"/>
        </w:rPr>
        <w:t xml:space="preserve">factors to community assembly </w:t>
      </w:r>
      <w:r w:rsidR="0018056A" w:rsidRPr="006B1C5D">
        <w:rPr>
          <w:rFonts w:eastAsia="Times New Roman"/>
          <w:color w:val="282625"/>
          <w:shd w:val="clear" w:color="auto" w:fill="FFFFFF"/>
        </w:rPr>
        <w:t>over a range of</w:t>
      </w:r>
      <w:r w:rsidRPr="006B1C5D">
        <w:rPr>
          <w:rFonts w:eastAsia="Times New Roman"/>
          <w:color w:val="282625"/>
          <w:shd w:val="clear" w:color="auto" w:fill="FFFFFF"/>
        </w:rPr>
        <w:t xml:space="preserve"> spatial scales </w:t>
      </w:r>
      <w:r w:rsidR="00AF0434">
        <w:rPr>
          <w:rFonts w:eastAsia="Times New Roman"/>
          <w:color w:val="282625"/>
          <w:shd w:val="clear" w:color="auto" w:fill="FFFFFF"/>
        </w:rPr>
        <w:fldChar w:fldCharType="begin">
          <w:fldData xml:space="preserve">PEVuZE5vdGU+PENpdGU+PEF1dGhvcj5GZWVzZXI8L0F1dGhvcj48WWVhcj4yMDE4PC9ZZWFyPjxS
ZWNOdW0+OTE0NzwvUmVjTnVtPjxEaXNwbGF5VGV4dD5bMTEsIDEy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GZWVzZXI8L0F1dGhvcj48WWVhcj4yMDE4PC9ZZWFyPjxS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11, 12]</w:t>
      </w:r>
      <w:r w:rsidR="00AF0434">
        <w:rPr>
          <w:rFonts w:eastAsia="Times New Roman"/>
          <w:color w:val="282625"/>
          <w:shd w:val="clear" w:color="auto" w:fill="FFFFFF"/>
        </w:rPr>
        <w:fldChar w:fldCharType="end"/>
      </w:r>
      <w:r w:rsidRPr="006B1C5D">
        <w:rPr>
          <w:rFonts w:eastAsia="Times New Roman"/>
          <w:color w:val="282625"/>
          <w:shd w:val="clear" w:color="auto" w:fill="FFFFFF"/>
        </w:rPr>
        <w:t xml:space="preserve">. </w:t>
      </w:r>
    </w:p>
    <w:p w14:paraId="3DE47491" w14:textId="77777777" w:rsidR="00EA33AA" w:rsidRPr="006B1C5D" w:rsidRDefault="00EA33AA" w:rsidP="00092F28">
      <w:pPr>
        <w:spacing w:line="360" w:lineRule="auto"/>
        <w:ind w:firstLine="720"/>
        <w:rPr>
          <w:rFonts w:eastAsia="Times New Roman"/>
          <w:color w:val="282625"/>
          <w:shd w:val="clear" w:color="auto" w:fill="FFFFFF"/>
        </w:rPr>
      </w:pPr>
    </w:p>
    <w:p w14:paraId="5FB50164" w14:textId="6DF19BF3" w:rsidR="0029474C" w:rsidRPr="006B1C5D" w:rsidRDefault="00B25ABF" w:rsidP="00092F28">
      <w:pPr>
        <w:spacing w:line="360" w:lineRule="auto"/>
        <w:ind w:firstLine="720"/>
      </w:pPr>
      <w:r w:rsidRPr="006B1C5D">
        <w:rPr>
          <w:rFonts w:eastAsia="Times New Roman"/>
          <w:color w:val="282625"/>
          <w:shd w:val="clear" w:color="auto" w:fill="FFFFFF"/>
        </w:rPr>
        <w:t>Comparative microbiome studies in the A</w:t>
      </w:r>
      <w:r w:rsidR="00EF2CB2" w:rsidRPr="006B1C5D">
        <w:rPr>
          <w:rFonts w:eastAsia="Times New Roman"/>
          <w:color w:val="282625"/>
          <w:shd w:val="clear" w:color="auto" w:fill="FFFFFF"/>
        </w:rPr>
        <w:t xml:space="preserve">tacama Desert, Chile, provide </w:t>
      </w:r>
      <w:r w:rsidRPr="006B1C5D">
        <w:rPr>
          <w:rFonts w:eastAsia="Times New Roman"/>
          <w:color w:val="282625"/>
          <w:shd w:val="clear" w:color="auto" w:fill="FFFFFF"/>
        </w:rPr>
        <w:t>valuable insight into</w:t>
      </w:r>
      <w:r w:rsidR="00492D3B" w:rsidRPr="006B1C5D">
        <w:rPr>
          <w:rFonts w:eastAsia="Times New Roman"/>
          <w:color w:val="282625"/>
          <w:shd w:val="clear" w:color="auto" w:fill="FFFFFF"/>
        </w:rPr>
        <w:t xml:space="preserve"> factors </w:t>
      </w:r>
      <w:r w:rsidR="0018056A" w:rsidRPr="006B1C5D">
        <w:rPr>
          <w:rFonts w:eastAsia="Times New Roman"/>
          <w:color w:val="282625"/>
          <w:shd w:val="clear" w:color="auto" w:fill="FFFFFF"/>
        </w:rPr>
        <w:t xml:space="preserve">impacting </w:t>
      </w:r>
      <w:r w:rsidR="00492D3B" w:rsidRPr="006B1C5D">
        <w:rPr>
          <w:rFonts w:eastAsia="Times New Roman"/>
          <w:color w:val="282625"/>
          <w:shd w:val="clear" w:color="auto" w:fill="FFFFFF"/>
        </w:rPr>
        <w:t>community assembly</w:t>
      </w:r>
      <w:r w:rsidRPr="006B1C5D">
        <w:rPr>
          <w:rFonts w:eastAsia="Times New Roman"/>
          <w:color w:val="282625"/>
          <w:shd w:val="clear" w:color="auto" w:fill="FFFFFF"/>
        </w:rPr>
        <w:t xml:space="preserve"> </w:t>
      </w:r>
      <w:r w:rsidR="00492D3B" w:rsidRPr="006B1C5D">
        <w:rPr>
          <w:rFonts w:eastAsia="Times New Roman"/>
          <w:color w:val="282625"/>
          <w:shd w:val="clear" w:color="auto" w:fill="FFFFFF"/>
        </w:rPr>
        <w:t>because of</w:t>
      </w:r>
      <w:r w:rsidRPr="006B1C5D">
        <w:rPr>
          <w:rFonts w:eastAsia="Times New Roman"/>
          <w:color w:val="282625"/>
          <w:shd w:val="clear" w:color="auto" w:fill="FFFFFF"/>
        </w:rPr>
        <w:t xml:space="preserve"> extreme humidity swings during the diel cycles and a prominent humidity gradient along the </w:t>
      </w:r>
      <w:r w:rsidR="00705320" w:rsidRPr="006B1C5D">
        <w:rPr>
          <w:rFonts w:eastAsia="Times New Roman"/>
          <w:color w:val="282625"/>
          <w:shd w:val="clear" w:color="auto" w:fill="FFFFFF"/>
        </w:rPr>
        <w:t xml:space="preserve">length of the </w:t>
      </w:r>
      <w:r w:rsidRPr="006B1C5D">
        <w:rPr>
          <w:rFonts w:eastAsia="Times New Roman"/>
          <w:color w:val="282625"/>
          <w:shd w:val="clear" w:color="auto" w:fill="FFFFFF"/>
        </w:rPr>
        <w:t xml:space="preserve">deserts </w:t>
      </w:r>
      <w:r w:rsidR="00AF0434">
        <w:rPr>
          <w:rFonts w:eastAsia="Times New Roman"/>
          <w:color w:val="282625"/>
          <w:shd w:val="clear" w:color="auto" w:fill="FFFFFF"/>
        </w:rPr>
        <w:fldChar w:fldCharType="begin"/>
      </w:r>
      <w:r w:rsidR="00AF0434">
        <w:rPr>
          <w:rFonts w:eastAsia="Times New Roman"/>
          <w:color w:val="282625"/>
          <w:shd w:val="clear" w:color="auto" w:fill="FFFFFF"/>
        </w:rPr>
        <w:instrText xml:space="preserve"> ADDIN EN.CITE &lt;EndNote&gt;&lt;Cite&gt;&lt;Author&gt;Cáceres&lt;/Author&gt;&lt;Year&gt;2007&lt;/Year&gt;&lt;RecNum&gt;9151&lt;/RecNum&gt;&lt;DisplayText&gt;[13]&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instrText>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13]</w:t>
      </w:r>
      <w:r w:rsidR="00AF0434">
        <w:rPr>
          <w:rFonts w:eastAsia="Times New Roman"/>
          <w:color w:val="282625"/>
          <w:shd w:val="clear" w:color="auto" w:fill="FFFFFF"/>
        </w:rPr>
        <w:fldChar w:fldCharType="end"/>
      </w:r>
      <w:r w:rsidRPr="006B1C5D">
        <w:rPr>
          <w:rFonts w:eastAsia="Times New Roman"/>
          <w:color w:val="282625"/>
          <w:shd w:val="clear" w:color="auto" w:fill="FFFFFF"/>
        </w:rPr>
        <w:t xml:space="preserve">. </w:t>
      </w:r>
      <w:r w:rsidR="0018056A" w:rsidRPr="006B1C5D">
        <w:t>M</w:t>
      </w:r>
      <w:r w:rsidR="00912EB9" w:rsidRPr="006B1C5D">
        <w:t xml:space="preserve">icrobial communities living inside halite </w:t>
      </w:r>
      <w:r w:rsidR="00134A0B" w:rsidRPr="006B1C5D">
        <w:t xml:space="preserve">(NaCl) </w:t>
      </w:r>
      <w:r w:rsidRPr="006B1C5D">
        <w:t xml:space="preserve">formations (salt rocks) </w:t>
      </w:r>
      <w:r w:rsidR="0018056A" w:rsidRPr="006B1C5D">
        <w:t>are of particular interest</w:t>
      </w:r>
      <w:r w:rsidR="00A16042" w:rsidRPr="006B1C5D">
        <w:t xml:space="preserve"> for studying microbial community assembly principles</w:t>
      </w:r>
      <w:r w:rsidRPr="006B1C5D">
        <w:t xml:space="preserve"> due to their </w:t>
      </w:r>
      <w:r w:rsidR="00087955" w:rsidRPr="006B1C5D">
        <w:t xml:space="preserve">diverse taxonomic composition and spatial segregation </w:t>
      </w:r>
      <w:r w:rsidR="00AF0434">
        <w:fldChar w:fldCharType="begin"/>
      </w:r>
      <w:r w:rsidR="00AF0434">
        <w:instrText xml:space="preserve"> ADDIN EN.CITE &lt;EndNote&gt;&lt;Cite&gt;&lt;Author&gt;Wierzchos&lt;/Author&gt;&lt;Year&gt;2006&lt;/Year&gt;&lt;RecNum&gt;4073&lt;/RecNum&gt;&lt;DisplayText&gt;[14, 15]&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AF0434">
        <w:fldChar w:fldCharType="separate"/>
      </w:r>
      <w:r w:rsidR="00AF0434">
        <w:rPr>
          <w:noProof/>
        </w:rPr>
        <w:t>[14, 15]</w:t>
      </w:r>
      <w:r w:rsidR="00AF0434">
        <w:fldChar w:fldCharType="end"/>
      </w:r>
      <w:r w:rsidR="00912EB9" w:rsidRPr="006B1C5D">
        <w:t xml:space="preserve">. </w:t>
      </w:r>
      <w:r w:rsidR="00241E77" w:rsidRPr="006B1C5D">
        <w:t xml:space="preserve">Isolated </w:t>
      </w:r>
      <w:r w:rsidR="0018056A" w:rsidRPr="006B1C5D">
        <w:t>inside</w:t>
      </w:r>
      <w:r w:rsidR="00241E77" w:rsidRPr="006B1C5D">
        <w:t xml:space="preserve"> individual </w:t>
      </w:r>
      <w:r w:rsidR="00796B2C" w:rsidRPr="006B1C5D">
        <w:t>halite nodules</w:t>
      </w:r>
      <w:r w:rsidR="00241E77" w:rsidRPr="006B1C5D">
        <w:t xml:space="preserve">, these </w:t>
      </w:r>
      <w:r w:rsidR="00087955" w:rsidRPr="006B1C5D">
        <w:t xml:space="preserve">diverse </w:t>
      </w:r>
      <w:r w:rsidR="00241E77" w:rsidRPr="006B1C5D">
        <w:t xml:space="preserve">communities </w:t>
      </w:r>
      <w:r w:rsidR="00AE5C2F" w:rsidRPr="006B1C5D">
        <w:t xml:space="preserve">develop largely independently from one another due to </w:t>
      </w:r>
      <w:r w:rsidR="00241E77" w:rsidRPr="006B1C5D">
        <w:t>minimal exchange of biomass and nutrients, allowing us to glean insight</w:t>
      </w:r>
      <w:r w:rsidR="004475CA" w:rsidRPr="006B1C5D">
        <w:t>s</w:t>
      </w:r>
      <w:r w:rsidR="00241E77" w:rsidRPr="006B1C5D">
        <w:t xml:space="preserve"> into </w:t>
      </w:r>
      <w:r w:rsidR="00122E4A" w:rsidRPr="006B1C5D">
        <w:t xml:space="preserve">both </w:t>
      </w:r>
      <w:r w:rsidR="00241E77" w:rsidRPr="006B1C5D">
        <w:t>stochastic and deterministic elements of microbial community structure</w:t>
      </w:r>
      <w:r w:rsidR="00087955" w:rsidRPr="006B1C5D">
        <w:t xml:space="preserve"> </w:t>
      </w:r>
      <w:r w:rsidR="00AF0434">
        <w:fldChar w:fldCharType="begin">
          <w:fldData xml:space="preserve">PEVuZE5vdGU+PENpdGU+PEF1dGhvcj5Vcml0c2tpeTwvQXV0aG9yPjxZZWFyPjIwMTk8L1llYXI+
PFJlY051bT45MDkwPC9SZWNOdW0+PERpc3BsYXlUZXh0Pls5LCAxN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Q3JpdHMtQ2hyaXN0b3BoPC9BdXRob3I+PFllYXI+MjAxNjwvWWVhcj48UmVjTnVtPjg3NzY8L1Jl
Y051bT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L0VuZE5vdGU+
</w:fldData>
        </w:fldChar>
      </w:r>
      <w:r w:rsidR="00AF0434">
        <w:instrText xml:space="preserve"> ADDIN EN.CITE </w:instrText>
      </w:r>
      <w:r w:rsidR="00AF0434">
        <w:fldChar w:fldCharType="begin">
          <w:fldData xml:space="preserve">PEVuZE5vdGU+PENpdGU+PEF1dGhvcj5Vcml0c2tpeTwvQXV0aG9yPjxZZWFyPjIwMTk8L1llYXI+
PFJlY051bT45MDkwPC9SZWNOdW0+PERpc3BsYXlUZXh0Pls5LCAxN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Q3JpdHMtQ2hyaXN0b3BoPC9BdXRob3I+PFllYXI+MjAxNjwvWWVhcj48UmVjTnVtPjg3NzY8L1Jl
Y051bT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L0VuZE5vdGU+
</w:fldData>
        </w:fldChar>
      </w:r>
      <w:r w:rsidR="00AF0434">
        <w:instrText xml:space="preserve"> ADDIN EN.CITE.DATA </w:instrText>
      </w:r>
      <w:r w:rsidR="00AF0434">
        <w:fldChar w:fldCharType="end"/>
      </w:r>
      <w:r w:rsidR="00AF0434">
        <w:fldChar w:fldCharType="separate"/>
      </w:r>
      <w:r w:rsidR="00AF0434">
        <w:rPr>
          <w:noProof/>
        </w:rPr>
        <w:t>[9, 16]</w:t>
      </w:r>
      <w:r w:rsidR="00AF0434">
        <w:fldChar w:fldCharType="end"/>
      </w:r>
      <w:r w:rsidR="00241E77" w:rsidRPr="006B1C5D">
        <w:t xml:space="preserve">. </w:t>
      </w:r>
      <w:r w:rsidR="0029474C" w:rsidRPr="006B1C5D">
        <w:t xml:space="preserve">Despite an average annual precipitation of less than 1 mm, microbial life in these microbiomes have evolved to rely on changes in air </w:t>
      </w:r>
      <w:r w:rsidR="0018056A" w:rsidRPr="006B1C5D">
        <w:t xml:space="preserve">relative </w:t>
      </w:r>
      <w:r w:rsidR="0029474C" w:rsidRPr="006B1C5D">
        <w:t>humidity</w:t>
      </w:r>
      <w:r w:rsidR="0018056A" w:rsidRPr="006B1C5D">
        <w:t xml:space="preserve"> (RH)</w:t>
      </w:r>
      <w:r w:rsidR="0029474C" w:rsidRPr="006B1C5D">
        <w:t xml:space="preserve"> </w:t>
      </w:r>
      <w:r w:rsidR="00AF0434">
        <w:fldChar w:fldCharType="begin"/>
      </w:r>
      <w:r w:rsidR="00AF0434">
        <w:instrText xml:space="preserve"> ADDIN EN.CITE &lt;EndNote&gt;&lt;Cite&gt;&lt;Author&gt;Davila&lt;/Author&gt;&lt;Year&gt;2008&lt;/Year&gt;&lt;RecNum&gt;4528&lt;/RecNum&gt;&lt;DisplayText&gt;[15, 17]&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AF0434">
        <w:fldChar w:fldCharType="separate"/>
      </w:r>
      <w:r w:rsidR="00AF0434">
        <w:rPr>
          <w:noProof/>
        </w:rPr>
        <w:t>[15, 17]</w:t>
      </w:r>
      <w:r w:rsidR="00AF0434">
        <w:fldChar w:fldCharType="end"/>
      </w:r>
      <w:r w:rsidR="0029474C" w:rsidRPr="006B1C5D">
        <w:t xml:space="preserve">. Facing extremely dry conditions causes their composition to be particularly sensitive to changes in the environment, making them a compelling model to investigate the early effects of climate change on microbiome composition and function </w:t>
      </w:r>
      <w:r w:rsidR="00AF0434">
        <w:fldChar w:fldCharType="begin"/>
      </w:r>
      <w:r w:rsidR="00AF0434">
        <w: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AF0434">
        <w:fldChar w:fldCharType="separate"/>
      </w:r>
      <w:r w:rsidR="00AF0434">
        <w:rPr>
          <w:noProof/>
        </w:rPr>
        <w:t>[9]</w:t>
      </w:r>
      <w:r w:rsidR="00AF0434">
        <w:fldChar w:fldCharType="end"/>
      </w:r>
      <w:r w:rsidR="0029474C" w:rsidRPr="006B1C5D">
        <w:t xml:space="preserve">. </w:t>
      </w:r>
    </w:p>
    <w:p w14:paraId="0058A497" w14:textId="77777777" w:rsidR="00EA33AA" w:rsidRPr="006B1C5D" w:rsidRDefault="00EA33AA" w:rsidP="00092F28">
      <w:pPr>
        <w:spacing w:line="360" w:lineRule="auto"/>
        <w:ind w:firstLine="720"/>
        <w:rPr>
          <w:rFonts w:eastAsia="Times New Roman"/>
          <w:color w:val="282625"/>
          <w:shd w:val="clear" w:color="auto" w:fill="FFFFFF"/>
        </w:rPr>
      </w:pPr>
    </w:p>
    <w:p w14:paraId="39AD6559" w14:textId="69A6E172" w:rsidR="00EE0A3B" w:rsidRPr="006B1C5D" w:rsidRDefault="005F35DE" w:rsidP="00092F28">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 xml:space="preserve">The deliquescent properties of salt allow it to draw on the moisture from the air when the humidity rises above 75% RH, which produces small amounts of liquid water in the interior of the </w:t>
      </w:r>
      <w:r w:rsidR="00796B2C" w:rsidRPr="006B1C5D">
        <w:rPr>
          <w:rFonts w:eastAsia="Times New Roman"/>
          <w:color w:val="282625"/>
          <w:shd w:val="clear" w:color="auto" w:fill="FFFFFF"/>
        </w:rPr>
        <w:t>halite nodules</w:t>
      </w:r>
      <w:r w:rsidRPr="006B1C5D">
        <w:rPr>
          <w:rFonts w:eastAsia="Times New Roman"/>
          <w:color w:val="282625"/>
          <w:shd w:val="clear" w:color="auto" w:fill="FFFFFF"/>
        </w:rPr>
        <w:t xml:space="preserve"> </w:t>
      </w:r>
      <w:r w:rsidR="00AF0434">
        <w:rPr>
          <w:rFonts w:eastAsia="Times New Roman"/>
          <w:color w:val="282625"/>
          <w:shd w:val="clear" w:color="auto" w:fill="FFFFFF"/>
        </w:rPr>
        <w:fldChar w:fldCharType="begin"/>
      </w:r>
      <w:r w:rsidR="00AF0434">
        <w:rPr>
          <w:rFonts w:eastAsia="Times New Roman"/>
          <w:color w:val="282625"/>
          <w:shd w:val="clear" w:color="auto" w:fill="FFFFFF"/>
        </w:rPr>
        <w:instrText xml:space="preserve"> ADDIN EN.CITE &lt;EndNote&gt;&lt;Cite&gt;&lt;Author&gt;Wierzchos&lt;/Author&gt;&lt;Year&gt;2012&lt;/Year&gt;&lt;RecNum&gt;6696&lt;/RecNum&gt;&lt;DisplayText&gt;[18]&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EndNote&gt;</w:instrText>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18]</w:t>
      </w:r>
      <w:r w:rsidR="00AF0434">
        <w:rPr>
          <w:rFonts w:eastAsia="Times New Roman"/>
          <w:color w:val="282625"/>
          <w:shd w:val="clear" w:color="auto" w:fill="FFFFFF"/>
        </w:rPr>
        <w:fldChar w:fldCharType="end"/>
      </w:r>
      <w:r w:rsidRPr="006B1C5D">
        <w:rPr>
          <w:rFonts w:eastAsia="Times New Roman"/>
          <w:color w:val="282625"/>
          <w:shd w:val="clear" w:color="auto" w:fill="FFFFFF"/>
        </w:rPr>
        <w:t xml:space="preserve">. </w:t>
      </w:r>
      <w:r w:rsidR="003F59D9" w:rsidRPr="006B1C5D">
        <w:rPr>
          <w:rFonts w:eastAsia="Times New Roman"/>
          <w:color w:val="282625"/>
          <w:shd w:val="clear" w:color="auto" w:fill="FFFFFF"/>
        </w:rPr>
        <w:t xml:space="preserve">The proximity of the ocean and the presence of unique wind patterns </w:t>
      </w:r>
      <w:r w:rsidR="003F59D9" w:rsidRPr="006B1C5D">
        <w:rPr>
          <w:rFonts w:eastAsia="Times New Roman"/>
          <w:color w:val="282625"/>
          <w:shd w:val="clear" w:color="auto" w:fill="FFFFFF"/>
        </w:rPr>
        <w:lastRenderedPageBreak/>
        <w:t xml:space="preserve">result in extreme relative </w:t>
      </w:r>
      <w:r w:rsidR="00D1002C" w:rsidRPr="006B1C5D">
        <w:rPr>
          <w:rFonts w:eastAsia="Times New Roman"/>
          <w:color w:val="282625"/>
          <w:shd w:val="clear" w:color="auto" w:fill="FFFFFF"/>
        </w:rPr>
        <w:t>humidity</w:t>
      </w:r>
      <w:r w:rsidR="001C1A8E" w:rsidRPr="006B1C5D">
        <w:rPr>
          <w:rFonts w:eastAsia="Times New Roman"/>
          <w:color w:val="282625"/>
          <w:shd w:val="clear" w:color="auto" w:fill="FFFFFF"/>
        </w:rPr>
        <w:t xml:space="preserve"> </w:t>
      </w:r>
      <w:r w:rsidR="00D1002C" w:rsidRPr="006B1C5D">
        <w:rPr>
          <w:rFonts w:eastAsia="Times New Roman"/>
          <w:color w:val="282625"/>
          <w:shd w:val="clear" w:color="auto" w:fill="FFFFFF"/>
        </w:rPr>
        <w:t xml:space="preserve">swings during the </w:t>
      </w:r>
      <w:r w:rsidR="00591669" w:rsidRPr="006B1C5D">
        <w:rPr>
          <w:rFonts w:eastAsia="Times New Roman"/>
          <w:color w:val="282625"/>
          <w:shd w:val="clear" w:color="auto" w:fill="FFFFFF"/>
        </w:rPr>
        <w:t>diel</w:t>
      </w:r>
      <w:r w:rsidR="00D1002C" w:rsidRPr="006B1C5D">
        <w:rPr>
          <w:rFonts w:eastAsia="Times New Roman"/>
          <w:color w:val="282625"/>
          <w:shd w:val="clear" w:color="auto" w:fill="FFFFFF"/>
        </w:rPr>
        <w:t xml:space="preserve"> cycle</w:t>
      </w:r>
      <w:r w:rsidR="003F59D9" w:rsidRPr="006B1C5D">
        <w:rPr>
          <w:rFonts w:eastAsia="Times New Roman"/>
          <w:color w:val="282625"/>
          <w:shd w:val="clear" w:color="auto" w:fill="FFFFFF"/>
        </w:rPr>
        <w:t xml:space="preserve"> – from 30% during the day to 90% during the night</w:t>
      </w:r>
      <w:r w:rsidRPr="006B1C5D">
        <w:rPr>
          <w:rFonts w:eastAsia="Times New Roman"/>
          <w:color w:val="282625"/>
          <w:shd w:val="clear" w:color="auto" w:fill="FFFFFF"/>
        </w:rPr>
        <w:t xml:space="preserve"> </w:t>
      </w:r>
      <w:r w:rsidR="00AF0434">
        <w:rPr>
          <w:rFonts w:eastAsia="Times New Roman"/>
          <w:color w:val="282625"/>
          <w:shd w:val="clear" w:color="auto" w:fill="FFFFFF"/>
        </w:rPr>
        <w:fldChar w:fldCharType="begin">
          <w:fldData xml:space="preserve">PEVuZE5vdGU+PENpdGU+PEF1dGhvcj5DZXJlY2VkYTwvQXV0aG9yPjxZZWFyPjIwMDg8L1llYXI+
PFJlY051bT42NzI5PC9SZWNOdW0+PERpc3BsYXlUZXh0PlsxOSwgMjB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DZXJlY2VkYTwvQXV0aG9yPjxZZWFyPjIwMDg8L1llYXI+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19, 20]</w:t>
      </w:r>
      <w:r w:rsidR="00AF0434">
        <w:rPr>
          <w:rFonts w:eastAsia="Times New Roman"/>
          <w:color w:val="282625"/>
          <w:shd w:val="clear" w:color="auto" w:fill="FFFFFF"/>
        </w:rPr>
        <w:fldChar w:fldCharType="end"/>
      </w:r>
      <w:r w:rsidR="003F59D9" w:rsidRPr="006B1C5D">
        <w:rPr>
          <w:rFonts w:eastAsia="Times New Roman"/>
          <w:color w:val="282625"/>
          <w:shd w:val="clear" w:color="auto" w:fill="FFFFFF"/>
        </w:rPr>
        <w:t xml:space="preserve">. </w:t>
      </w:r>
      <w:r w:rsidRPr="006B1C5D">
        <w:rPr>
          <w:rFonts w:eastAsia="Times New Roman"/>
          <w:color w:val="282625"/>
          <w:shd w:val="clear" w:color="auto" w:fill="FFFFFF"/>
        </w:rPr>
        <w:t xml:space="preserve">As the </w:t>
      </w:r>
      <w:r w:rsidR="00796B2C" w:rsidRPr="006B1C5D">
        <w:rPr>
          <w:rFonts w:eastAsia="Times New Roman"/>
          <w:color w:val="282625"/>
          <w:shd w:val="clear" w:color="auto" w:fill="FFFFFF"/>
        </w:rPr>
        <w:t>halite nodules</w:t>
      </w:r>
      <w:r w:rsidRPr="006B1C5D">
        <w:rPr>
          <w:rFonts w:eastAsia="Times New Roman"/>
          <w:color w:val="282625"/>
          <w:shd w:val="clear" w:color="auto" w:fill="FFFFFF"/>
        </w:rPr>
        <w:t xml:space="preserve"> dehydrate </w:t>
      </w:r>
      <w:r w:rsidR="003F59D9" w:rsidRPr="006B1C5D">
        <w:rPr>
          <w:rFonts w:eastAsia="Times New Roman"/>
          <w:color w:val="282625"/>
          <w:shd w:val="clear" w:color="auto" w:fill="FFFFFF"/>
        </w:rPr>
        <w:t>during the day, capillary action moves more brine</w:t>
      </w:r>
      <w:r w:rsidR="00D1002C" w:rsidRPr="006B1C5D">
        <w:rPr>
          <w:rFonts w:eastAsia="Times New Roman"/>
          <w:color w:val="282625"/>
          <w:shd w:val="clear" w:color="auto" w:fill="FFFFFF"/>
        </w:rPr>
        <w:t xml:space="preserve"> </w:t>
      </w:r>
      <w:r w:rsidR="003F59D9" w:rsidRPr="006B1C5D">
        <w:rPr>
          <w:rFonts w:eastAsia="Times New Roman"/>
          <w:color w:val="282625"/>
          <w:shd w:val="clear" w:color="auto" w:fill="FFFFFF"/>
        </w:rPr>
        <w:t>toward the surface, resulting in an overall displacement of the salt</w:t>
      </w:r>
      <w:r w:rsidRPr="006B1C5D">
        <w:rPr>
          <w:rFonts w:eastAsia="Times New Roman"/>
          <w:color w:val="282625"/>
          <w:shd w:val="clear" w:color="auto" w:fill="FFFFFF"/>
        </w:rPr>
        <w:t>, as well as</w:t>
      </w:r>
      <w:r w:rsidR="00912EB9" w:rsidRPr="006B1C5D">
        <w:rPr>
          <w:rFonts w:eastAsia="Times New Roman"/>
          <w:color w:val="282625"/>
          <w:shd w:val="clear" w:color="auto" w:fill="FFFFFF"/>
        </w:rPr>
        <w:t xml:space="preserve"> moving organic molecules and </w:t>
      </w:r>
      <w:r w:rsidR="00F37D74" w:rsidRPr="006B1C5D">
        <w:rPr>
          <w:rFonts w:eastAsia="Times New Roman"/>
          <w:color w:val="282625"/>
          <w:shd w:val="clear" w:color="auto" w:fill="FFFFFF"/>
        </w:rPr>
        <w:t xml:space="preserve">possibly </w:t>
      </w:r>
      <w:r w:rsidR="00912EB9" w:rsidRPr="006B1C5D">
        <w:rPr>
          <w:rFonts w:eastAsia="Times New Roman"/>
          <w:color w:val="282625"/>
          <w:shd w:val="clear" w:color="auto" w:fill="FFFFFF"/>
        </w:rPr>
        <w:t>even live cells</w:t>
      </w:r>
      <w:r w:rsidR="003B40C9" w:rsidRPr="006B1C5D">
        <w:rPr>
          <w:rFonts w:eastAsia="Times New Roman"/>
          <w:color w:val="282625"/>
          <w:shd w:val="clear" w:color="auto" w:fill="FFFFFF"/>
        </w:rPr>
        <w:t xml:space="preserve"> </w:t>
      </w:r>
      <w:r w:rsidR="00AF0434">
        <w:rPr>
          <w:rFonts w:eastAsia="Times New Roman"/>
          <w:color w:val="282625"/>
          <w:shd w:val="clear" w:color="auto" w:fill="FFFFFF"/>
        </w:rPr>
        <w:fldChar w:fldCharType="begin"/>
      </w:r>
      <w:r w:rsidR="00AF0434">
        <w:rPr>
          <w:rFonts w:eastAsia="Times New Roman"/>
          <w:color w:val="282625"/>
          <w:shd w:val="clear" w:color="auto" w:fill="FFFFFF"/>
        </w:rPr>
        <w: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17, 21]</w:t>
      </w:r>
      <w:r w:rsidR="00AF0434">
        <w:rPr>
          <w:rFonts w:eastAsia="Times New Roman"/>
          <w:color w:val="282625"/>
          <w:shd w:val="clear" w:color="auto" w:fill="FFFFFF"/>
        </w:rPr>
        <w:fldChar w:fldCharType="end"/>
      </w:r>
      <w:r w:rsidR="00912EB9" w:rsidRPr="006B1C5D">
        <w:rPr>
          <w:rFonts w:eastAsia="Times New Roman"/>
          <w:color w:val="282625"/>
          <w:shd w:val="clear" w:color="auto" w:fill="FFFFFF"/>
        </w:rPr>
        <w:t xml:space="preserve">. </w:t>
      </w:r>
    </w:p>
    <w:p w14:paraId="63AED406" w14:textId="77777777" w:rsidR="00EA33AA" w:rsidRPr="006B1C5D" w:rsidRDefault="00EA33AA" w:rsidP="00092F28">
      <w:pPr>
        <w:spacing w:line="360" w:lineRule="auto"/>
        <w:ind w:firstLine="720"/>
        <w:rPr>
          <w:rFonts w:eastAsia="Times New Roman"/>
          <w:color w:val="282625"/>
          <w:shd w:val="clear" w:color="auto" w:fill="FFFFFF"/>
        </w:rPr>
      </w:pPr>
    </w:p>
    <w:p w14:paraId="376DE178" w14:textId="5CACE9EC" w:rsidR="00884CDE" w:rsidRPr="006B1C5D" w:rsidRDefault="0015674E" w:rsidP="00092F28">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Because of the saturated salt conditions, t</w:t>
      </w:r>
      <w:r w:rsidR="00BE50B3" w:rsidRPr="006B1C5D">
        <w:rPr>
          <w:rFonts w:eastAsia="Times New Roman"/>
          <w:color w:val="282625"/>
          <w:shd w:val="clear" w:color="auto" w:fill="FFFFFF"/>
        </w:rPr>
        <w:t xml:space="preserve">he </w:t>
      </w:r>
      <w:r w:rsidRPr="006B1C5D">
        <w:rPr>
          <w:rFonts w:eastAsia="Times New Roman"/>
          <w:color w:val="282625"/>
          <w:shd w:val="clear" w:color="auto" w:fill="FFFFFF"/>
        </w:rPr>
        <w:t xml:space="preserve">halite </w:t>
      </w:r>
      <w:r w:rsidR="00BE50B3" w:rsidRPr="006B1C5D">
        <w:rPr>
          <w:rFonts w:eastAsia="Times New Roman"/>
          <w:color w:val="282625"/>
          <w:shd w:val="clear" w:color="auto" w:fill="FFFFFF"/>
        </w:rPr>
        <w:t>microbial communities are comprised entirely of h</w:t>
      </w:r>
      <w:r w:rsidR="00081DBD" w:rsidRPr="006B1C5D">
        <w:rPr>
          <w:rFonts w:eastAsia="Times New Roman"/>
          <w:color w:val="282625"/>
          <w:shd w:val="clear" w:color="auto" w:fill="FFFFFF"/>
        </w:rPr>
        <w:t xml:space="preserve">ighly </w:t>
      </w:r>
      <w:r w:rsidRPr="006B1C5D">
        <w:rPr>
          <w:rFonts w:eastAsia="Times New Roman"/>
          <w:color w:val="282625"/>
          <w:shd w:val="clear" w:color="auto" w:fill="FFFFFF"/>
        </w:rPr>
        <w:t xml:space="preserve">adapted halophiles </w:t>
      </w:r>
      <w:r w:rsidR="00AF0434">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yLCAyM1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yLCAyM108L0Rp
c3BsYXlUZXh0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xDaXRlPjxBdXRob3I+Rmluc3Rh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16, 22, 23]</w:t>
      </w:r>
      <w:r w:rsidR="00AF0434">
        <w:rPr>
          <w:rFonts w:eastAsia="Times New Roman"/>
          <w:color w:val="282625"/>
          <w:shd w:val="clear" w:color="auto" w:fill="FFFFFF"/>
        </w:rPr>
        <w:fldChar w:fldCharType="end"/>
      </w:r>
      <w:r w:rsidR="00BE50B3" w:rsidRPr="006B1C5D">
        <w:rPr>
          <w:rFonts w:eastAsia="Times New Roman"/>
          <w:color w:val="282625"/>
          <w:shd w:val="clear" w:color="auto" w:fill="FFFFFF"/>
        </w:rPr>
        <w:t>. The two dominant heterotrophic tax</w:t>
      </w:r>
      <w:r w:rsidR="00F37D74" w:rsidRPr="006B1C5D">
        <w:rPr>
          <w:rFonts w:eastAsia="Times New Roman"/>
          <w:color w:val="282625"/>
          <w:shd w:val="clear" w:color="auto" w:fill="FFFFFF"/>
        </w:rPr>
        <w:t>a found in this community are halophilic</w:t>
      </w:r>
      <w:r w:rsidR="00BE50B3" w:rsidRPr="006B1C5D">
        <w:rPr>
          <w:rFonts w:eastAsia="Times New Roman"/>
          <w:color w:val="282625"/>
          <w:shd w:val="clear" w:color="auto" w:fill="FFFFFF"/>
        </w:rPr>
        <w:t xml:space="preserve"> </w:t>
      </w:r>
      <w:r w:rsidR="00BE50B3" w:rsidRPr="006B1C5D">
        <w:rPr>
          <w:rFonts w:eastAsia="Times New Roman"/>
          <w:i/>
          <w:color w:val="282625"/>
          <w:shd w:val="clear" w:color="auto" w:fill="FFFFFF"/>
        </w:rPr>
        <w:t>Halobacteria</w:t>
      </w:r>
      <w:r w:rsidR="00BE50B3" w:rsidRPr="006B1C5D">
        <w:rPr>
          <w:rFonts w:eastAsia="Times New Roman"/>
          <w:color w:val="282625"/>
          <w:shd w:val="clear" w:color="auto" w:fill="FFFFFF"/>
        </w:rPr>
        <w:t xml:space="preserve"> (</w:t>
      </w:r>
      <w:r w:rsidR="0018056A" w:rsidRPr="006B1C5D">
        <w:rPr>
          <w:rFonts w:eastAsia="Times New Roman"/>
          <w:color w:val="282625"/>
          <w:shd w:val="clear" w:color="auto" w:fill="FFFFFF"/>
        </w:rPr>
        <w:t xml:space="preserve">members of the </w:t>
      </w:r>
      <w:r w:rsidR="00BE50B3" w:rsidRPr="006B1C5D">
        <w:rPr>
          <w:rFonts w:eastAsia="Times New Roman"/>
          <w:i/>
          <w:color w:val="282625"/>
          <w:shd w:val="clear" w:color="auto" w:fill="FFFFFF"/>
        </w:rPr>
        <w:t>Euryarcaheota</w:t>
      </w:r>
      <w:r w:rsidR="00BE50B3" w:rsidRPr="006B1C5D">
        <w:rPr>
          <w:rFonts w:eastAsia="Times New Roman"/>
          <w:color w:val="282625"/>
          <w:shd w:val="clear" w:color="auto" w:fill="FFFFFF"/>
        </w:rPr>
        <w:t xml:space="preserve">) and </w:t>
      </w:r>
      <w:r w:rsidR="00BE50B3" w:rsidRPr="006B1C5D">
        <w:rPr>
          <w:rFonts w:eastAsia="Times New Roman"/>
          <w:i/>
          <w:color w:val="282625"/>
          <w:shd w:val="clear" w:color="auto" w:fill="FFFFFF"/>
        </w:rPr>
        <w:t>Salinibacter</w:t>
      </w:r>
      <w:r w:rsidR="00BE50B3" w:rsidRPr="006B1C5D">
        <w:rPr>
          <w:rFonts w:eastAsia="Times New Roman"/>
          <w:color w:val="282625"/>
          <w:shd w:val="clear" w:color="auto" w:fill="FFFFFF"/>
        </w:rPr>
        <w:t xml:space="preserve"> (</w:t>
      </w:r>
      <w:r w:rsidR="0018056A" w:rsidRPr="006B1C5D">
        <w:rPr>
          <w:rFonts w:eastAsia="Times New Roman"/>
          <w:color w:val="282625"/>
          <w:shd w:val="clear" w:color="auto" w:fill="FFFFFF"/>
        </w:rPr>
        <w:t xml:space="preserve">members of the </w:t>
      </w:r>
      <w:r w:rsidR="00BE50B3" w:rsidRPr="006B1C5D">
        <w:rPr>
          <w:rFonts w:eastAsia="Times New Roman"/>
          <w:color w:val="282625"/>
          <w:shd w:val="clear" w:color="auto" w:fill="FFFFFF"/>
        </w:rPr>
        <w:t xml:space="preserve"> </w:t>
      </w:r>
      <w:r w:rsidR="00BE50B3" w:rsidRPr="006B1C5D">
        <w:rPr>
          <w:rFonts w:eastAsia="Times New Roman"/>
          <w:i/>
          <w:color w:val="282625"/>
          <w:shd w:val="clear" w:color="auto" w:fill="FFFFFF"/>
        </w:rPr>
        <w:t>Bacteroidetes</w:t>
      </w:r>
      <w:r w:rsidR="00BE50B3" w:rsidRPr="006B1C5D">
        <w:rPr>
          <w:rFonts w:eastAsia="Times New Roman"/>
          <w:color w:val="282625"/>
          <w:shd w:val="clear" w:color="auto" w:fill="FFFFFF"/>
        </w:rPr>
        <w:t>).</w:t>
      </w:r>
      <w:r w:rsidR="00AC047D" w:rsidRPr="006B1C5D">
        <w:rPr>
          <w:rFonts w:eastAsia="Times New Roman"/>
          <w:color w:val="282625"/>
          <w:shd w:val="clear" w:color="auto" w:fill="FFFFFF"/>
        </w:rPr>
        <w:t xml:space="preserve"> These halophiles are salt-in strategists</w:t>
      </w:r>
      <w:r w:rsidR="00BE50B3" w:rsidRPr="006B1C5D">
        <w:rPr>
          <w:rFonts w:eastAsia="Times New Roman"/>
          <w:color w:val="282625"/>
          <w:shd w:val="clear" w:color="auto" w:fill="FFFFFF"/>
        </w:rPr>
        <w:t xml:space="preserve">, </w:t>
      </w:r>
      <w:r w:rsidR="00AC047D" w:rsidRPr="006B1C5D">
        <w:rPr>
          <w:rFonts w:eastAsia="Times New Roman"/>
          <w:color w:val="282625"/>
          <w:shd w:val="clear" w:color="auto" w:fill="FFFFFF"/>
        </w:rPr>
        <w:t>meaning</w:t>
      </w:r>
      <w:r w:rsidR="00BE50B3" w:rsidRPr="006B1C5D">
        <w:rPr>
          <w:rFonts w:eastAsia="Times New Roman"/>
          <w:color w:val="282625"/>
          <w:shd w:val="clear" w:color="auto" w:fill="FFFFFF"/>
        </w:rPr>
        <w:t xml:space="preserve"> they </w:t>
      </w:r>
      <w:r w:rsidR="00081DBD" w:rsidRPr="006B1C5D">
        <w:rPr>
          <w:rFonts w:eastAsia="Times New Roman"/>
          <w:color w:val="282625"/>
          <w:shd w:val="clear" w:color="auto" w:fill="FFFFFF"/>
        </w:rPr>
        <w:t xml:space="preserve">selectively import potassium </w:t>
      </w:r>
      <w:r w:rsidR="00AC047D" w:rsidRPr="006B1C5D">
        <w:rPr>
          <w:rFonts w:eastAsia="Times New Roman"/>
          <w:color w:val="282625"/>
          <w:shd w:val="clear" w:color="auto" w:fill="FFFFFF"/>
        </w:rPr>
        <w:t xml:space="preserve">ions </w:t>
      </w:r>
      <w:r w:rsidR="00BE50B3" w:rsidRPr="006B1C5D">
        <w:rPr>
          <w:rFonts w:eastAsia="Times New Roman"/>
          <w:color w:val="282625"/>
          <w:shd w:val="clear" w:color="auto" w:fill="FFFFFF"/>
        </w:rPr>
        <w:t xml:space="preserve">to </w:t>
      </w:r>
      <w:r w:rsidR="00081DBD" w:rsidRPr="006B1C5D">
        <w:rPr>
          <w:rFonts w:eastAsia="Times New Roman"/>
          <w:color w:val="282625"/>
          <w:shd w:val="clear" w:color="auto" w:fill="FFFFFF"/>
        </w:rPr>
        <w:t xml:space="preserve">counteract </w:t>
      </w:r>
      <w:r w:rsidR="00BE50B3" w:rsidRPr="006B1C5D">
        <w:rPr>
          <w:rFonts w:eastAsia="Times New Roman"/>
          <w:color w:val="282625"/>
          <w:shd w:val="clear" w:color="auto" w:fill="FFFFFF"/>
        </w:rPr>
        <w:t xml:space="preserve">the external </w:t>
      </w:r>
      <w:r w:rsidR="00081DBD" w:rsidRPr="006B1C5D">
        <w:rPr>
          <w:rFonts w:eastAsia="Times New Roman"/>
          <w:color w:val="282625"/>
          <w:shd w:val="clear" w:color="auto" w:fill="FFFFFF"/>
        </w:rPr>
        <w:t xml:space="preserve">osmotic pressure </w:t>
      </w:r>
      <w:r w:rsidR="00BE50B3" w:rsidRPr="006B1C5D">
        <w:rPr>
          <w:rFonts w:eastAsia="Times New Roman"/>
          <w:color w:val="282625"/>
          <w:shd w:val="clear" w:color="auto" w:fill="FFFFFF"/>
        </w:rPr>
        <w:t xml:space="preserve">from </w:t>
      </w:r>
      <w:r w:rsidR="00081DBD" w:rsidRPr="006B1C5D">
        <w:rPr>
          <w:rFonts w:eastAsia="Times New Roman"/>
          <w:color w:val="282625"/>
          <w:shd w:val="clear" w:color="auto" w:fill="FFFFFF"/>
        </w:rPr>
        <w:t xml:space="preserve">sodium </w:t>
      </w:r>
      <w:r w:rsidR="00BE50B3" w:rsidRPr="006B1C5D">
        <w:rPr>
          <w:rFonts w:eastAsia="Times New Roman"/>
          <w:color w:val="282625"/>
          <w:shd w:val="clear" w:color="auto" w:fill="FFFFFF"/>
        </w:rPr>
        <w:t>ions</w:t>
      </w:r>
      <w:r w:rsidR="00AC047D" w:rsidRPr="006B1C5D">
        <w:rPr>
          <w:rFonts w:eastAsia="Times New Roman"/>
          <w:color w:val="282625"/>
          <w:shd w:val="clear" w:color="auto" w:fill="FFFFFF"/>
        </w:rPr>
        <w:t xml:space="preserve"> </w:t>
      </w:r>
      <w:r w:rsidR="00AF0434">
        <w:rPr>
          <w:rFonts w:eastAsia="Times New Roman"/>
          <w:color w:val="282625"/>
          <w:shd w:val="clear" w:color="auto" w:fill="FFFFFF"/>
        </w:rPr>
        <w:fldChar w:fldCharType="begin">
          <w:fldData xml:space="preserve">PEVuZE5vdGU+PENpdGU+PEF1dGhvcj5PcmVuPC9BdXRob3I+PFllYXI+MjAwODwvWWVhcj48UmVj
TnVtPjY3NTA8L1JlY051bT48RGlzcGxheVRleHQ+WzI0LCAyNV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PcmVuPC9BdXRob3I+PFllYXI+MjAwODwvWWVhcj48UmVj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24, 25]</w:t>
      </w:r>
      <w:r w:rsidR="00AF0434">
        <w:rPr>
          <w:rFonts w:eastAsia="Times New Roman"/>
          <w:color w:val="282625"/>
          <w:shd w:val="clear" w:color="auto" w:fill="FFFFFF"/>
        </w:rPr>
        <w:fldChar w:fldCharType="end"/>
      </w:r>
      <w:r w:rsidR="00BE50B3" w:rsidRPr="006B1C5D">
        <w:rPr>
          <w:rFonts w:eastAsia="Times New Roman"/>
          <w:color w:val="282625"/>
          <w:shd w:val="clear" w:color="auto" w:fill="FFFFFF"/>
        </w:rPr>
        <w:t>. O</w:t>
      </w:r>
      <w:r w:rsidR="00081DBD" w:rsidRPr="006B1C5D">
        <w:rPr>
          <w:rFonts w:eastAsia="Times New Roman"/>
          <w:color w:val="282625"/>
          <w:shd w:val="clear" w:color="auto" w:fill="FFFFFF"/>
        </w:rPr>
        <w:t xml:space="preserve">ther heterotrophs in the community </w:t>
      </w:r>
      <w:r w:rsidR="00BE50B3" w:rsidRPr="006B1C5D">
        <w:rPr>
          <w:rFonts w:eastAsia="Times New Roman"/>
          <w:color w:val="282625"/>
          <w:shd w:val="clear" w:color="auto" w:fill="FFFFFF"/>
        </w:rPr>
        <w:t xml:space="preserve">include halophilic </w:t>
      </w:r>
      <w:r w:rsidR="00BE50B3" w:rsidRPr="006B1C5D">
        <w:rPr>
          <w:rFonts w:eastAsia="Times New Roman"/>
          <w:i/>
          <w:color w:val="282625"/>
          <w:shd w:val="clear" w:color="auto" w:fill="FFFFFF"/>
        </w:rPr>
        <w:t>Proteobacteria</w:t>
      </w:r>
      <w:r w:rsidR="00BE50B3" w:rsidRPr="006B1C5D">
        <w:rPr>
          <w:rFonts w:eastAsia="Times New Roman"/>
          <w:color w:val="282625"/>
          <w:shd w:val="clear" w:color="auto" w:fill="FFFFFF"/>
        </w:rPr>
        <w:t xml:space="preserve">, </w:t>
      </w:r>
      <w:r w:rsidR="00BE50B3" w:rsidRPr="006B1C5D">
        <w:rPr>
          <w:rFonts w:eastAsia="Times New Roman"/>
          <w:i/>
          <w:color w:val="282625"/>
          <w:shd w:val="clear" w:color="auto" w:fill="FFFFFF"/>
        </w:rPr>
        <w:t>Actino</w:t>
      </w:r>
      <w:r w:rsidR="00081DBD" w:rsidRPr="006B1C5D">
        <w:rPr>
          <w:rFonts w:eastAsia="Times New Roman"/>
          <w:i/>
          <w:color w:val="282625"/>
          <w:shd w:val="clear" w:color="auto" w:fill="FFFFFF"/>
        </w:rPr>
        <w:t>bacteria</w:t>
      </w:r>
      <w:r w:rsidR="00705320" w:rsidRPr="006B1C5D">
        <w:rPr>
          <w:rFonts w:eastAsia="Times New Roman"/>
          <w:color w:val="282625"/>
          <w:shd w:val="clear" w:color="auto" w:fill="FFFFFF"/>
        </w:rPr>
        <w:t>, and</w:t>
      </w:r>
      <w:r w:rsidR="00BE50B3" w:rsidRPr="006B1C5D">
        <w:rPr>
          <w:rFonts w:eastAsia="Times New Roman"/>
          <w:color w:val="282625"/>
          <w:shd w:val="clear" w:color="auto" w:fill="FFFFFF"/>
        </w:rPr>
        <w:t xml:space="preserve"> </w:t>
      </w:r>
      <w:r w:rsidR="00BE50B3" w:rsidRPr="006B1C5D">
        <w:rPr>
          <w:rFonts w:eastAsia="Times New Roman"/>
          <w:i/>
          <w:color w:val="282625"/>
          <w:shd w:val="clear" w:color="auto" w:fill="FFFFFF"/>
        </w:rPr>
        <w:t>Nanohaloarchaea</w:t>
      </w:r>
      <w:r w:rsidR="00F37D74" w:rsidRPr="006B1C5D">
        <w:rPr>
          <w:rFonts w:eastAsia="Times New Roman"/>
          <w:color w:val="282625"/>
          <w:shd w:val="clear" w:color="auto" w:fill="FFFFFF"/>
        </w:rPr>
        <w:t xml:space="preserve"> – an ectoparasite of </w:t>
      </w:r>
      <w:r w:rsidR="00F37D74" w:rsidRPr="006B1C5D">
        <w:rPr>
          <w:rFonts w:eastAsia="Times New Roman"/>
          <w:i/>
          <w:color w:val="282625"/>
          <w:shd w:val="clear" w:color="auto" w:fill="FFFFFF"/>
        </w:rPr>
        <w:t>Halobacteria</w:t>
      </w:r>
      <w:r w:rsidR="007B1472" w:rsidRPr="006B1C5D">
        <w:rPr>
          <w:rFonts w:eastAsia="Times New Roman"/>
          <w:color w:val="282625"/>
          <w:shd w:val="clear" w:color="auto" w:fill="FFFFFF"/>
        </w:rPr>
        <w:t xml:space="preserve"> </w:t>
      </w:r>
      <w:r w:rsidR="00AF0434">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2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5bMTYsIDI2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IYW1tPC9BdXRo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16, 26]</w:t>
      </w:r>
      <w:r w:rsidR="00AF0434">
        <w:rPr>
          <w:rFonts w:eastAsia="Times New Roman"/>
          <w:color w:val="282625"/>
          <w:shd w:val="clear" w:color="auto" w:fill="FFFFFF"/>
        </w:rPr>
        <w:fldChar w:fldCharType="end"/>
      </w:r>
      <w:r w:rsidR="00BE50B3" w:rsidRPr="006B1C5D">
        <w:rPr>
          <w:rFonts w:eastAsia="Times New Roman"/>
          <w:color w:val="282625"/>
          <w:shd w:val="clear" w:color="auto" w:fill="FFFFFF"/>
        </w:rPr>
        <w:t xml:space="preserve">. The biologically available </w:t>
      </w:r>
      <w:r w:rsidR="00081DBD" w:rsidRPr="006B1C5D">
        <w:rPr>
          <w:rFonts w:eastAsia="Times New Roman"/>
          <w:color w:val="282625"/>
          <w:shd w:val="clear" w:color="auto" w:fill="FFFFFF"/>
        </w:rPr>
        <w:t xml:space="preserve">carbon in the community </w:t>
      </w:r>
      <w:r w:rsidR="00BE50B3" w:rsidRPr="006B1C5D">
        <w:rPr>
          <w:rFonts w:eastAsia="Times New Roman"/>
          <w:color w:val="282625"/>
          <w:shd w:val="clear" w:color="auto" w:fill="FFFFFF"/>
        </w:rPr>
        <w:t xml:space="preserve">is fixed by several species of </w:t>
      </w:r>
      <w:r w:rsidR="00BE50B3" w:rsidRPr="006B1C5D">
        <w:rPr>
          <w:rFonts w:eastAsia="Times New Roman"/>
          <w:i/>
          <w:color w:val="282625"/>
          <w:shd w:val="clear" w:color="auto" w:fill="FFFFFF"/>
        </w:rPr>
        <w:t>C</w:t>
      </w:r>
      <w:r w:rsidR="00081DBD" w:rsidRPr="006B1C5D">
        <w:rPr>
          <w:rFonts w:eastAsia="Times New Roman"/>
          <w:i/>
          <w:color w:val="282625"/>
          <w:shd w:val="clear" w:color="auto" w:fill="FFFFFF"/>
        </w:rPr>
        <w:t>yanobacteria</w:t>
      </w:r>
      <w:r w:rsidR="00081DBD" w:rsidRPr="006B1C5D">
        <w:rPr>
          <w:rFonts w:eastAsia="Times New Roman"/>
          <w:color w:val="282625"/>
          <w:shd w:val="clear" w:color="auto" w:fill="FFFFFF"/>
        </w:rPr>
        <w:t xml:space="preserve"> and </w:t>
      </w:r>
      <w:r w:rsidR="00F37D74" w:rsidRPr="006B1C5D">
        <w:rPr>
          <w:rFonts w:eastAsia="Times New Roman"/>
          <w:color w:val="282625"/>
          <w:shd w:val="clear" w:color="auto" w:fill="FFFFFF"/>
        </w:rPr>
        <w:t>a single green alga</w:t>
      </w:r>
      <w:r w:rsidR="007B1472" w:rsidRPr="006B1C5D">
        <w:rPr>
          <w:rFonts w:eastAsia="Times New Roman"/>
          <w:color w:val="282625"/>
          <w:shd w:val="clear" w:color="auto" w:fill="FFFFFF"/>
        </w:rPr>
        <w:t xml:space="preserve"> </w:t>
      </w:r>
      <w:r w:rsidR="00AF0434">
        <w:rPr>
          <w:rFonts w:eastAsia="Times New Roman"/>
          <w:color w:val="282625"/>
          <w:shd w:val="clear" w:color="auto" w:fill="FFFFFF"/>
        </w:rPr>
        <w:fldChar w:fldCharType="begin">
          <w:fldData xml:space="preserve">PEVuZE5vdGU+PENpdGU+PEF1dGhvcj5GaW5zdGFkPC9BdXRob3I+PFllYXI+MjAxNzwvWWVhcj48
UmVjTnVtPjg1ODA8L1JlY051bT48RGlzcGxheVRleHQ+WzIyLCAy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GaW5zdGFkPC9BdXRob3I+PFllYXI+MjAxNzwvWWVhcj48
UmVjTnVtPjg1ODA8L1JlY051bT48RGlzcGxheVRleHQ+WzIyLCAyN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VyaXRza2l5PC9BdXRob3I+PFllYXI+MjAxOTwvWWVhcj48UmVjTnVtPjkxNzU8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=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22, 27]</w:t>
      </w:r>
      <w:r w:rsidR="00AF0434">
        <w:rPr>
          <w:rFonts w:eastAsia="Times New Roman"/>
          <w:color w:val="282625"/>
          <w:shd w:val="clear" w:color="auto" w:fill="FFFFFF"/>
        </w:rPr>
        <w:fldChar w:fldCharType="end"/>
      </w:r>
      <w:r w:rsidR="00081DBD" w:rsidRPr="006B1C5D">
        <w:rPr>
          <w:rFonts w:eastAsia="Times New Roman"/>
          <w:color w:val="282625"/>
          <w:shd w:val="clear" w:color="auto" w:fill="FFFFFF"/>
        </w:rPr>
        <w:t xml:space="preserve">. </w:t>
      </w:r>
      <w:r w:rsidR="00BE50B3" w:rsidRPr="006B1C5D">
        <w:rPr>
          <w:rFonts w:eastAsia="Times New Roman"/>
          <w:color w:val="282625"/>
          <w:shd w:val="clear" w:color="auto" w:fill="FFFFFF"/>
        </w:rPr>
        <w:t>P</w:t>
      </w:r>
      <w:r w:rsidR="00081DBD" w:rsidRPr="006B1C5D">
        <w:rPr>
          <w:rFonts w:eastAsia="Times New Roman"/>
          <w:color w:val="282625"/>
          <w:shd w:val="clear" w:color="auto" w:fill="FFFFFF"/>
        </w:rPr>
        <w:t xml:space="preserve">revious </w:t>
      </w:r>
      <w:r w:rsidR="00BE50B3" w:rsidRPr="006B1C5D">
        <w:rPr>
          <w:rFonts w:eastAsia="Times New Roman"/>
          <w:color w:val="282625"/>
          <w:shd w:val="clear" w:color="auto" w:fill="FFFFFF"/>
        </w:rPr>
        <w:t xml:space="preserve">characterization of the community metatranscriptome </w:t>
      </w:r>
      <w:r w:rsidR="00081DBD" w:rsidRPr="006B1C5D">
        <w:rPr>
          <w:rFonts w:eastAsia="Times New Roman"/>
          <w:color w:val="282625"/>
          <w:shd w:val="clear" w:color="auto" w:fill="FFFFFF"/>
        </w:rPr>
        <w:t xml:space="preserve">revealed that all of </w:t>
      </w:r>
      <w:r w:rsidR="00BE50B3" w:rsidRPr="006B1C5D">
        <w:rPr>
          <w:rFonts w:eastAsia="Times New Roman"/>
          <w:color w:val="282625"/>
          <w:shd w:val="clear" w:color="auto" w:fill="FFFFFF"/>
        </w:rPr>
        <w:t xml:space="preserve">these </w:t>
      </w:r>
      <w:r w:rsidR="00B35E49" w:rsidRPr="006B1C5D">
        <w:rPr>
          <w:rFonts w:eastAsia="Times New Roman"/>
          <w:color w:val="282625"/>
          <w:shd w:val="clear" w:color="auto" w:fill="FFFFFF"/>
        </w:rPr>
        <w:t xml:space="preserve">major </w:t>
      </w:r>
      <w:r w:rsidR="00BE50B3" w:rsidRPr="006B1C5D">
        <w:rPr>
          <w:rFonts w:eastAsia="Times New Roman"/>
          <w:color w:val="282625"/>
          <w:shd w:val="clear" w:color="auto" w:fill="FFFFFF"/>
        </w:rPr>
        <w:t>community members are transcriptionally active</w:t>
      </w:r>
      <w:r w:rsidR="00B35E49" w:rsidRPr="006B1C5D">
        <w:rPr>
          <w:rFonts w:eastAsia="Times New Roman"/>
          <w:color w:val="282625"/>
          <w:shd w:val="clear" w:color="auto" w:fill="FFFFFF"/>
        </w:rPr>
        <w:t xml:space="preserve"> </w:t>
      </w:r>
      <w:r w:rsidR="00AF0434">
        <w:rPr>
          <w:rFonts w:eastAsia="Times New Roman"/>
          <w:color w:val="282625"/>
          <w:shd w:val="clear" w:color="auto" w:fill="FFFFFF"/>
        </w:rPr>
        <w:fldChar w:fldCharType="begin">
          <w:fldData xml:space="preserve">PEVuZE5vdGU+PENpdGU+PEF1dGhvcj5Vcml0c2tpeTwvQXV0aG9yPjxZZWFyPjIwMTk8L1llYXI+
PFJlY051bT45MTc1PC9SZWNOdW0+PERpc3BsYXlUZXh0PlsyNywgMjh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yMDwvWWVhcj48UmVjTnVtPjk1MTY8L1JlY051bT48cmVjb3Jk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Vcml0c2tpeTwvQXV0aG9yPjxZZWFyPjIwMTk8L1llYXI+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27, 28]</w:t>
      </w:r>
      <w:r w:rsidR="00AF0434">
        <w:rPr>
          <w:rFonts w:eastAsia="Times New Roman"/>
          <w:color w:val="282625"/>
          <w:shd w:val="clear" w:color="auto" w:fill="FFFFFF"/>
        </w:rPr>
        <w:fldChar w:fldCharType="end"/>
      </w:r>
      <w:r w:rsidR="00B35E49" w:rsidRPr="006B1C5D">
        <w:rPr>
          <w:rFonts w:eastAsia="Times New Roman"/>
          <w:color w:val="282625"/>
          <w:shd w:val="clear" w:color="auto" w:fill="FFFFFF"/>
        </w:rPr>
        <w:t>, with</w:t>
      </w:r>
      <w:r w:rsidR="00BE50B3" w:rsidRPr="006B1C5D">
        <w:rPr>
          <w:rFonts w:eastAsia="Times New Roman"/>
          <w:color w:val="282625"/>
          <w:shd w:val="clear" w:color="auto" w:fill="FFFFFF"/>
        </w:rPr>
        <w:t xml:space="preserve"> </w:t>
      </w:r>
      <w:r w:rsidR="00B35E49" w:rsidRPr="006B1C5D">
        <w:rPr>
          <w:rFonts w:eastAsia="Times New Roman"/>
          <w:color w:val="282625"/>
          <w:shd w:val="clear" w:color="auto" w:fill="FFFFFF"/>
        </w:rPr>
        <w:t xml:space="preserve">photosynthesis </w:t>
      </w:r>
      <w:r w:rsidR="00BE50B3" w:rsidRPr="006B1C5D">
        <w:rPr>
          <w:rFonts w:eastAsia="Times New Roman"/>
          <w:color w:val="282625"/>
          <w:shd w:val="clear" w:color="auto" w:fill="FFFFFF"/>
        </w:rPr>
        <w:t xml:space="preserve">and carbon fixation </w:t>
      </w:r>
      <w:r w:rsidR="00B35E49" w:rsidRPr="006B1C5D">
        <w:rPr>
          <w:rFonts w:eastAsia="Times New Roman"/>
          <w:color w:val="282625"/>
          <w:shd w:val="clear" w:color="auto" w:fill="FFFFFF"/>
        </w:rPr>
        <w:t xml:space="preserve">being highly prioritized in the </w:t>
      </w:r>
      <w:r w:rsidR="00BE50B3" w:rsidRPr="006B1C5D">
        <w:rPr>
          <w:rFonts w:eastAsia="Times New Roman"/>
          <w:color w:val="282625"/>
          <w:shd w:val="clear" w:color="auto" w:fill="FFFFFF"/>
        </w:rPr>
        <w:t>transcriptomes</w:t>
      </w:r>
      <w:r w:rsidR="00B35E49" w:rsidRPr="006B1C5D">
        <w:rPr>
          <w:rFonts w:eastAsia="Times New Roman"/>
          <w:color w:val="282625"/>
          <w:shd w:val="clear" w:color="auto" w:fill="FFFFFF"/>
        </w:rPr>
        <w:t xml:space="preserve"> of the phototrophs. Additionally, </w:t>
      </w:r>
      <w:r w:rsidR="00BE50B3" w:rsidRPr="006B1C5D">
        <w:rPr>
          <w:rFonts w:eastAsia="Times New Roman"/>
          <w:i/>
          <w:color w:val="282625"/>
          <w:shd w:val="clear" w:color="auto" w:fill="FFFFFF"/>
        </w:rPr>
        <w:t>Halo</w:t>
      </w:r>
      <w:r w:rsidR="00081DBD" w:rsidRPr="006B1C5D">
        <w:rPr>
          <w:rFonts w:eastAsia="Times New Roman"/>
          <w:i/>
          <w:color w:val="282625"/>
          <w:shd w:val="clear" w:color="auto" w:fill="FFFFFF"/>
        </w:rPr>
        <w:t>bacteria</w:t>
      </w:r>
      <w:r w:rsidR="00081DBD" w:rsidRPr="006B1C5D">
        <w:rPr>
          <w:rFonts w:eastAsia="Times New Roman"/>
          <w:color w:val="282625"/>
          <w:shd w:val="clear" w:color="auto" w:fill="FFFFFF"/>
        </w:rPr>
        <w:t xml:space="preserve"> </w:t>
      </w:r>
      <w:r w:rsidR="00525657" w:rsidRPr="006B1C5D">
        <w:rPr>
          <w:rFonts w:eastAsia="Times New Roman"/>
          <w:color w:val="282625"/>
          <w:shd w:val="clear" w:color="auto" w:fill="FFFFFF"/>
        </w:rPr>
        <w:t xml:space="preserve">enhanced </w:t>
      </w:r>
      <w:r w:rsidR="00B35E49" w:rsidRPr="006B1C5D">
        <w:rPr>
          <w:rFonts w:eastAsia="Times New Roman"/>
          <w:color w:val="282625"/>
          <w:shd w:val="clear" w:color="auto" w:fill="FFFFFF"/>
        </w:rPr>
        <w:t xml:space="preserve">the </w:t>
      </w:r>
      <w:r w:rsidR="00657900" w:rsidRPr="006B1C5D">
        <w:rPr>
          <w:rFonts w:eastAsia="Times New Roman"/>
          <w:color w:val="282625"/>
          <w:shd w:val="clear" w:color="auto" w:fill="FFFFFF"/>
        </w:rPr>
        <w:t>t</w:t>
      </w:r>
      <w:r w:rsidR="00B35E49" w:rsidRPr="006B1C5D">
        <w:rPr>
          <w:rFonts w:eastAsia="Times New Roman"/>
          <w:color w:val="282625"/>
          <w:shd w:val="clear" w:color="auto" w:fill="FFFFFF"/>
        </w:rPr>
        <w:t xml:space="preserve">ranscription of </w:t>
      </w:r>
      <w:r w:rsidR="0018056A" w:rsidRPr="006B1C5D">
        <w:rPr>
          <w:rFonts w:eastAsia="Times New Roman"/>
          <w:color w:val="282625"/>
          <w:shd w:val="clear" w:color="auto" w:fill="FFFFFF"/>
        </w:rPr>
        <w:t xml:space="preserve">bacteriorhodopsins </w:t>
      </w:r>
      <w:r w:rsidR="00657900" w:rsidRPr="006B1C5D">
        <w:rPr>
          <w:rFonts w:eastAsia="Times New Roman"/>
          <w:color w:val="282625"/>
          <w:shd w:val="clear" w:color="auto" w:fill="FFFFFF"/>
        </w:rPr>
        <w:t xml:space="preserve">– modified rhodopsins that in the </w:t>
      </w:r>
      <w:r w:rsidR="00294F5C" w:rsidRPr="006B1C5D">
        <w:rPr>
          <w:rFonts w:eastAsia="Times New Roman"/>
          <w:color w:val="282625"/>
          <w:shd w:val="clear" w:color="auto" w:fill="FFFFFF"/>
        </w:rPr>
        <w:t>presence</w:t>
      </w:r>
      <w:r w:rsidR="00657900" w:rsidRPr="006B1C5D">
        <w:rPr>
          <w:rFonts w:eastAsia="Times New Roman"/>
          <w:color w:val="282625"/>
          <w:shd w:val="clear" w:color="auto" w:fill="FFFFFF"/>
        </w:rPr>
        <w:t xml:space="preserve"> of light can be used by this taxon to create a proton gradient and thus generate ATP</w:t>
      </w:r>
      <w:r w:rsidR="00B35E49" w:rsidRPr="006B1C5D">
        <w:rPr>
          <w:rFonts w:eastAsia="Times New Roman"/>
          <w:color w:val="282625"/>
          <w:shd w:val="clear" w:color="auto" w:fill="FFFFFF"/>
        </w:rPr>
        <w:t xml:space="preserve"> </w:t>
      </w:r>
      <w:r w:rsidR="00AF0434">
        <w:rPr>
          <w:rFonts w:eastAsia="Times New Roman"/>
          <w:color w:val="282625"/>
          <w:shd w:val="clear" w:color="auto" w:fill="FFFFFF"/>
        </w:rPr>
        <w:fldChar w:fldCharType="begin">
          <w:fldData xml:space="preserve">PEVuZE5vdGU+PENpdGU+PEF1dGhvcj5TZXllZGthcmltaTwvQXV0aG9yPjxZZWFyPjIwMTU8L1ll
YXI+PFJlY051bT45MTc2PC9SZWNOdW0+PERpc3BsYXlUZXh0PlsyOSwgMzB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TZXllZGthcmltaTwvQXV0aG9yPjxZZWFyPjIwMTU8L1ll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29, 30]</w:t>
      </w:r>
      <w:r w:rsidR="00AF0434">
        <w:rPr>
          <w:rFonts w:eastAsia="Times New Roman"/>
          <w:color w:val="282625"/>
          <w:shd w:val="clear" w:color="auto" w:fill="FFFFFF"/>
        </w:rPr>
        <w:fldChar w:fldCharType="end"/>
      </w:r>
      <w:r w:rsidR="00081DBD" w:rsidRPr="006B1C5D">
        <w:rPr>
          <w:rFonts w:eastAsia="Times New Roman"/>
          <w:color w:val="282625"/>
          <w:shd w:val="clear" w:color="auto" w:fill="FFFFFF"/>
        </w:rPr>
        <w:t>.</w:t>
      </w:r>
    </w:p>
    <w:p w14:paraId="4508D999" w14:textId="77777777" w:rsidR="00EA33AA" w:rsidRPr="006B1C5D" w:rsidRDefault="00EA33AA" w:rsidP="00092F28">
      <w:pPr>
        <w:spacing w:line="360" w:lineRule="auto"/>
        <w:ind w:firstLine="720"/>
        <w:rPr>
          <w:rFonts w:eastAsia="Times New Roman"/>
          <w:color w:val="282625"/>
          <w:shd w:val="clear" w:color="auto" w:fill="FFFFFF"/>
        </w:rPr>
      </w:pPr>
    </w:p>
    <w:p w14:paraId="2D495BE2" w14:textId="6116D52D" w:rsidR="005E445D" w:rsidRPr="006B1C5D" w:rsidRDefault="00812187" w:rsidP="00092F28">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Previous research</w:t>
      </w:r>
      <w:r w:rsidR="005E445D" w:rsidRPr="006B1C5D">
        <w:rPr>
          <w:rFonts w:eastAsia="Times New Roman"/>
          <w:color w:val="282625"/>
          <w:shd w:val="clear" w:color="auto" w:fill="FFFFFF"/>
        </w:rPr>
        <w:t xml:space="preserve"> into halite microbial community heterogeneity</w:t>
      </w:r>
      <w:r w:rsidRPr="006B1C5D">
        <w:rPr>
          <w:rFonts w:eastAsia="Times New Roman"/>
          <w:color w:val="282625"/>
          <w:shd w:val="clear" w:color="auto" w:fill="FFFFFF"/>
        </w:rPr>
        <w:t xml:space="preserve"> found that changes in </w:t>
      </w:r>
      <w:r w:rsidR="00705320" w:rsidRPr="006B1C5D">
        <w:rPr>
          <w:rFonts w:eastAsia="Times New Roman"/>
          <w:color w:val="282625"/>
          <w:shd w:val="clear" w:color="auto" w:fill="FFFFFF"/>
        </w:rPr>
        <w:t xml:space="preserve">the </w:t>
      </w:r>
      <w:r w:rsidRPr="006B1C5D">
        <w:rPr>
          <w:rFonts w:eastAsia="Times New Roman"/>
          <w:color w:val="282625"/>
          <w:shd w:val="clear" w:color="auto" w:fill="FFFFFF"/>
        </w:rPr>
        <w:t xml:space="preserve">composition of the halite microbiomes over </w:t>
      </w:r>
      <w:r w:rsidR="00E2561A" w:rsidRPr="006B1C5D">
        <w:t>regional</w:t>
      </w:r>
      <w:r w:rsidR="00E2561A" w:rsidRPr="006B1C5D">
        <w:rPr>
          <w:rFonts w:eastAsia="Times New Roman"/>
          <w:color w:val="282625"/>
          <w:shd w:val="clear" w:color="auto" w:fill="FFFFFF"/>
        </w:rPr>
        <w:t xml:space="preserve"> </w:t>
      </w:r>
      <w:r w:rsidRPr="006B1C5D">
        <w:rPr>
          <w:rFonts w:eastAsia="Times New Roman"/>
          <w:color w:val="282625"/>
          <w:shd w:val="clear" w:color="auto" w:fill="FFFFFF"/>
        </w:rPr>
        <w:t xml:space="preserve">distance scales (tens of kilometers) </w:t>
      </w:r>
      <w:r w:rsidR="00705320" w:rsidRPr="006B1C5D">
        <w:rPr>
          <w:rFonts w:eastAsia="Times New Roman"/>
          <w:color w:val="282625"/>
          <w:shd w:val="clear" w:color="auto" w:fill="FFFFFF"/>
        </w:rPr>
        <w:t>were</w:t>
      </w:r>
      <w:r w:rsidRPr="006B1C5D">
        <w:rPr>
          <w:rFonts w:eastAsia="Times New Roman"/>
          <w:color w:val="282625"/>
          <w:shd w:val="clear" w:color="auto" w:fill="FFFFFF"/>
        </w:rPr>
        <w:t xml:space="preserve"> linked </w:t>
      </w:r>
      <w:r w:rsidR="00705320" w:rsidRPr="006B1C5D">
        <w:rPr>
          <w:rFonts w:eastAsia="Times New Roman"/>
          <w:color w:val="282625"/>
          <w:shd w:val="clear" w:color="auto" w:fill="FFFFFF"/>
        </w:rPr>
        <w:t xml:space="preserve">to </w:t>
      </w:r>
      <w:r w:rsidRPr="006B1C5D">
        <w:rPr>
          <w:rFonts w:eastAsia="Times New Roman"/>
          <w:color w:val="282625"/>
          <w:shd w:val="clear" w:color="auto" w:fill="FFFFFF"/>
        </w:rPr>
        <w:t xml:space="preserve">atmospheric </w:t>
      </w:r>
      <w:r w:rsidR="001C1A8E" w:rsidRPr="006B1C5D">
        <w:rPr>
          <w:rFonts w:eastAsia="Times New Roman"/>
          <w:color w:val="282625"/>
          <w:shd w:val="clear" w:color="auto" w:fill="FFFFFF"/>
        </w:rPr>
        <w:t>RH</w:t>
      </w:r>
      <w:r w:rsidRPr="006B1C5D">
        <w:rPr>
          <w:rFonts w:eastAsia="Times New Roman"/>
          <w:color w:val="282625"/>
          <w:shd w:val="clear" w:color="auto" w:fill="FFFFFF"/>
        </w:rPr>
        <w:t xml:space="preserve"> </w:t>
      </w:r>
      <w:r w:rsidR="00AF0434">
        <w:rPr>
          <w:rFonts w:eastAsia="Times New Roman"/>
          <w:color w:val="282625"/>
          <w:shd w:val="clear" w:color="auto" w:fill="FFFFFF"/>
        </w:rPr>
        <w:fldChar w:fldCharType="begin">
          <w:fldData xml:space="preserve">PEVuZE5vdGU+PENpdGU+PEF1dGhvcj5GaW5zdGFkPC9BdXRob3I+PFllYXI+MjAxNzwvWWVhcj48
UmVjTnVtPjg1ODA8L1JlY051bT48RGlzcGxheVRleHQ+WzIyLCAyM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AF0434">
        <w:rPr>
          <w:rFonts w:eastAsia="Times New Roman"/>
          <w:color w:val="282625"/>
          <w:shd w:val="clear" w:color="auto" w:fill="FFFFFF"/>
        </w:rPr>
        <w:instrText xml:space="preserve"> ADDIN EN.CITE </w:instrText>
      </w:r>
      <w:r w:rsidR="00AF0434">
        <w:rPr>
          <w:rFonts w:eastAsia="Times New Roman"/>
          <w:color w:val="282625"/>
          <w:shd w:val="clear" w:color="auto" w:fill="FFFFFF"/>
        </w:rPr>
        <w:fldChar w:fldCharType="begin">
          <w:fldData xml:space="preserve">PEVuZE5vdGU+PENpdGU+PEF1dGhvcj5GaW5zdGFkPC9BdXRob3I+PFllYXI+MjAxNzwvWWVhcj48
UmVjTnVtPjg1ODA8L1JlY051bT48RGlzcGxheVRleHQ+WzIyLCAyM1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lJvYmluc29uPC9BdXRob3I+PFllYXI+MjAxNTwvWWVhcj48UmVjTnVtPjY5NTQ8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</w:fldData>
        </w:fldChar>
      </w:r>
      <w:r w:rsidR="00AF0434">
        <w:rPr>
          <w:rFonts w:eastAsia="Times New Roman"/>
          <w:color w:val="282625"/>
          <w:shd w:val="clear" w:color="auto" w:fill="FFFFFF"/>
        </w:rPr>
        <w:instrText xml:space="preserve"> ADDIN EN.CITE.DATA </w:instrText>
      </w:r>
      <w:r w:rsidR="00AF0434">
        <w:rPr>
          <w:rFonts w:eastAsia="Times New Roman"/>
          <w:color w:val="282625"/>
          <w:shd w:val="clear" w:color="auto" w:fill="FFFFFF"/>
        </w:rPr>
      </w:r>
      <w:r w:rsidR="00AF0434">
        <w:rPr>
          <w:rFonts w:eastAsia="Times New Roman"/>
          <w:color w:val="282625"/>
          <w:shd w:val="clear" w:color="auto" w:fill="FFFFFF"/>
        </w:rPr>
        <w:fldChar w:fldCharType="end"/>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22, 23]</w:t>
      </w:r>
      <w:r w:rsidR="00AF0434">
        <w:rPr>
          <w:rFonts w:eastAsia="Times New Roman"/>
          <w:color w:val="282625"/>
          <w:shd w:val="clear" w:color="auto" w:fill="FFFFFF"/>
        </w:rPr>
        <w:fldChar w:fldCharType="end"/>
      </w:r>
      <w:r w:rsidRPr="006B1C5D">
        <w:rPr>
          <w:rFonts w:eastAsia="Times New Roman"/>
          <w:color w:val="282625"/>
          <w:shd w:val="clear" w:color="auto" w:fill="FFFFFF"/>
        </w:rPr>
        <w:t>.</w:t>
      </w:r>
      <w:r w:rsidR="005E445D" w:rsidRPr="006B1C5D">
        <w:rPr>
          <w:rFonts w:eastAsia="Times New Roman"/>
          <w:color w:val="282625"/>
          <w:shd w:val="clear" w:color="auto" w:fill="FFFFFF"/>
        </w:rPr>
        <w:t xml:space="preserve"> </w:t>
      </w:r>
      <w:r w:rsidR="00525657" w:rsidRPr="006B1C5D">
        <w:rPr>
          <w:rFonts w:eastAsia="Times New Roman"/>
          <w:color w:val="282625"/>
          <w:shd w:val="clear" w:color="auto" w:fill="FFFFFF"/>
        </w:rPr>
        <w:t>T</w:t>
      </w:r>
      <w:r w:rsidR="005E445D" w:rsidRPr="006B1C5D">
        <w:rPr>
          <w:rFonts w:eastAsia="Times New Roman"/>
          <w:color w:val="282625"/>
          <w:shd w:val="clear" w:color="auto" w:fill="FFFFFF"/>
        </w:rPr>
        <w:t xml:space="preserve">he </w:t>
      </w:r>
      <w:r w:rsidRPr="006B1C5D">
        <w:rPr>
          <w:rFonts w:eastAsia="Times New Roman"/>
          <w:color w:val="282625"/>
          <w:shd w:val="clear" w:color="auto" w:fill="FFFFFF"/>
        </w:rPr>
        <w:t xml:space="preserve">fine-scale </w:t>
      </w:r>
      <w:r w:rsidR="00F37D74" w:rsidRPr="006B1C5D">
        <w:rPr>
          <w:rFonts w:eastAsia="Times New Roman"/>
          <w:color w:val="282625"/>
          <w:shd w:val="clear" w:color="auto" w:fill="FFFFFF"/>
        </w:rPr>
        <w:t xml:space="preserve">(strain-level) </w:t>
      </w:r>
      <w:r w:rsidRPr="006B1C5D">
        <w:rPr>
          <w:rFonts w:eastAsia="Times New Roman"/>
          <w:color w:val="282625"/>
          <w:shd w:val="clear" w:color="auto" w:fill="FFFFFF"/>
        </w:rPr>
        <w:t xml:space="preserve">composition of </w:t>
      </w:r>
      <w:r w:rsidR="00525657" w:rsidRPr="006B1C5D">
        <w:rPr>
          <w:rFonts w:eastAsia="Times New Roman"/>
          <w:color w:val="282625"/>
          <w:shd w:val="clear" w:color="auto" w:fill="FFFFFF"/>
        </w:rPr>
        <w:t xml:space="preserve">the </w:t>
      </w:r>
      <w:r w:rsidRPr="006B1C5D">
        <w:rPr>
          <w:rFonts w:eastAsia="Times New Roman"/>
          <w:color w:val="282625"/>
          <w:shd w:val="clear" w:color="auto" w:fill="FFFFFF"/>
        </w:rPr>
        <w:t>communities was more similar in halite</w:t>
      </w:r>
      <w:r w:rsidR="00047D38" w:rsidRPr="006B1C5D">
        <w:rPr>
          <w:rFonts w:eastAsia="Times New Roman"/>
          <w:color w:val="282625"/>
          <w:shd w:val="clear" w:color="auto" w:fill="FFFFFF"/>
        </w:rPr>
        <w:t xml:space="preserve"> nodules</w:t>
      </w:r>
      <w:r w:rsidRPr="006B1C5D">
        <w:rPr>
          <w:rFonts w:eastAsia="Times New Roman"/>
          <w:color w:val="282625"/>
          <w:shd w:val="clear" w:color="auto" w:fill="FFFFFF"/>
        </w:rPr>
        <w:t xml:space="preserve"> next to each other than between different sites, suggesting that strain dispersal rates also shape community composition in this environment</w:t>
      </w:r>
      <w:r w:rsidR="005E445D" w:rsidRPr="006B1C5D">
        <w:rPr>
          <w:rFonts w:eastAsia="Times New Roman"/>
          <w:color w:val="282625"/>
          <w:shd w:val="clear" w:color="auto" w:fill="FFFFFF"/>
        </w:rPr>
        <w:t xml:space="preserve"> </w:t>
      </w:r>
      <w:r w:rsidR="00AF0434">
        <w:rPr>
          <w:rFonts w:eastAsia="Times New Roman"/>
          <w:color w:val="282625"/>
          <w:shd w:val="clear" w:color="auto" w:fill="FFFFFF"/>
        </w:rPr>
        <w:fldChar w:fldCharType="begin"/>
      </w:r>
      <w:r w:rsidR="00AF0434">
        <w:rPr>
          <w:rFonts w:eastAsia="Times New Roman"/>
          <w:color w:val="282625"/>
          <w:shd w:val="clear" w:color="auto" w:fill="FFFFFF"/>
        </w:rPr>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22]</w:t>
      </w:r>
      <w:r w:rsidR="00AF0434">
        <w:rPr>
          <w:rFonts w:eastAsia="Times New Roman"/>
          <w:color w:val="282625"/>
          <w:shd w:val="clear" w:color="auto" w:fill="FFFFFF"/>
        </w:rPr>
        <w:fldChar w:fldCharType="end"/>
      </w:r>
      <w:r w:rsidRPr="006B1C5D">
        <w:rPr>
          <w:rFonts w:eastAsia="Times New Roman"/>
          <w:color w:val="282625"/>
          <w:shd w:val="clear" w:color="auto" w:fill="FFFFFF"/>
        </w:rPr>
        <w:t xml:space="preserve">. </w:t>
      </w:r>
      <w:r w:rsidR="00122E4A" w:rsidRPr="006B1C5D">
        <w:rPr>
          <w:rFonts w:eastAsia="Times New Roman"/>
          <w:color w:val="282625"/>
          <w:shd w:val="clear" w:color="auto" w:fill="FFFFFF"/>
        </w:rPr>
        <w:t>Our</w:t>
      </w:r>
      <w:r w:rsidR="005E445D" w:rsidRPr="006B1C5D">
        <w:rPr>
          <w:rFonts w:eastAsia="Times New Roman"/>
          <w:color w:val="282625"/>
          <w:shd w:val="clear" w:color="auto" w:fill="FFFFFF"/>
        </w:rPr>
        <w:t xml:space="preserve"> study builds on these findings </w:t>
      </w:r>
      <w:r w:rsidR="00B10C3D" w:rsidRPr="006B1C5D">
        <w:rPr>
          <w:rFonts w:eastAsia="Times New Roman"/>
          <w:color w:val="282625"/>
          <w:shd w:val="clear" w:color="auto" w:fill="FFFFFF"/>
        </w:rPr>
        <w:t>and</w:t>
      </w:r>
      <w:r w:rsidR="00134A0B" w:rsidRPr="006B1C5D">
        <w:rPr>
          <w:rFonts w:eastAsia="Times New Roman"/>
          <w:color w:val="282625"/>
          <w:shd w:val="clear" w:color="auto" w:fill="FFFFFF"/>
        </w:rPr>
        <w:t xml:space="preserve"> also</w:t>
      </w:r>
      <w:r w:rsidR="005E445D" w:rsidRPr="006B1C5D">
        <w:rPr>
          <w:rFonts w:eastAsia="Times New Roman"/>
          <w:color w:val="282625"/>
          <w:shd w:val="clear" w:color="auto" w:fill="FFFFFF"/>
        </w:rPr>
        <w:t xml:space="preserve"> </w:t>
      </w:r>
      <w:r w:rsidR="00B10C3D" w:rsidRPr="006B1C5D">
        <w:rPr>
          <w:rFonts w:eastAsia="Times New Roman"/>
          <w:color w:val="282625"/>
          <w:shd w:val="clear" w:color="auto" w:fill="FFFFFF"/>
        </w:rPr>
        <w:t xml:space="preserve">focuses </w:t>
      </w:r>
      <w:r w:rsidR="005E445D" w:rsidRPr="006B1C5D">
        <w:rPr>
          <w:rFonts w:eastAsia="Times New Roman"/>
          <w:color w:val="282625"/>
          <w:shd w:val="clear" w:color="auto" w:fill="FFFFFF"/>
        </w:rPr>
        <w:t>o</w:t>
      </w:r>
      <w:r w:rsidR="00F2417B" w:rsidRPr="006B1C5D">
        <w:rPr>
          <w:rFonts w:eastAsia="Times New Roman"/>
          <w:color w:val="282625"/>
          <w:shd w:val="clear" w:color="auto" w:fill="FFFFFF"/>
        </w:rPr>
        <w:t>n</w:t>
      </w:r>
      <w:r w:rsidR="00F20030" w:rsidRPr="006B1C5D">
        <w:rPr>
          <w:rFonts w:eastAsia="Times New Roman"/>
          <w:color w:val="282625"/>
          <w:shd w:val="clear" w:color="auto" w:fill="FFFFFF"/>
        </w:rPr>
        <w:t xml:space="preserve"> smaller </w:t>
      </w:r>
      <w:r w:rsidR="00D6685C" w:rsidRPr="006B1C5D">
        <w:t>local</w:t>
      </w:r>
      <w:r w:rsidR="00D6685C" w:rsidRPr="006B1C5D">
        <w:rPr>
          <w:rFonts w:eastAsia="Times New Roman"/>
          <w:color w:val="282625"/>
          <w:shd w:val="clear" w:color="auto" w:fill="FFFFFF"/>
        </w:rPr>
        <w:t xml:space="preserve"> </w:t>
      </w:r>
      <w:r w:rsidR="00F20030" w:rsidRPr="006B1C5D">
        <w:rPr>
          <w:rFonts w:eastAsia="Times New Roman"/>
          <w:color w:val="282625"/>
          <w:shd w:val="clear" w:color="auto" w:fill="FFFFFF"/>
        </w:rPr>
        <w:t>distance scales</w:t>
      </w:r>
      <w:r w:rsidR="005E445D" w:rsidRPr="006B1C5D">
        <w:rPr>
          <w:rFonts w:eastAsia="Times New Roman"/>
          <w:color w:val="282625"/>
          <w:shd w:val="clear" w:color="auto" w:fill="FFFFFF"/>
        </w:rPr>
        <w:t xml:space="preserve"> by investigating the deterministic and stochastic forces influencing halite microbial community at the meter and</w:t>
      </w:r>
      <w:r w:rsidR="00B10C3D" w:rsidRPr="006B1C5D">
        <w:rPr>
          <w:rFonts w:eastAsia="Times New Roman"/>
          <w:color w:val="282625"/>
          <w:shd w:val="clear" w:color="auto" w:fill="FFFFFF"/>
        </w:rPr>
        <w:t xml:space="preserve"> </w:t>
      </w:r>
      <w:r w:rsidR="005E445D" w:rsidRPr="006B1C5D">
        <w:rPr>
          <w:rFonts w:eastAsia="Times New Roman"/>
          <w:color w:val="282625"/>
          <w:shd w:val="clear" w:color="auto" w:fill="FFFFFF"/>
        </w:rPr>
        <w:t xml:space="preserve">centimeter </w:t>
      </w:r>
      <w:r w:rsidR="00122E4A" w:rsidRPr="006B1C5D">
        <w:rPr>
          <w:rFonts w:eastAsia="Times New Roman"/>
          <w:color w:val="282625"/>
          <w:shd w:val="clear" w:color="auto" w:fill="FFFFFF"/>
        </w:rPr>
        <w:t xml:space="preserve">distance </w:t>
      </w:r>
      <w:r w:rsidR="005E445D" w:rsidRPr="006B1C5D">
        <w:rPr>
          <w:rFonts w:eastAsia="Times New Roman"/>
          <w:color w:val="282625"/>
          <w:shd w:val="clear" w:color="auto" w:fill="FFFFFF"/>
        </w:rPr>
        <w:t>scales</w:t>
      </w:r>
      <w:r w:rsidR="00F20030" w:rsidRPr="006B1C5D">
        <w:rPr>
          <w:rFonts w:eastAsia="Times New Roman"/>
          <w:color w:val="282625"/>
          <w:shd w:val="clear" w:color="auto" w:fill="FFFFFF"/>
        </w:rPr>
        <w:t xml:space="preserve">. </w:t>
      </w:r>
    </w:p>
    <w:p w14:paraId="591150A9" w14:textId="0EAE9CDE" w:rsidR="009D2AFB" w:rsidRPr="006B1C5D" w:rsidRDefault="00E26405" w:rsidP="00092F28">
      <w:pPr>
        <w:spacing w:line="360" w:lineRule="auto"/>
        <w:rPr>
          <w:b/>
        </w:rPr>
      </w:pPr>
      <w:r w:rsidRPr="006B1C5D">
        <w:rPr>
          <w:b/>
        </w:rPr>
        <w:t xml:space="preserve"> </w:t>
      </w:r>
      <w:r w:rsidR="0023416A" w:rsidRPr="006B1C5D">
        <w:rPr>
          <w:b/>
        </w:rPr>
        <w:br w:type="page"/>
      </w:r>
    </w:p>
    <w:p w14:paraId="637207D6" w14:textId="1C475AAF" w:rsidR="009D2AFB" w:rsidRPr="006B1C5D" w:rsidRDefault="009D2AFB" w:rsidP="00092F28">
      <w:pPr>
        <w:spacing w:line="360" w:lineRule="auto"/>
        <w:rPr>
          <w:b/>
        </w:rPr>
      </w:pPr>
      <w:r w:rsidRPr="006B1C5D">
        <w:rPr>
          <w:b/>
        </w:rPr>
        <w:lastRenderedPageBreak/>
        <w:t>METHODS</w:t>
      </w:r>
    </w:p>
    <w:p w14:paraId="05EDF77E" w14:textId="77777777" w:rsidR="00AA7473" w:rsidRPr="006B1C5D" w:rsidRDefault="00AA7473" w:rsidP="00092F28">
      <w:pPr>
        <w:spacing w:line="360" w:lineRule="auto"/>
      </w:pPr>
    </w:p>
    <w:p w14:paraId="1832C74D" w14:textId="786E9B74" w:rsidR="001D0AD8" w:rsidRPr="006B1C5D" w:rsidRDefault="001D0AD8" w:rsidP="00092F28">
      <w:pPr>
        <w:spacing w:line="360" w:lineRule="auto"/>
        <w:rPr>
          <w:b/>
        </w:rPr>
      </w:pPr>
      <w:r w:rsidRPr="006B1C5D">
        <w:rPr>
          <w:b/>
        </w:rPr>
        <w:t>Sampling scheme and scales of diversity</w:t>
      </w:r>
    </w:p>
    <w:p w14:paraId="4D5C5D0E" w14:textId="585111D9" w:rsidR="004C0BA8" w:rsidRPr="006B1C5D" w:rsidRDefault="001D0AD8" w:rsidP="00092F28">
      <w:pPr>
        <w:spacing w:line="360" w:lineRule="auto"/>
      </w:pPr>
      <w:r w:rsidRPr="006B1C5D">
        <w:t>Regional distance scales were investigated by sampling the North and the South ends of Salar Grande (</w:t>
      </w:r>
      <w:r w:rsidR="00B10C3D" w:rsidRPr="006B1C5D">
        <w:t>Fig. 1</w:t>
      </w:r>
      <w:r w:rsidRPr="006B1C5D">
        <w:t xml:space="preserve">). Samples </w:t>
      </w:r>
      <w:r w:rsidR="007A7B29" w:rsidRPr="006B1C5D">
        <w:t>of hali</w:t>
      </w:r>
      <w:r w:rsidR="00134A0B" w:rsidRPr="006B1C5D">
        <w:t>t</w:t>
      </w:r>
      <w:r w:rsidR="007A7B29" w:rsidRPr="006B1C5D">
        <w:t xml:space="preserve">e nodules </w:t>
      </w:r>
      <w:r w:rsidRPr="006B1C5D">
        <w:t xml:space="preserve">were </w:t>
      </w:r>
      <w:r w:rsidR="007A7B29" w:rsidRPr="006B1C5D">
        <w:t xml:space="preserve">collected </w:t>
      </w:r>
      <w:r w:rsidRPr="006B1C5D">
        <w:t>from 500m</w:t>
      </w:r>
      <w:r w:rsidRPr="006B1C5D">
        <w:rPr>
          <w:vertAlign w:val="superscript"/>
        </w:rPr>
        <w:t>2</w:t>
      </w:r>
      <w:r w:rsidRPr="006B1C5D">
        <w:t xml:space="preserve"> areas at each end of the salar, with 39 samples from the North site and 46 samples from the South site</w:t>
      </w:r>
      <w:r w:rsidR="00B10C3D" w:rsidRPr="006B1C5D">
        <w:t xml:space="preserve"> (Supp. Data 1)</w:t>
      </w:r>
      <w:r w:rsidRPr="006B1C5D">
        <w:t xml:space="preserve">. The North and South regions were 19km apart and were at a similar distance to the Pacific Ocean (11.6km for the North site and 9.9km for South site). However, the height of the </w:t>
      </w:r>
      <w:r w:rsidRPr="006B1C5D">
        <w:rPr>
          <w:color w:val="000000" w:themeColor="text1"/>
        </w:rPr>
        <w:t>Co</w:t>
      </w:r>
      <w:r w:rsidR="004C7A39" w:rsidRPr="006B1C5D">
        <w:rPr>
          <w:color w:val="000000" w:themeColor="text1"/>
        </w:rPr>
        <w:t>a</w:t>
      </w:r>
      <w:r w:rsidRPr="006B1C5D">
        <w:rPr>
          <w:color w:val="000000" w:themeColor="text1"/>
        </w:rPr>
        <w:t xml:space="preserve">stal </w:t>
      </w:r>
      <w:r w:rsidR="00D01051" w:rsidRPr="006B1C5D">
        <w:rPr>
          <w:color w:val="000000" w:themeColor="text1"/>
        </w:rPr>
        <w:t xml:space="preserve">Mountain </w:t>
      </w:r>
      <w:r w:rsidRPr="006B1C5D">
        <w:rPr>
          <w:color w:val="000000" w:themeColor="text1"/>
        </w:rPr>
        <w:t>Range</w:t>
      </w:r>
      <w:r w:rsidRPr="006B1C5D">
        <w:t xml:space="preserve"> separating the salar from the Ocean was significantly different, with 450m-804m above salar level in the North and 58m-205m above salar level in the South. A hill at the North location was used for comparing halite microbiome composition at landscape distance scales. The hill had 32m of elevation gain over 330m. On Feb 2, 2016, 19 samples were collected from the top of the hill, and 12 from the bottom. In both sampling locations, nodules were collected in 20m</w:t>
      </w:r>
      <w:r w:rsidRPr="006B1C5D">
        <w:rPr>
          <w:vertAlign w:val="superscript"/>
        </w:rPr>
        <w:t>2</w:t>
      </w:r>
      <w:r w:rsidRPr="006B1C5D">
        <w:t xml:space="preserve"> regions</w:t>
      </w:r>
      <w:r w:rsidR="00182B59" w:rsidRPr="006B1C5D">
        <w:t xml:space="preserve"> (Supp. Data 1)</w:t>
      </w:r>
      <w:r w:rsidRPr="006B1C5D">
        <w:t xml:space="preserve">. For the local </w:t>
      </w:r>
      <w:r w:rsidR="00C959B7" w:rsidRPr="006B1C5D">
        <w:t xml:space="preserve">distance </w:t>
      </w:r>
      <w:r w:rsidRPr="006B1C5D">
        <w:t xml:space="preserve">scale, </w:t>
      </w:r>
      <w:r w:rsidR="00C959B7" w:rsidRPr="006B1C5D">
        <w:rPr>
          <w:color w:val="000000" w:themeColor="text1"/>
        </w:rPr>
        <w:t>we</w:t>
      </w:r>
      <w:r w:rsidRPr="006B1C5D">
        <w:t xml:space="preserve"> performed a more detailed sampling of 6 halite nodules in a 10m</w:t>
      </w:r>
      <w:r w:rsidRPr="006B1C5D">
        <w:rPr>
          <w:vertAlign w:val="superscript"/>
        </w:rPr>
        <w:t>2</w:t>
      </w:r>
      <w:r w:rsidRPr="006B1C5D">
        <w:t xml:space="preserve"> area at the top of the North hill on Feb 20, 2018</w:t>
      </w:r>
      <w:r w:rsidR="00C959B7" w:rsidRPr="006B1C5D">
        <w:t xml:space="preserve">. </w:t>
      </w:r>
      <w:r w:rsidRPr="006B1C5D">
        <w:t xml:space="preserve">Nodules were vertically sliced </w:t>
      </w:r>
      <w:r w:rsidR="00C959B7" w:rsidRPr="006B1C5D">
        <w:t>three times roughly separating them into three pieces. In each slice, the top, middle, and bottom sampling location</w:t>
      </w:r>
      <w:r w:rsidR="004C7A39" w:rsidRPr="006B1C5D">
        <w:t>s</w:t>
      </w:r>
      <w:r w:rsidR="00C959B7" w:rsidRPr="006B1C5D">
        <w:t xml:space="preserve"> were determined by selecting three equidistant positions along the vertical axis</w:t>
      </w:r>
      <w:r w:rsidR="00182B59" w:rsidRPr="006B1C5D">
        <w:t xml:space="preserve"> (Supp. Data 1)</w:t>
      </w:r>
      <w:r w:rsidR="00C959B7" w:rsidRPr="006B1C5D">
        <w:t xml:space="preserve">. </w:t>
      </w:r>
      <w:r w:rsidR="00134DD1" w:rsidRPr="006B1C5D">
        <w:t xml:space="preserve">Due to the high number of samples, we harvested nodules for the different spatial scales </w:t>
      </w:r>
      <w:r w:rsidR="000B15AD" w:rsidRPr="006B1C5D">
        <w:t>on</w:t>
      </w:r>
      <w:r w:rsidR="00134DD1" w:rsidRPr="006B1C5D">
        <w:t xml:space="preserve"> different dates (Supp. Data 1), however, all direct comparisons were performed between samples collected at the same scale and on the same date.</w:t>
      </w:r>
      <w:r w:rsidR="0073012C" w:rsidRPr="006B1C5D">
        <w:t xml:space="preserve"> </w:t>
      </w:r>
      <w:r w:rsidR="00DA7E8E" w:rsidRPr="006B1C5D">
        <w:t xml:space="preserve">Halite nodules were </w:t>
      </w:r>
      <w:r w:rsidR="00EF516C" w:rsidRPr="006B1C5D">
        <w:t xml:space="preserve">harvested </w:t>
      </w:r>
      <w:r w:rsidR="00DA7E8E" w:rsidRPr="006B1C5D">
        <w:t>by breaking them open with a sterilized hammer and collecting colonized pieces (1-10cm across) from the center of the nodules</w:t>
      </w:r>
      <w:r w:rsidR="00EF516C" w:rsidRPr="006B1C5D">
        <w:t xml:space="preserve"> in sterile </w:t>
      </w:r>
      <w:r w:rsidR="00301C08" w:rsidRPr="006B1C5D">
        <w:t>whirl packs</w:t>
      </w:r>
      <w:r w:rsidR="00DA7E8E" w:rsidRPr="006B1C5D">
        <w:t xml:space="preserve">. These pieces were </w:t>
      </w:r>
      <w:r w:rsidR="004C0BA8" w:rsidRPr="006B1C5D">
        <w:t xml:space="preserve">stored in dark in dry conditions </w:t>
      </w:r>
      <w:r w:rsidR="00EF516C" w:rsidRPr="006B1C5D">
        <w:t xml:space="preserve">for up to </w:t>
      </w:r>
      <w:r w:rsidR="00F2417B" w:rsidRPr="006B1C5D">
        <w:t xml:space="preserve">8 </w:t>
      </w:r>
      <w:r w:rsidR="00EF516C" w:rsidRPr="006B1C5D">
        <w:t>weeks, until further processing</w:t>
      </w:r>
      <w:r w:rsidR="004C0BA8" w:rsidRPr="006B1C5D">
        <w:t>.</w:t>
      </w:r>
      <w:r w:rsidR="00DA7E8E" w:rsidRPr="006B1C5D">
        <w:t xml:space="preserve"> </w:t>
      </w:r>
      <w:r w:rsidR="00EF516C" w:rsidRPr="006B1C5D">
        <w:t>E</w:t>
      </w:r>
      <w:r w:rsidR="00DA7E8E" w:rsidRPr="006B1C5D">
        <w:t xml:space="preserve">ntire nodules were </w:t>
      </w:r>
      <w:r w:rsidR="00EF516C" w:rsidRPr="006B1C5D">
        <w:t xml:space="preserve">also </w:t>
      </w:r>
      <w:r w:rsidR="00DA7E8E" w:rsidRPr="006B1C5D">
        <w:t>wrapped in plastic</w:t>
      </w:r>
      <w:r w:rsidR="00EF516C" w:rsidRPr="006B1C5D">
        <w:t>,</w:t>
      </w:r>
      <w:r w:rsidR="00DA7E8E" w:rsidRPr="006B1C5D">
        <w:t xml:space="preserve"> transported </w:t>
      </w:r>
      <w:r w:rsidR="00EF516C" w:rsidRPr="006B1C5D">
        <w:t xml:space="preserve">to </w:t>
      </w:r>
      <w:r w:rsidR="00DA7E8E" w:rsidRPr="006B1C5D">
        <w:t>the lab</w:t>
      </w:r>
      <w:r w:rsidR="00EF516C" w:rsidRPr="006B1C5D">
        <w:t>, and stored in similar conditions</w:t>
      </w:r>
      <w:r w:rsidR="00DA7E8E" w:rsidRPr="006B1C5D">
        <w:t xml:space="preserve">. </w:t>
      </w:r>
    </w:p>
    <w:p w14:paraId="2A8EE66B" w14:textId="419BD05E" w:rsidR="004C0BA8" w:rsidRPr="006B1C5D" w:rsidRDefault="004C0BA8" w:rsidP="00092F28">
      <w:pPr>
        <w:spacing w:line="360" w:lineRule="auto"/>
      </w:pPr>
    </w:p>
    <w:p w14:paraId="650FD245" w14:textId="1F06BF3A" w:rsidR="00D064E6" w:rsidRPr="006B1C5D" w:rsidRDefault="00B0666A" w:rsidP="00092F28">
      <w:pPr>
        <w:spacing w:line="360" w:lineRule="auto"/>
        <w:rPr>
          <w:b/>
        </w:rPr>
      </w:pPr>
      <w:r w:rsidRPr="006B1C5D">
        <w:rPr>
          <w:b/>
        </w:rPr>
        <w:t>Environmental conditions</w:t>
      </w:r>
    </w:p>
    <w:p w14:paraId="1C5EA94B" w14:textId="7EF4C5DE" w:rsidR="00852BF6" w:rsidRPr="006B1C5D" w:rsidRDefault="00535431" w:rsidP="00535431">
      <w:pPr>
        <w:spacing w:line="360" w:lineRule="auto"/>
        <w:jc w:val="both"/>
      </w:pPr>
      <w:r w:rsidRPr="006B1C5D">
        <w:t xml:space="preserve">Landscape- and regional-scale </w:t>
      </w:r>
      <w:r w:rsidR="002C6590" w:rsidRPr="006B1C5D">
        <w:t>a</w:t>
      </w:r>
      <w:r w:rsidR="0049705A" w:rsidRPr="006B1C5D">
        <w:t>tmospheric</w:t>
      </w:r>
      <w:r w:rsidR="002C6590" w:rsidRPr="006B1C5D">
        <w:t xml:space="preserve"> </w:t>
      </w:r>
      <w:r w:rsidRPr="006B1C5D">
        <w:t xml:space="preserve">relative humidity (RH) and temperature </w:t>
      </w:r>
      <w:r w:rsidR="003B4BE3" w:rsidRPr="006B1C5D">
        <w:t xml:space="preserve">(T) </w:t>
      </w:r>
      <w:r w:rsidRPr="006B1C5D">
        <w:t xml:space="preserve">conditions were recorded for one year with HOBO Pro v2 External T/RH Data Loggers installed 1 meter above the ground at each of the sampling locations. RH and </w:t>
      </w:r>
      <w:r w:rsidR="003B4BE3" w:rsidRPr="006B1C5D">
        <w:t xml:space="preserve">T </w:t>
      </w:r>
      <w:r w:rsidRPr="006B1C5D">
        <w:t xml:space="preserve">data were used to estimate the occurrence </w:t>
      </w:r>
      <w:r w:rsidR="004C7A39" w:rsidRPr="006B1C5D">
        <w:t xml:space="preserve">frequency and average </w:t>
      </w:r>
      <w:r w:rsidRPr="006B1C5D">
        <w:t xml:space="preserve">duration of dew (when RH&gt;95%) and fog (when RH&gt;99%) </w:t>
      </w:r>
      <w:r w:rsidR="00134A0B" w:rsidRPr="006B1C5D">
        <w:lastRenderedPageBreak/>
        <w:t>events</w:t>
      </w:r>
      <w:r w:rsidR="004C7A39" w:rsidRPr="006B1C5D">
        <w:t xml:space="preserve"> </w:t>
      </w:r>
      <w:r w:rsidRPr="006B1C5D">
        <w:t xml:space="preserve">at each site. Intra-nodule RH and </w:t>
      </w:r>
      <w:r w:rsidR="003B4BE3" w:rsidRPr="006B1C5D">
        <w:t>T</w:t>
      </w:r>
      <w:r w:rsidRPr="006B1C5D">
        <w:t xml:space="preserve"> conditions were recorded for one year with the same sensors installed inside three representative halite nodules within a 10 m</w:t>
      </w:r>
      <w:r w:rsidRPr="006B1C5D">
        <w:rPr>
          <w:vertAlign w:val="superscript"/>
        </w:rPr>
        <w:t>2</w:t>
      </w:r>
      <w:r w:rsidRPr="006B1C5D">
        <w:t xml:space="preserve"> area at the North-Top location. Probes were installed in the top, center, and bottom of the halite by drilling holes in close proximity to the desired position, inserting the probe, and sealing the hole back with a commercial resin. In all cases, the data loggers were set to record measurements every 30 minutes.</w:t>
      </w:r>
    </w:p>
    <w:p w14:paraId="2E4D162E" w14:textId="77777777" w:rsidR="00EF516C" w:rsidRPr="006B1C5D" w:rsidRDefault="00EF516C" w:rsidP="00092F28">
      <w:pPr>
        <w:pStyle w:val="NoSpacing"/>
        <w:spacing w:line="360" w:lineRule="auto"/>
        <w:jc w:val="both"/>
        <w:outlineLvl w:val="0"/>
        <w:rPr>
          <w:rFonts w:ascii="Times New Roman" w:hAnsi="Times New Roman" w:cs="Times New Roman"/>
          <w:b/>
          <w:iCs/>
        </w:rPr>
      </w:pPr>
    </w:p>
    <w:p w14:paraId="64897B47" w14:textId="52C78BD5" w:rsidR="00EF516C" w:rsidRPr="006B1C5D" w:rsidRDefault="00092F28" w:rsidP="00092F28">
      <w:pPr>
        <w:spacing w:line="360" w:lineRule="auto"/>
        <w:rPr>
          <w:b/>
          <w:bCs/>
        </w:rPr>
      </w:pPr>
      <w:r w:rsidRPr="006B1C5D">
        <w:rPr>
          <w:b/>
          <w:bCs/>
        </w:rPr>
        <w:t xml:space="preserve">2.4 </w:t>
      </w:r>
      <w:r w:rsidR="00EF516C" w:rsidRPr="006B1C5D">
        <w:rPr>
          <w:b/>
          <w:bCs/>
        </w:rPr>
        <w:t>Light transmission measurements</w:t>
      </w:r>
      <w:r w:rsidR="00120B0F" w:rsidRPr="006B1C5D">
        <w:rPr>
          <w:b/>
          <w:bCs/>
        </w:rPr>
        <w:t xml:space="preserve"> inside halite nodules</w:t>
      </w:r>
    </w:p>
    <w:p w14:paraId="6749C175" w14:textId="23492C92" w:rsidR="00EC1362" w:rsidRPr="006B1C5D" w:rsidRDefault="00B50525" w:rsidP="00EC1362">
      <w:pPr>
        <w:spacing w:line="360" w:lineRule="auto"/>
      </w:pPr>
      <w:r w:rsidRPr="006B1C5D">
        <w:t>Light transmission in the top, middle and bottom of halite nodules was measured with an Ocean Optics Flame-S-XR1 spectrometer (Ocean Optics, Largo, FL) with a range of 220-1025 nm and equipped with a 25µm slit and a 600 µm optical fiber probe, as previously reported (Meslier et al., 2018). In short, h</w:t>
      </w:r>
      <w:r w:rsidR="00B0666A" w:rsidRPr="006B1C5D">
        <w:t>alite</w:t>
      </w:r>
      <w:r w:rsidRPr="006B1C5D">
        <w:t xml:space="preserve"> nodules</w:t>
      </w:r>
      <w:r w:rsidR="00B0666A" w:rsidRPr="006B1C5D">
        <w:t xml:space="preserve"> were placed under controlled lighting conditions with a</w:t>
      </w:r>
      <w:r w:rsidRPr="006B1C5D">
        <w:t xml:space="preserve"> broad-spectrum</w:t>
      </w:r>
      <w:r w:rsidR="00B0666A" w:rsidRPr="006B1C5D">
        <w:t xml:space="preserve"> 500 W halogen lamp 44 cm above the nodule as the only source of </w:t>
      </w:r>
      <w:r w:rsidR="00EF516C" w:rsidRPr="006B1C5D">
        <w:t>illumination</w:t>
      </w:r>
      <w:r w:rsidR="00B0666A" w:rsidRPr="006B1C5D">
        <w:t xml:space="preserve">. </w:t>
      </w:r>
      <w:r w:rsidRPr="006B1C5D">
        <w:t>The</w:t>
      </w:r>
      <w:r w:rsidR="00B0666A" w:rsidRPr="006B1C5D">
        <w:t xml:space="preserve"> optic</w:t>
      </w:r>
      <w:r w:rsidRPr="006B1C5D">
        <w:t xml:space="preserve">al fiber probe, equipped with a cosine corrector to homogenize the fiber optic cable’s angular response, </w:t>
      </w:r>
      <w:r w:rsidR="00B0666A" w:rsidRPr="006B1C5D">
        <w:t>was inserted into a tight hole drilled in the underside of the halite nodule to the desired distance from the top. The relative effective light transmission at each wavelength was estimated by dividing each measurement to the respective intensity measured from the unfiltered light source (the broad</w:t>
      </w:r>
      <w:r w:rsidRPr="006B1C5D">
        <w:t>-</w:t>
      </w:r>
      <w:r w:rsidR="00B0666A" w:rsidRPr="006B1C5D">
        <w:t xml:space="preserve">spectrum lamp). </w:t>
      </w:r>
      <w:r w:rsidR="00C55254" w:rsidRPr="006B1C5D">
        <w:t xml:space="preserve">The lamp’s spectrum was measured and used for normalization of the data to obtain the effective transmission inside the halite, thus nullifying any major differences between the spectra from the lamp and the sun. </w:t>
      </w:r>
      <w:r w:rsidR="00B0666A" w:rsidRPr="006B1C5D">
        <w:t xml:space="preserve">Only 500nm – 900nm wavelengths were considered. To account for inter-halite </w:t>
      </w:r>
      <w:r w:rsidR="00C3301B" w:rsidRPr="006B1C5D">
        <w:t xml:space="preserve">variability </w:t>
      </w:r>
      <w:r w:rsidR="00B0666A" w:rsidRPr="006B1C5D">
        <w:t>in the comparison of light transmittance to the top and middle positions of the halite</w:t>
      </w:r>
      <w:r w:rsidRPr="006B1C5D">
        <w:t xml:space="preserve"> nodules</w:t>
      </w:r>
      <w:r w:rsidR="00B0666A" w:rsidRPr="006B1C5D">
        <w:t>, the light transmittance measurements were standardized to the mean of the “top” measurements made in all three nodules.</w:t>
      </w:r>
      <w:r w:rsidR="00C55254" w:rsidRPr="006B1C5D">
        <w:t xml:space="preserve"> For the bottom positions within the </w:t>
      </w:r>
      <w:r w:rsidRPr="006B1C5D">
        <w:t>nodules</w:t>
      </w:r>
      <w:r w:rsidR="00C55254" w:rsidRPr="006B1C5D">
        <w:t>, we found that our direct transmission measurements in the lab could not reproduce realistic conditions from the desert, as light in the field scattered around and even underneath the halite nodules.</w:t>
      </w:r>
      <w:r w:rsidR="002E2B00" w:rsidRPr="006B1C5D">
        <w:t xml:space="preserve"> </w:t>
      </w:r>
      <w:r w:rsidR="00D560ED" w:rsidRPr="006B1C5D">
        <w:t xml:space="preserve">The transmission measurements made at the top and middle positions inside the halite nodules were </w:t>
      </w:r>
      <w:r w:rsidR="004070A9" w:rsidRPr="006B1C5D">
        <w:t>used with</w:t>
      </w:r>
      <w:r w:rsidR="00D560ED" w:rsidRPr="006B1C5D">
        <w:t xml:space="preserve"> that of the unobstructed solar light to approximately estimate the photosynthetically active radiation (PAR) available inside the nodules. For each intra-nodule measurement, the area under the transmission curve was calculated in </w:t>
      </w:r>
      <w:r w:rsidR="001B2DCA" w:rsidRPr="006B1C5D">
        <w:t xml:space="preserve">the </w:t>
      </w:r>
      <w:r w:rsidR="00D560ED" w:rsidRPr="006B1C5D">
        <w:t xml:space="preserve">400 µm -700 µm range, and this value was divided by that of the solar transmission spectrum to get the effective PAR reduction ratio. Because of the relatively uniform solar transmission spectrum in this range, this reduction ratio could be multiplied by the </w:t>
      </w:r>
      <w:r w:rsidR="00D560ED" w:rsidRPr="006B1C5D">
        <w:lastRenderedPageBreak/>
        <w:t>maximum observed solar PAR during the midday at the sampling location (</w:t>
      </w:r>
      <w:r w:rsidR="001B2DCA" w:rsidRPr="006B1C5D">
        <w:t xml:space="preserve">measured at </w:t>
      </w:r>
      <w:r w:rsidR="00D560ED" w:rsidRPr="006B1C5D">
        <w:t xml:space="preserve">2100 µmol/m2/sec) to obtain the approximate PAR available inside the nodules. The true PAR available inside the halite nodules </w:t>
      </w:r>
      <w:r w:rsidR="001B2DCA" w:rsidRPr="006B1C5D">
        <w:t>might</w:t>
      </w:r>
      <w:r w:rsidR="00D560ED" w:rsidRPr="006B1C5D">
        <w:t xml:space="preserve"> be somewhat higher than these estimates due to light scattering from all directions inside the pores, and additional light scattering from the sides of the nodule.</w:t>
      </w:r>
      <w:r w:rsidR="00EC1362" w:rsidRPr="006B1C5D">
        <w:t xml:space="preserve"> An additional experiment using the same experimental set up wa</w:t>
      </w:r>
      <w:r w:rsidR="001A2874" w:rsidRPr="006B1C5D">
        <w:t>s carried out using homogeneous</w:t>
      </w:r>
      <w:r w:rsidR="00EC1362" w:rsidRPr="006B1C5D">
        <w:t xml:space="preserve"> 9cm x 9cm x 6 cm (tall) blocks of salt (</w:t>
      </w:r>
      <w:r w:rsidR="00197B46" w:rsidRPr="006B1C5D">
        <w:t>American Stockman white salt, Compass Minerals, Overland Park, KS</w:t>
      </w:r>
      <w:r w:rsidR="00EC1362" w:rsidRPr="006B1C5D">
        <w:t>). The salt block's periphery was wrapped in aluminum foil to approximate an infinite slab of illuminated brick. Spectra were taken with the optic fiber probe aimed upward from a hole drilled from below and</w:t>
      </w:r>
      <w:r w:rsidR="001A2874" w:rsidRPr="006B1C5D">
        <w:t xml:space="preserve"> </w:t>
      </w:r>
      <w:r w:rsidR="00EC1362" w:rsidRPr="006B1C5D">
        <w:t>compare</w:t>
      </w:r>
      <w:r w:rsidR="001A2874" w:rsidRPr="006B1C5D">
        <w:t>d</w:t>
      </w:r>
      <w:r w:rsidR="00EC1362" w:rsidRPr="006B1C5D">
        <w:t xml:space="preserve"> with spectra taken with the probe aimed downward in a hole at the same location in the block. </w:t>
      </w:r>
    </w:p>
    <w:p w14:paraId="11958B28" w14:textId="77777777" w:rsidR="00B0666A" w:rsidRPr="006B1C5D" w:rsidRDefault="00B0666A" w:rsidP="00092F28">
      <w:pPr>
        <w:spacing w:line="360" w:lineRule="auto"/>
      </w:pPr>
    </w:p>
    <w:p w14:paraId="5A524B35" w14:textId="558BF354" w:rsidR="009D2AFB" w:rsidRPr="006B1C5D" w:rsidRDefault="009D2AFB" w:rsidP="00092F28">
      <w:pPr>
        <w:spacing w:line="360" w:lineRule="auto"/>
        <w:rPr>
          <w:b/>
        </w:rPr>
      </w:pPr>
      <w:r w:rsidRPr="006B1C5D">
        <w:rPr>
          <w:b/>
        </w:rPr>
        <w:t>DNA extraction</w:t>
      </w:r>
    </w:p>
    <w:p w14:paraId="6BA23A76" w14:textId="4E6452CC" w:rsidR="004C0BA8" w:rsidRPr="006B1C5D" w:rsidRDefault="00B50525" w:rsidP="00092F28">
      <w:pPr>
        <w:spacing w:line="360" w:lineRule="auto"/>
      </w:pPr>
      <w:r w:rsidRPr="006B1C5D">
        <w:t>C</w:t>
      </w:r>
      <w:r w:rsidR="00DA7E8E" w:rsidRPr="006B1C5D">
        <w:t xml:space="preserve">olonized halite pieces were ground into fine powder </w:t>
      </w:r>
      <w:r w:rsidR="00794D0C" w:rsidRPr="006B1C5D">
        <w:t xml:space="preserve">as previously described </w:t>
      </w:r>
      <w:r w:rsidR="00AF0434">
        <w:fldChar w:fldCharType="begin"/>
      </w:r>
      <w:r w:rsidR="00AF0434">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AF0434">
        <w:fldChar w:fldCharType="separate"/>
      </w:r>
      <w:r w:rsidR="00AF0434">
        <w:rPr>
          <w:noProof/>
        </w:rPr>
        <w:t>[23]</w:t>
      </w:r>
      <w:r w:rsidR="00AF0434">
        <w:fldChar w:fldCharType="end"/>
      </w:r>
      <w:r w:rsidR="008F4CDA" w:rsidRPr="006B1C5D">
        <w:t xml:space="preserve">. </w:t>
      </w:r>
      <w:r w:rsidR="00DA7E8E" w:rsidRPr="006B1C5D">
        <w:t xml:space="preserve">For intra-halite sampling, </w:t>
      </w:r>
      <w:r w:rsidR="007B35D8" w:rsidRPr="006B1C5D">
        <w:t xml:space="preserve">six </w:t>
      </w:r>
      <w:r w:rsidR="00DA7E8E" w:rsidRPr="006B1C5D">
        <w:t xml:space="preserve">intact nodules were </w:t>
      </w:r>
      <w:r w:rsidR="008F4CDA" w:rsidRPr="006B1C5D">
        <w:t xml:space="preserve">vertically </w:t>
      </w:r>
      <w:r w:rsidR="00DA7E8E" w:rsidRPr="006B1C5D">
        <w:t xml:space="preserve">sliced with a </w:t>
      </w:r>
      <w:r w:rsidR="00794D0C" w:rsidRPr="006B1C5D">
        <w:t>mechanical saw, expos</w:t>
      </w:r>
      <w:r w:rsidR="008F4CDA" w:rsidRPr="006B1C5D">
        <w:t xml:space="preserve">ing the colonization areas within. </w:t>
      </w:r>
      <w:r w:rsidR="00C959B7" w:rsidRPr="006B1C5D">
        <w:t>The interiors of the nodules were</w:t>
      </w:r>
      <w:r w:rsidR="007B35D8" w:rsidRPr="006B1C5D">
        <w:t xml:space="preserve"> </w:t>
      </w:r>
      <w:r w:rsidR="008F4CDA" w:rsidRPr="006B1C5D">
        <w:t xml:space="preserve">scraped with a </w:t>
      </w:r>
      <w:r w:rsidRPr="006B1C5D">
        <w:t xml:space="preserve">sterile </w:t>
      </w:r>
      <w:r w:rsidR="008F4CDA" w:rsidRPr="006B1C5D">
        <w:t xml:space="preserve">knife </w:t>
      </w:r>
      <w:r w:rsidR="00705320" w:rsidRPr="006B1C5D">
        <w:t>to</w:t>
      </w:r>
      <w:r w:rsidR="008F4CDA" w:rsidRPr="006B1C5D">
        <w:t xml:space="preserve"> obtain sufficient material</w:t>
      </w:r>
      <w:r w:rsidR="00794D0C" w:rsidRPr="006B1C5D">
        <w:t xml:space="preserve"> (</w:t>
      </w:r>
      <w:r w:rsidR="007B35D8" w:rsidRPr="006B1C5D">
        <w:t>2 g), and the distance to the nodule’s surface was recorded (</w:t>
      </w:r>
      <w:r w:rsidR="00794D0C" w:rsidRPr="006B1C5D">
        <w:t>Fig. 1D)</w:t>
      </w:r>
      <w:r w:rsidR="008F4CDA" w:rsidRPr="006B1C5D">
        <w:t xml:space="preserve">. Cells were extracted from the ground halite powder as previously described </w:t>
      </w:r>
      <w:r w:rsidR="00AF0434">
        <w:fldChar w:fldCharType="begin">
          <w:fldData xml:space="preserve">PEVuZE5vdGU+PENpdGU+PEF1dGhvcj5Sb2JpbnNvbjwvQXV0aG9yPjxZZWFyPjIwMTU8L1llYXI+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</w:fldData>
        </w:fldChar>
      </w:r>
      <w:r w:rsidR="00AF0434">
        <w:instrText xml:space="preserve"> ADDIN EN.CITE </w:instrText>
      </w:r>
      <w:r w:rsidR="00AF0434">
        <w:fldChar w:fldCharType="begin">
          <w:fldData xml:space="preserve">PEVuZE5vdGU+PENpdGU+PEF1dGhvcj5Sb2JpbnNvbjwvQXV0aG9yPjxZZWFyPjIwMTU8L1llYXI+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</w:fldData>
        </w:fldChar>
      </w:r>
      <w:r w:rsidR="00AF0434">
        <w:instrText xml:space="preserve"> ADDIN EN.CITE.DATA </w:instrText>
      </w:r>
      <w:r w:rsidR="00AF0434">
        <w:fldChar w:fldCharType="end"/>
      </w:r>
      <w:r w:rsidR="00AF0434">
        <w:fldChar w:fldCharType="separate"/>
      </w:r>
      <w:r w:rsidR="00AF0434">
        <w:rPr>
          <w:noProof/>
        </w:rPr>
        <w:t>[9, 23]</w:t>
      </w:r>
      <w:r w:rsidR="00AF0434">
        <w:fldChar w:fldCharType="end"/>
      </w:r>
      <w:r w:rsidR="00794D0C" w:rsidRPr="006B1C5D">
        <w:t xml:space="preserve"> </w:t>
      </w:r>
      <w:r w:rsidR="008F4CDA" w:rsidRPr="006B1C5D">
        <w:t>and the DNAeasy Powersoil DNA extraction kit (QIAGEN) was used to extract gDNA from the resulting cell pellet.</w:t>
      </w:r>
    </w:p>
    <w:p w14:paraId="63BDC062" w14:textId="77777777" w:rsidR="00DA7E8E" w:rsidRPr="006B1C5D" w:rsidRDefault="00DA7E8E" w:rsidP="00092F28">
      <w:pPr>
        <w:spacing w:line="360" w:lineRule="auto"/>
      </w:pPr>
    </w:p>
    <w:p w14:paraId="0BD299B3" w14:textId="7502C2BE" w:rsidR="00EA33AA" w:rsidRPr="006B1C5D" w:rsidRDefault="003A0089" w:rsidP="00092F28">
      <w:pPr>
        <w:spacing w:line="360" w:lineRule="auto"/>
        <w:rPr>
          <w:b/>
        </w:rPr>
      </w:pPr>
      <w:r w:rsidRPr="006B1C5D">
        <w:rPr>
          <w:b/>
        </w:rPr>
        <w:t>DAPI c</w:t>
      </w:r>
      <w:r w:rsidR="008F4CDA" w:rsidRPr="006B1C5D">
        <w:rPr>
          <w:b/>
        </w:rPr>
        <w:t xml:space="preserve">ell count </w:t>
      </w:r>
    </w:p>
    <w:p w14:paraId="38C5C9C3" w14:textId="4A57B078" w:rsidR="00EA33AA" w:rsidRPr="006B1C5D" w:rsidRDefault="00EA33AA" w:rsidP="00092F28">
      <w:pPr>
        <w:spacing w:line="360" w:lineRule="auto"/>
        <w:rPr>
          <w:rFonts w:eastAsia="Times New Roman"/>
        </w:rPr>
      </w:pPr>
      <w:r w:rsidRPr="006B1C5D">
        <w:t xml:space="preserve">Total biomass in halite samples was estimated by fluorescence microscopy cell counting </w:t>
      </w:r>
      <w:r w:rsidR="00AF0434">
        <w:fldChar w:fldCharType="begin"/>
      </w:r>
      <w:r w:rsidR="00AF0434">
        <w:instrText xml:space="preserve"> ADDIN EN.CITE &lt;EndNote&gt;&lt;Cite&gt;&lt;Author&gt;Kepner&lt;/Author&gt;&lt;Year&gt;1994&lt;/Year&gt;&lt;RecNum&gt;802&lt;/RecNum&gt;&lt;DisplayText&gt;[31]&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instrText>
      </w:r>
      <w:r w:rsidR="00AF0434">
        <w:fldChar w:fldCharType="separate"/>
      </w:r>
      <w:r w:rsidR="00AF0434">
        <w:rPr>
          <w:noProof/>
        </w:rPr>
        <w:t>[31]</w:t>
      </w:r>
      <w:r w:rsidR="00AF0434">
        <w:fldChar w:fldCharType="end"/>
      </w:r>
      <w:r w:rsidRPr="006B1C5D">
        <w:t xml:space="preserve"> using 0.5 g of ground halite. The halite powder was gradually dissolved in a solution of 20% NaCl, 1% TWEEN. The solution was gently shaken for 30 minutes to break cell clumps and </w:t>
      </w:r>
      <w:r w:rsidRPr="006B1C5D">
        <w:rPr>
          <w:rFonts w:eastAsia="Times New Roman"/>
        </w:rPr>
        <w:t xml:space="preserve">DAPI was </w:t>
      </w:r>
      <w:r w:rsidRPr="006B1C5D">
        <w:t xml:space="preserve">added to a </w:t>
      </w:r>
      <w:r w:rsidR="001B2DCA" w:rsidRPr="006B1C5D">
        <w:t xml:space="preserve">final </w:t>
      </w:r>
      <w:r w:rsidRPr="006B1C5D">
        <w:t>concentration of 0</w:t>
      </w:r>
      <w:r w:rsidRPr="006B1C5D">
        <w:rPr>
          <w:rFonts w:eastAsia="Times New Roman"/>
        </w:rPr>
        <w:t xml:space="preserve">.5 </w:t>
      </w:r>
      <w:r w:rsidRPr="006B1C5D">
        <w:rPr>
          <w:rFonts w:eastAsia="Times New Roman"/>
        </w:rPr>
        <w:sym w:font="Symbol" w:char="F06D"/>
      </w:r>
      <w:r w:rsidRPr="006B1C5D">
        <w:rPr>
          <w:rFonts w:eastAsia="Times New Roman"/>
        </w:rPr>
        <w:t xml:space="preserve">g/ml. After a 10-min incubation, 2 ml of the solution were filtered on a 25 mm wide black polycarbonate filter (3 filter replicates in total). Filters were imaged using a DAPI (blue) fluorescent light filter at 400x magnification on a </w:t>
      </w:r>
      <w:r w:rsidRPr="006B1C5D">
        <w:rPr>
          <w:rFonts w:eastAsia="Times New Roman"/>
          <w:i/>
        </w:rPr>
        <w:t>Zeiss Imager.A1</w:t>
      </w:r>
      <w:r w:rsidRPr="006B1C5D">
        <w:rPr>
          <w:rFonts w:eastAsia="Times New Roman"/>
          <w:iCs/>
        </w:rPr>
        <w:t xml:space="preserve"> microscope with a</w:t>
      </w:r>
      <w:r w:rsidR="00AF0434">
        <w:rPr>
          <w:rFonts w:eastAsia="Times New Roman"/>
          <w:iCs/>
        </w:rPr>
        <w:t>n</w:t>
      </w:r>
      <w:r w:rsidRPr="006B1C5D">
        <w:rPr>
          <w:rFonts w:eastAsia="Times New Roman"/>
          <w:iCs/>
        </w:rPr>
        <w:t xml:space="preserve"> </w:t>
      </w:r>
      <w:r w:rsidRPr="006B1C5D">
        <w:rPr>
          <w:rFonts w:eastAsia="Times New Roman"/>
          <w:i/>
        </w:rPr>
        <w:t>X-Site series 120</w:t>
      </w:r>
      <w:r w:rsidRPr="006B1C5D">
        <w:rPr>
          <w:rFonts w:eastAsia="Times New Roman"/>
          <w:iCs/>
        </w:rPr>
        <w:t xml:space="preserve"> fluorescence</w:t>
      </w:r>
      <w:r w:rsidRPr="006B1C5D">
        <w:rPr>
          <w:rFonts w:eastAsia="Times New Roman"/>
        </w:rPr>
        <w:t xml:space="preserve"> lamp illuminator. For each filter, 5 images were taken with a </w:t>
      </w:r>
      <w:r w:rsidRPr="006B1C5D">
        <w:rPr>
          <w:rFonts w:eastAsia="Times New Roman"/>
          <w:i/>
        </w:rPr>
        <w:t>Zeiss AxioCam MRm</w:t>
      </w:r>
      <w:r w:rsidRPr="006B1C5D">
        <w:rPr>
          <w:rFonts w:eastAsia="Times New Roman"/>
        </w:rPr>
        <w:t xml:space="preserve"> black-and-white camera (15 images total for each halite sample; minimum field-of-view cell count was 35 cells and the mean was 364 cells). The total number of visible cells was counted in each image using an automate </w:t>
      </w:r>
      <w:r w:rsidRPr="006B1C5D">
        <w:rPr>
          <w:rFonts w:eastAsia="Times New Roman"/>
          <w:i/>
        </w:rPr>
        <w:t>CellProfiler</w:t>
      </w:r>
      <w:r w:rsidRPr="006B1C5D">
        <w:rPr>
          <w:rFonts w:eastAsia="Times New Roman"/>
        </w:rPr>
        <w:t xml:space="preserve"> v2.1 </w:t>
      </w:r>
      <w:r w:rsidRPr="006B1C5D">
        <w:rPr>
          <w:rFonts w:eastAsia="Times New Roman"/>
        </w:rPr>
        <w:lastRenderedPageBreak/>
        <w:t xml:space="preserve">pipeline, in which the </w:t>
      </w:r>
      <w:r w:rsidRPr="006B1C5D">
        <w:rPr>
          <w:rFonts w:eastAsia="Times New Roman"/>
          <w:i/>
        </w:rPr>
        <w:t>CorrectIlluminationCalculate</w:t>
      </w:r>
      <w:r w:rsidRPr="006B1C5D">
        <w:rPr>
          <w:rFonts w:eastAsia="Times New Roman"/>
        </w:rPr>
        <w:t xml:space="preserve"> function was used to normalize the background light levels, and </w:t>
      </w:r>
      <w:r w:rsidRPr="006B1C5D">
        <w:rPr>
          <w:rFonts w:eastAsia="Times New Roman"/>
          <w:i/>
        </w:rPr>
        <w:t>IdentifyPrimaryObjects</w:t>
      </w:r>
      <w:r w:rsidRPr="006B1C5D">
        <w:rPr>
          <w:rFonts w:eastAsia="Times New Roman"/>
        </w:rPr>
        <w:t xml:space="preserve"> function was used to find and count unique nuclei (see Supp. Data 2 for parameters). The number of cells per gram of halite was calculated from the number of cells in each image and taking into account the </w:t>
      </w:r>
      <w:r w:rsidRPr="006B1C5D">
        <w:rPr>
          <w:rFonts w:eastAsia="Times New Roman"/>
          <w:i/>
        </w:rPr>
        <w:t>eFOV</w:t>
      </w:r>
      <w:r w:rsidRPr="006B1C5D">
        <w:rPr>
          <w:rFonts w:eastAsia="Times New Roman"/>
        </w:rPr>
        <w:t xml:space="preserve"> of the camera at that magnification (0.203 mm</w:t>
      </w:r>
      <w:r w:rsidRPr="006B1C5D">
        <w:rPr>
          <w:rFonts w:eastAsia="Times New Roman"/>
          <w:vertAlign w:val="superscript"/>
        </w:rPr>
        <w:t>2</w:t>
      </w:r>
      <w:r w:rsidRPr="006B1C5D">
        <w:rPr>
          <w:rFonts w:eastAsia="Times New Roman"/>
        </w:rPr>
        <w:t>), the total area of the filter (226.98 mm</w:t>
      </w:r>
      <w:r w:rsidRPr="006B1C5D">
        <w:rPr>
          <w:rFonts w:eastAsia="Times New Roman"/>
          <w:vertAlign w:val="superscript"/>
        </w:rPr>
        <w:t>2</w:t>
      </w:r>
      <w:r w:rsidRPr="006B1C5D">
        <w:rPr>
          <w:rFonts w:eastAsia="Times New Roman"/>
        </w:rPr>
        <w:t xml:space="preserve">), and the amount of halite powder. </w:t>
      </w:r>
      <w:r w:rsidRPr="006B1C5D">
        <w:t xml:space="preserve">To get a more robust cell count estimate in each biological replicate, 3 technical replicates were performed for each sample, and 5 fields of view were counted per technical replicate. </w:t>
      </w:r>
      <w:r w:rsidRPr="006B1C5D">
        <w:rPr>
          <w:rFonts w:eastAsia="Times New Roman"/>
        </w:rPr>
        <w:t xml:space="preserve">Among the 15 cell count replicates for each biological replicate, replicates with estimates outside of 2 standard deviations of the mean were discarded. </w:t>
      </w:r>
    </w:p>
    <w:p w14:paraId="09CE6AF1" w14:textId="77777777" w:rsidR="008F4CDA" w:rsidRPr="006B1C5D" w:rsidRDefault="008F4CDA" w:rsidP="00092F28">
      <w:pPr>
        <w:spacing w:line="360" w:lineRule="auto"/>
      </w:pPr>
    </w:p>
    <w:p w14:paraId="0A8A9878" w14:textId="440891DB" w:rsidR="004C0BA8" w:rsidRPr="006B1C5D" w:rsidRDefault="00F7781E" w:rsidP="00092F28">
      <w:pPr>
        <w:spacing w:line="360" w:lineRule="auto"/>
        <w:outlineLvl w:val="0"/>
        <w:rPr>
          <w:b/>
        </w:rPr>
      </w:pPr>
      <w:r w:rsidRPr="006B1C5D">
        <w:rPr>
          <w:b/>
        </w:rPr>
        <w:t>16S rRNA</w:t>
      </w:r>
      <w:r w:rsidR="004C0BA8" w:rsidRPr="006B1C5D">
        <w:rPr>
          <w:b/>
        </w:rPr>
        <w:t xml:space="preserve"> </w:t>
      </w:r>
      <w:r w:rsidR="001B2DCA" w:rsidRPr="006B1C5D">
        <w:rPr>
          <w:b/>
        </w:rPr>
        <w:t xml:space="preserve">gene </w:t>
      </w:r>
      <w:r w:rsidR="004C0BA8" w:rsidRPr="006B1C5D">
        <w:rPr>
          <w:b/>
        </w:rPr>
        <w:t>amplicon library preparation and sequencing</w:t>
      </w:r>
    </w:p>
    <w:p w14:paraId="7BB93739" w14:textId="055980A3" w:rsidR="004C0BA8" w:rsidRPr="006B1C5D" w:rsidRDefault="004C0BA8" w:rsidP="00092F28">
      <w:pPr>
        <w:spacing w:line="360" w:lineRule="auto"/>
      </w:pPr>
      <w:r w:rsidRPr="006B1C5D">
        <w:t>The</w:t>
      </w:r>
      <w:r w:rsidR="0020206E" w:rsidRPr="006B1C5D">
        <w:t xml:space="preserve"> </w:t>
      </w:r>
      <w:r w:rsidRPr="006B1C5D">
        <w:t xml:space="preserve">16S </w:t>
      </w:r>
      <w:r w:rsidR="0020206E" w:rsidRPr="006B1C5D">
        <w:t xml:space="preserve">rRNA gene </w:t>
      </w:r>
      <w:r w:rsidRPr="006B1C5D">
        <w:t xml:space="preserve">was amplified </w:t>
      </w:r>
      <w:r w:rsidR="0020206E" w:rsidRPr="006B1C5D">
        <w:t xml:space="preserve">from gDNA using </w:t>
      </w:r>
      <w:r w:rsidRPr="006B1C5D">
        <w:t>a 2-step amplification and barcoding PCR strategy</w:t>
      </w:r>
      <w:r w:rsidR="0020206E" w:rsidRPr="006B1C5D">
        <w:t>,</w:t>
      </w:r>
      <w:r w:rsidRPr="006B1C5D">
        <w:t xml:space="preserve"> </w:t>
      </w:r>
      <w:r w:rsidR="0020206E" w:rsidRPr="006B1C5D">
        <w:t>and primer</w:t>
      </w:r>
      <w:r w:rsidR="00EA33AA" w:rsidRPr="006B1C5D">
        <w:t>s 515F and 926R primers for the</w:t>
      </w:r>
      <w:r w:rsidRPr="006B1C5D">
        <w:t xml:space="preserve"> hypervariable V3-V4 region</w:t>
      </w:r>
      <w:r w:rsidR="0020206E" w:rsidRPr="006B1C5D">
        <w:t>,</w:t>
      </w:r>
      <w:r w:rsidRPr="006B1C5D">
        <w:t xml:space="preserve"> </w:t>
      </w:r>
      <w:r w:rsidR="0020206E" w:rsidRPr="006B1C5D">
        <w:t xml:space="preserve">as previously described </w:t>
      </w:r>
      <w:r w:rsidR="00AF0434">
        <w:fldChar w:fldCharType="begin">
          <w:fldData xml:space="preserve">PEVuZE5vdGU+PENpdGU+PEF1dGhvcj5Vcml0c2tpeTwvQXV0aG9yPjxZZWFyPjIwMTk8L1llYXI+
PFJlY051bT45MDkwPC9SZWNOdW0+PERpc3BsYXlUZXh0Pls5LCAzM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TmVlZGhhbTwvQXV0aG9yPjxZZWFyPjIwMTY8L1llYXI+PFJlY051bT44ODQ1PC9SZWNOdW0+PHJl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</w:fldData>
        </w:fldChar>
      </w:r>
      <w:r w:rsidR="00AF0434">
        <w:instrText xml:space="preserve"> ADDIN EN.CITE </w:instrText>
      </w:r>
      <w:r w:rsidR="00AF0434">
        <w:fldChar w:fldCharType="begin">
          <w:fldData xml:space="preserve">PEVuZE5vdGU+PENpdGU+PEF1dGhvcj5Vcml0c2tpeTwvQXV0aG9yPjxZZWFyPjIwMTk8L1llYXI+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</w:fldData>
        </w:fldChar>
      </w:r>
      <w:r w:rsidR="00AF0434">
        <w:instrText xml:space="preserve"> ADDIN EN.CITE.DATA </w:instrText>
      </w:r>
      <w:r w:rsidR="00AF0434">
        <w:fldChar w:fldCharType="end"/>
      </w:r>
      <w:r w:rsidR="00AF0434">
        <w:fldChar w:fldCharType="separate"/>
      </w:r>
      <w:r w:rsidR="00AF0434">
        <w:rPr>
          <w:noProof/>
        </w:rPr>
        <w:t>[9, 32]</w:t>
      </w:r>
      <w:r w:rsidR="00AF0434">
        <w:fldChar w:fldCharType="end"/>
      </w:r>
      <w:r w:rsidRPr="006B1C5D">
        <w:t>. PCR was done with the Phusion High-Fidelity PCR kit (New England BioLabs)</w:t>
      </w:r>
      <w:r w:rsidR="0020206E" w:rsidRPr="006B1C5D">
        <w:t>, the b</w:t>
      </w:r>
      <w:r w:rsidRPr="006B1C5D">
        <w:t xml:space="preserve">arcoded </w:t>
      </w:r>
      <w:r w:rsidR="0020206E" w:rsidRPr="006B1C5D">
        <w:t xml:space="preserve">amplicons </w:t>
      </w:r>
      <w:r w:rsidRPr="006B1C5D">
        <w:t>were quantified with the Qubit dsDNA HS Assay Kit (Invitrogen), pooled</w:t>
      </w:r>
      <w:r w:rsidR="0020206E" w:rsidRPr="006B1C5D">
        <w:t>,</w:t>
      </w:r>
      <w:r w:rsidRPr="006B1C5D">
        <w:t xml:space="preserve"> and sequenced on the Illumina MiSeq platform with 250 bp paired-end reads at the Johns Hopkins Genetic Resources Core Facility (GRCF).</w:t>
      </w:r>
    </w:p>
    <w:p w14:paraId="7B1848D8" w14:textId="77777777" w:rsidR="004C0BA8" w:rsidRPr="006B1C5D" w:rsidRDefault="004C0BA8" w:rsidP="00092F28">
      <w:pPr>
        <w:spacing w:line="360" w:lineRule="auto"/>
      </w:pPr>
    </w:p>
    <w:p w14:paraId="6DAB390B" w14:textId="17D046F1" w:rsidR="009A66EE" w:rsidRPr="006B1C5D" w:rsidRDefault="004C0BA8" w:rsidP="00092F28">
      <w:pPr>
        <w:spacing w:line="360" w:lineRule="auto"/>
        <w:outlineLvl w:val="0"/>
      </w:pPr>
      <w:r w:rsidRPr="006B1C5D">
        <w:rPr>
          <w:b/>
        </w:rPr>
        <w:t>16S r</w:t>
      </w:r>
      <w:r w:rsidR="0020206E" w:rsidRPr="006B1C5D">
        <w:rPr>
          <w:b/>
        </w:rPr>
        <w:t>R</w:t>
      </w:r>
      <w:r w:rsidRPr="006B1C5D">
        <w:rPr>
          <w:b/>
        </w:rPr>
        <w:t xml:space="preserve">NA </w:t>
      </w:r>
      <w:r w:rsidR="00934A4B" w:rsidRPr="006B1C5D">
        <w:rPr>
          <w:b/>
        </w:rPr>
        <w:t xml:space="preserve">gene </w:t>
      </w:r>
      <w:r w:rsidRPr="006B1C5D">
        <w:rPr>
          <w:b/>
        </w:rPr>
        <w:t xml:space="preserve">amplicon </w:t>
      </w:r>
      <w:r w:rsidR="003F0479" w:rsidRPr="006B1C5D">
        <w:rPr>
          <w:b/>
        </w:rPr>
        <w:t xml:space="preserve">sequence variant </w:t>
      </w:r>
      <w:r w:rsidR="000853E6" w:rsidRPr="006B1C5D">
        <w:rPr>
          <w:b/>
        </w:rPr>
        <w:t>pre-processing</w:t>
      </w:r>
    </w:p>
    <w:p w14:paraId="0E9A7680" w14:textId="71378444" w:rsidR="009A66EE" w:rsidRPr="006B1C5D" w:rsidRDefault="004C0BA8" w:rsidP="00092F28">
      <w:pPr>
        <w:spacing w:line="360" w:lineRule="auto"/>
      </w:pPr>
      <w:r w:rsidRPr="006B1C5D">
        <w:t xml:space="preserve">The de-multiplexed and quality trimmed 16S </w:t>
      </w:r>
      <w:r w:rsidR="0020206E" w:rsidRPr="006B1C5D">
        <w:t xml:space="preserve">rRNA gene </w:t>
      </w:r>
      <w:r w:rsidRPr="006B1C5D">
        <w:t xml:space="preserve">amplicon reads from the sequencer were processed with </w:t>
      </w:r>
      <w:r w:rsidR="009A66EE" w:rsidRPr="006B1C5D">
        <w:t>Qiime2 2018.8.0</w:t>
      </w:r>
      <w:r w:rsidR="00903BC7" w:rsidRPr="006B1C5D">
        <w:t xml:space="preserve"> </w:t>
      </w:r>
      <w:r w:rsidR="00AF0434">
        <w:fldChar w:fldCharType="begin">
          <w:fldData xml:space="preserve">PEVuZE5vdGU+PENpdGU+PEF1dGhvcj5Cb2x5ZW48L0F1dGhvcj48WWVhcj4yMDE5PC9ZZWFyPjxS
ZWNOdW0+OTE3NzwvUmVjTnVtPjxEaXNwbGF5VGV4dD5bMzN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AF0434">
        <w:instrText xml:space="preserve"> ADDIN EN.CITE </w:instrText>
      </w:r>
      <w:r w:rsidR="00AF0434">
        <w:fldChar w:fldCharType="begin">
          <w:fldData xml:space="preserve">PEVuZE5vdGU+PENpdGU+PEF1dGhvcj5Cb2x5ZW48L0F1dGhvcj48WWVhcj4yMDE5PC9ZZWFyPjxS
ZWNOdW0+OTE3NzwvUmVjTnVtPjxEaXNwbGF5VGV4dD5bMzNdPC9EaXNwbGF5VGV4dD48cmVjb3Jk
PjxyZWMtbnVtYmVyPjkxNzc8L3JlYy1udW1iZXI+PGZvcmVpZ24ta2V5cz48a2V5IGFwcD0iRU4i
IGRiLWlkPSJ2YXdyZHZmdmV4cjl6MWU1cGQwcDkyZHQyZHpwdnAwZXpwc3IiIHRpbWVzdGFtcD0i
MTU3Nzc0NDE1NyI+OTE3Nz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BdXRob3IgQ29ycmVjdGlvbjogUmVwcm9k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</w:fldData>
        </w:fldChar>
      </w:r>
      <w:r w:rsidR="00AF0434">
        <w:instrText xml:space="preserve"> ADDIN EN.CITE.DATA </w:instrText>
      </w:r>
      <w:r w:rsidR="00AF0434">
        <w:fldChar w:fldCharType="end"/>
      </w:r>
      <w:r w:rsidR="00AF0434">
        <w:fldChar w:fldCharType="separate"/>
      </w:r>
      <w:r w:rsidR="00AF0434">
        <w:rPr>
          <w:noProof/>
        </w:rPr>
        <w:t>[33]</w:t>
      </w:r>
      <w:r w:rsidR="00AF0434">
        <w:fldChar w:fldCharType="end"/>
      </w:r>
      <w:r w:rsidRPr="006B1C5D">
        <w:t>.</w:t>
      </w:r>
      <w:r w:rsidR="009A66EE" w:rsidRPr="006B1C5D">
        <w:t xml:space="preserve"> </w:t>
      </w:r>
      <w:r w:rsidR="003F0479" w:rsidRPr="006B1C5D">
        <w:t>The major comparison experiments (</w:t>
      </w:r>
      <w:r w:rsidR="00E2561A" w:rsidRPr="006B1C5D">
        <w:t>regional</w:t>
      </w:r>
      <w:r w:rsidR="003F0479" w:rsidRPr="006B1C5D">
        <w:t xml:space="preserve">, </w:t>
      </w:r>
      <w:r w:rsidR="00811021" w:rsidRPr="006B1C5D">
        <w:t>landscape</w:t>
      </w:r>
      <w:r w:rsidR="003F0479" w:rsidRPr="006B1C5D">
        <w:t xml:space="preserve">, and </w:t>
      </w:r>
      <w:r w:rsidR="00D6685C" w:rsidRPr="006B1C5D">
        <w:t xml:space="preserve">local </w:t>
      </w:r>
      <w:r w:rsidR="003F0479" w:rsidRPr="006B1C5D">
        <w:t xml:space="preserve">distance scales) were processed independently. </w:t>
      </w:r>
      <w:r w:rsidR="009A66EE" w:rsidRPr="006B1C5D">
        <w:t xml:space="preserve">Dada2 </w:t>
      </w:r>
      <w:r w:rsidR="00AF0434">
        <w:fldChar w:fldCharType="begin">
          <w:fldData xml:space="preserve">PEVuZE5vdGU+PENpdGU+PEF1dGhvcj5DYWxsYWhhbjwvQXV0aG9yPjxZZWFyPjIwMTY8L1llYXI+
PFJlY051bT45MjEyPC9SZWNOdW0+PERpc3BsYXlUZXh0PlszNF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AF0434">
        <w:instrText xml:space="preserve"> ADDIN EN.CITE </w:instrText>
      </w:r>
      <w:r w:rsidR="00AF0434">
        <w:fldChar w:fldCharType="begin">
          <w:fldData xml:space="preserve">PEVuZE5vdGU+PENpdGU+PEF1dGhvcj5DYWxsYWhhbjwvQXV0aG9yPjxZZWFyPjIwMTY8L1llYXI+
PFJlY051bT45MjEyPC9SZWNOdW0+PERpc3BsYXlUZXh0PlszNF08L0Rpc3BsYXlUZXh0PjxyZWNv
cmQ+PHJlYy1udW1iZXI+OTIxMjwvcmVjLW51bWJlcj48Zm9yZWlnbi1rZXlzPjxrZXkgYXBwPSJF
TiIgZGItaWQ9InZhd3JkdmZ2ZXhyOXoxZTVwZDBwOTJkdDJkenB2cDBlenBzciIgdGltZXN0YW1w
PSIxNTc3NzQ0MjA3Ij45MjEy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L3BlcmlvZGljYWw+PHBhZ2VzPjU4MS0zPC9wYWdlcz48dm9sdW1lPjEzPC92b2x1
bWU+PG51bWJlcj43PC9udW1iZXI+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AG==
</w:fldData>
        </w:fldChar>
      </w:r>
      <w:r w:rsidR="00AF0434">
        <w:instrText xml:space="preserve"> ADDIN EN.CITE.DATA </w:instrText>
      </w:r>
      <w:r w:rsidR="00AF0434">
        <w:fldChar w:fldCharType="end"/>
      </w:r>
      <w:r w:rsidR="00AF0434">
        <w:fldChar w:fldCharType="separate"/>
      </w:r>
      <w:r w:rsidR="00AF0434">
        <w:rPr>
          <w:noProof/>
        </w:rPr>
        <w:t>[34]</w:t>
      </w:r>
      <w:r w:rsidR="00AF0434">
        <w:fldChar w:fldCharType="end"/>
      </w:r>
      <w:r w:rsidR="00903BC7" w:rsidRPr="006B1C5D">
        <w:t xml:space="preserve"> </w:t>
      </w:r>
      <w:r w:rsidR="009A66EE" w:rsidRPr="006B1C5D">
        <w:t xml:space="preserve">was used to call </w:t>
      </w:r>
      <w:r w:rsidR="004F56DB" w:rsidRPr="006B1C5D">
        <w:t>amplicon sequence variants (</w:t>
      </w:r>
      <w:r w:rsidR="009A66EE" w:rsidRPr="006B1C5D">
        <w:t>ASV</w:t>
      </w:r>
      <w:r w:rsidR="004F56DB" w:rsidRPr="006B1C5D">
        <w:t>s)</w:t>
      </w:r>
      <w:r w:rsidR="009A66EE" w:rsidRPr="006B1C5D">
        <w:t xml:space="preserve"> using only the forward reads of the amplicon data (options: --denoise-single, --p-trunc-len 230 --p-chimera-method consensus). Alignment mafft was used to create a multiple alignment of ASV sequences and phylogeny fasttree was used to construct the phylogeny tree. The sampling depth used for the core-metrics-phylogenetic generation was chosen independently in each experiment based on the sample with the lowest read coverage. For ASV taxonomy assignment, a fe</w:t>
      </w:r>
      <w:r w:rsidR="00705320" w:rsidRPr="006B1C5D">
        <w:t>ature-classifier was first built</w:t>
      </w:r>
      <w:r w:rsidR="009A66EE" w:rsidRPr="006B1C5D">
        <w:t xml:space="preserve"> using the SILVA 16S rRNA gene v128 database </w:t>
      </w:r>
      <w:r w:rsidR="00AF0434">
        <w:fldChar w:fldCharType="begin"/>
      </w:r>
      <w:r w:rsidR="00AF0434">
        <w:instrText xml:space="preserve"> ADDIN EN.CITE &lt;EndNote&gt;&lt;Cite&gt;&lt;Author&gt;Quast&lt;/Author&gt;&lt;Year&gt;2013&lt;/Year&gt;&lt;RecNum&gt;8819&lt;/RecNum&gt;&lt;DisplayText&gt;[35]&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AF0434">
        <w:fldChar w:fldCharType="separate"/>
      </w:r>
      <w:r w:rsidR="00AF0434">
        <w:rPr>
          <w:noProof/>
        </w:rPr>
        <w:t>[35]</w:t>
      </w:r>
      <w:r w:rsidR="00AF0434">
        <w:fldChar w:fldCharType="end"/>
      </w:r>
      <w:r w:rsidR="00903BC7" w:rsidRPr="006B1C5D">
        <w:t xml:space="preserve"> </w:t>
      </w:r>
      <w:r w:rsidR="009A66EE" w:rsidRPr="006B1C5D">
        <w:t xml:space="preserve">and the sequence of the 515F universal primer. </w:t>
      </w:r>
    </w:p>
    <w:p w14:paraId="01796933" w14:textId="77777777" w:rsidR="000F416B" w:rsidRPr="006B1C5D" w:rsidRDefault="000F416B" w:rsidP="00092F28">
      <w:pPr>
        <w:spacing w:line="360" w:lineRule="auto"/>
      </w:pPr>
    </w:p>
    <w:p w14:paraId="4075DD9B" w14:textId="2C3E50DC" w:rsidR="000F416B" w:rsidRPr="006B1C5D" w:rsidRDefault="000F416B" w:rsidP="00092F28">
      <w:pPr>
        <w:spacing w:line="360" w:lineRule="auto"/>
        <w:rPr>
          <w:b/>
        </w:rPr>
      </w:pPr>
      <w:r w:rsidRPr="006B1C5D">
        <w:rPr>
          <w:b/>
        </w:rPr>
        <w:t>Controls and replication</w:t>
      </w:r>
    </w:p>
    <w:p w14:paraId="29C5858C" w14:textId="30C2FEB9" w:rsidR="000F416B" w:rsidRPr="006B1C5D" w:rsidRDefault="008768EF" w:rsidP="00092F28">
      <w:pPr>
        <w:spacing w:line="360" w:lineRule="auto"/>
      </w:pPr>
      <w:r w:rsidRPr="006B1C5D">
        <w:lastRenderedPageBreak/>
        <w:t xml:space="preserve">Three samples from the top of the hill at the North sampling site were extracted twice to estimate the dissimilarity between biological replicates collected from the same original halite nodule powder sample. The corresponding six sequencing libraries were processed and sequenced the same way as the other samples in this </w:t>
      </w:r>
      <w:r w:rsidR="002B1EC9" w:rsidRPr="006B1C5D">
        <w:t>study but</w:t>
      </w:r>
      <w:r w:rsidRPr="006B1C5D">
        <w:t xml:space="preserve"> sequenced on a separate run. Qiime2 beta-diversity estimation was used to estimate the average Weighted Unifrac dissimilarity between </w:t>
      </w:r>
      <w:r w:rsidR="00F020D1" w:rsidRPr="006B1C5D">
        <w:t xml:space="preserve">biological replicates: </w:t>
      </w:r>
      <w:r w:rsidRPr="006B1C5D">
        <w:t>0.105 +/- 0.015.</w:t>
      </w:r>
    </w:p>
    <w:p w14:paraId="178CC627" w14:textId="77777777" w:rsidR="009A66EE" w:rsidRPr="006B1C5D" w:rsidRDefault="009A66EE" w:rsidP="00092F28">
      <w:pPr>
        <w:spacing w:line="360" w:lineRule="auto"/>
      </w:pPr>
    </w:p>
    <w:p w14:paraId="16F08542" w14:textId="6DB0E26F" w:rsidR="004F2D4F" w:rsidRPr="006B1C5D" w:rsidRDefault="00F55198" w:rsidP="00092F28">
      <w:pPr>
        <w:spacing w:line="360" w:lineRule="auto"/>
        <w:rPr>
          <w:b/>
        </w:rPr>
      </w:pPr>
      <w:r w:rsidRPr="006B1C5D">
        <w:rPr>
          <w:b/>
        </w:rPr>
        <w:t>S</w:t>
      </w:r>
      <w:r w:rsidR="00AA7473" w:rsidRPr="006B1C5D">
        <w:rPr>
          <w:b/>
        </w:rPr>
        <w:t>tatistical comparison</w:t>
      </w:r>
      <w:r w:rsidRPr="006B1C5D">
        <w:rPr>
          <w:b/>
        </w:rPr>
        <w:t xml:space="preserve">s of </w:t>
      </w:r>
      <w:r w:rsidR="003C7C1E" w:rsidRPr="006B1C5D">
        <w:rPr>
          <w:b/>
        </w:rPr>
        <w:t>community compositions at different sites</w:t>
      </w:r>
    </w:p>
    <w:p w14:paraId="739DA08B" w14:textId="23DA42A6" w:rsidR="00AA7473" w:rsidRPr="006B1C5D" w:rsidRDefault="00AA7473" w:rsidP="00092F28">
      <w:pPr>
        <w:spacing w:line="360" w:lineRule="auto"/>
        <w:rPr>
          <w:b/>
        </w:rPr>
      </w:pPr>
      <w:r w:rsidRPr="006B1C5D">
        <w:t>All comparisons between sites were made with built-in statistical packages within Qiime2 2018.8.0</w:t>
      </w:r>
      <w:r w:rsidR="00903BC7" w:rsidRPr="006B1C5D">
        <w:t xml:space="preserve"> </w:t>
      </w:r>
      <w:r w:rsidR="00AF0434">
        <w:fldChar w:fldCharType="begin">
          <w:fldData xml:space="preserve">PEVuZE5vdGU+PENpdGU+PEF1dGhvcj5Cb2x5ZW48L0F1dGhvcj48WWVhcj4yMDE5PC9ZZWFyPjxS
ZWNOdW0+OTE3ODwvUmVjTnVtPjxEaXNwbGF5VGV4dD5bMzZ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AF0434">
        <w:instrText xml:space="preserve"> ADDIN EN.CITE </w:instrText>
      </w:r>
      <w:r w:rsidR="00AF0434">
        <w:fldChar w:fldCharType="begin">
          <w:fldData xml:space="preserve">PEVuZE5vdGU+PENpdGU+PEF1dGhvcj5Cb2x5ZW48L0F1dGhvcj48WWVhcj4yMDE5PC9ZZWFyPjxS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CBCaW90ZWNobm9sPC9zZWNvbmRhcnkt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</w:fldData>
        </w:fldChar>
      </w:r>
      <w:r w:rsidR="00AF0434">
        <w:instrText xml:space="preserve"> ADDIN EN.CITE.DATA </w:instrText>
      </w:r>
      <w:r w:rsidR="00AF0434">
        <w:fldChar w:fldCharType="end"/>
      </w:r>
      <w:r w:rsidR="00AF0434">
        <w:fldChar w:fldCharType="separate"/>
      </w:r>
      <w:r w:rsidR="00AF0434">
        <w:rPr>
          <w:noProof/>
        </w:rPr>
        <w:t>[36]</w:t>
      </w:r>
      <w:r w:rsidR="00AF0434">
        <w:fldChar w:fldCharType="end"/>
      </w:r>
      <w:r w:rsidRPr="006B1C5D">
        <w:t xml:space="preserve">. Alpha and beta-diversity metrics were calculated for each distance scale experiment by using the core-metrics-phylogenetic command. Alpha diversity between different sample groups was compared with the alpha-group-significance with both the _PD and Evenness diversity metrics, and </w:t>
      </w:r>
      <w:r w:rsidR="00705320" w:rsidRPr="006B1C5D">
        <w:t xml:space="preserve">the </w:t>
      </w:r>
      <w:r w:rsidRPr="006B1C5D">
        <w:t>significance between beta diversity between sites was computed with the beta-group-significance command using the Weighted Unifrac dissimilarity matrices</w:t>
      </w:r>
      <w:r w:rsidR="00903BC7" w:rsidRPr="006B1C5D">
        <w:t xml:space="preserve"> </w:t>
      </w:r>
      <w:r w:rsidR="00AF0434">
        <w:fldChar w:fldCharType="begin">
          <w:fldData xml:space="preserve">PEVuZE5vdGU+PENpdGU+PEF1dGhvcj5UdWNrZXI8L0F1dGhvcj48WWVhcj4yMDE3PC9ZZWFyPjxS
ZWNOdW0+OTIxMzwvUmVjTnVtPjxEaXNwbGF5VGV4dD5bMzd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AF0434">
        <w:instrText xml:space="preserve"> ADDIN EN.CITE </w:instrText>
      </w:r>
      <w:r w:rsidR="00AF0434">
        <w:fldChar w:fldCharType="begin">
          <w:fldData xml:space="preserve">PEVuZE5vdGU+PENpdGU+PEF1dGhvcj5UdWNrZXI8L0F1dGhvcj48WWVhcj4yMDE3PC9ZZWFyPjxS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</w:fldData>
        </w:fldChar>
      </w:r>
      <w:r w:rsidR="00AF0434">
        <w:instrText xml:space="preserve"> ADDIN EN.CITE.DATA </w:instrText>
      </w:r>
      <w:r w:rsidR="00AF0434">
        <w:fldChar w:fldCharType="end"/>
      </w:r>
      <w:r w:rsidR="00AF0434">
        <w:fldChar w:fldCharType="separate"/>
      </w:r>
      <w:r w:rsidR="00AF0434">
        <w:rPr>
          <w:noProof/>
        </w:rPr>
        <w:t>[37]</w:t>
      </w:r>
      <w:r w:rsidR="00AF0434">
        <w:fldChar w:fldCharType="end"/>
      </w:r>
      <w:r w:rsidRPr="006B1C5D">
        <w:t xml:space="preserve">. The PCoA projection of the Weighted Unifrac dissimilarity matrices </w:t>
      </w:r>
      <w:r w:rsidR="00705320" w:rsidRPr="006B1C5D">
        <w:t>was</w:t>
      </w:r>
      <w:r w:rsidRPr="006B1C5D">
        <w:t xml:space="preserve"> imported into custom visualization scripts</w:t>
      </w:r>
      <w:r w:rsidR="00380EDC" w:rsidRPr="006B1C5D">
        <w:t>.</w:t>
      </w:r>
      <w:r w:rsidRPr="006B1C5D">
        <w:t xml:space="preserve"> Enrichment for specific taxa at each taxonomic rank was tested using the ANCOM statistical </w:t>
      </w:r>
      <w:r w:rsidR="00903BC7" w:rsidRPr="006B1C5D">
        <w:t xml:space="preserve">enrichment </w:t>
      </w:r>
      <w:r w:rsidRPr="006B1C5D">
        <w:t>test</w:t>
      </w:r>
      <w:r w:rsidR="00903BC7" w:rsidRPr="006B1C5D">
        <w:t xml:space="preserve"> </w:t>
      </w:r>
      <w:r w:rsidR="00AF0434">
        <w:fldChar w:fldCharType="begin"/>
      </w:r>
      <w:r w:rsidR="00AF0434">
        <w:instrText xml:space="preserve"> ADDIN EN.CITE &lt;EndNote&gt;&lt;Cite&gt;&lt;Author&gt;Mandal&lt;/Author&gt;&lt;Year&gt;2015&lt;/Year&gt;&lt;RecNum&gt;9214&lt;/RecNum&gt;&lt;DisplayText&gt;[38]&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AF0434">
        <w:fldChar w:fldCharType="separate"/>
      </w:r>
      <w:r w:rsidR="00AF0434">
        <w:rPr>
          <w:noProof/>
        </w:rPr>
        <w:t>[38]</w:t>
      </w:r>
      <w:r w:rsidR="00AF0434">
        <w:fldChar w:fldCharType="end"/>
      </w:r>
      <w:r w:rsidRPr="006B1C5D">
        <w:t xml:space="preserve">. </w:t>
      </w:r>
      <w:r w:rsidR="00380EDC" w:rsidRPr="006B1C5D">
        <w:t>The taxonomy of each ASV was estimated with the classify-sklearn command using a custom classifier (</w:t>
      </w:r>
      <w:r w:rsidR="008F7E07" w:rsidRPr="006B1C5D">
        <w:t xml:space="preserve">as described </w:t>
      </w:r>
      <w:r w:rsidR="00380EDC" w:rsidRPr="006B1C5D">
        <w:t xml:space="preserve">above), and the relative abundance of major taxonomic groups was imported into custom scripts for plotting and statistical analysis. Differential abundance significance of each taxon was tested using </w:t>
      </w:r>
      <w:r w:rsidR="005139BC" w:rsidRPr="006B1C5D">
        <w:t xml:space="preserve">an independent </w:t>
      </w:r>
      <w:r w:rsidR="00903BC7" w:rsidRPr="006B1C5D">
        <w:t>two-sided T</w:t>
      </w:r>
      <w:r w:rsidR="00380EDC" w:rsidRPr="006B1C5D">
        <w:t>-test. For the intra-halite sample comparison, the relative abundances were also standardized to account for high inter-nodule and inter-slice variability. The relative abundance of each taxon in each sample was standardized to its average relative abundance in that slice. The correlation of these normalized abundances with the distance to the nodule surface was</w:t>
      </w:r>
      <w:r w:rsidR="005139BC" w:rsidRPr="006B1C5D">
        <w:t xml:space="preserve"> calculated with a p</w:t>
      </w:r>
      <w:r w:rsidR="00380EDC" w:rsidRPr="006B1C5D">
        <w:t xml:space="preserve">aired </w:t>
      </w:r>
      <w:r w:rsidR="005139BC" w:rsidRPr="006B1C5D">
        <w:t xml:space="preserve">sample two-sided </w:t>
      </w:r>
      <w:r w:rsidR="00380EDC" w:rsidRPr="006B1C5D">
        <w:t>T-test</w:t>
      </w:r>
      <w:r w:rsidR="00903BC7" w:rsidRPr="006B1C5D">
        <w:t xml:space="preserve"> and fitted to a non-parametric regression with the SpatialAverage method in pyqt_fit</w:t>
      </w:r>
      <w:r w:rsidR="00380EDC" w:rsidRPr="006B1C5D">
        <w:t xml:space="preserve">. </w:t>
      </w:r>
    </w:p>
    <w:p w14:paraId="6282C614" w14:textId="38BA16AC" w:rsidR="00F05037" w:rsidRPr="006B1C5D" w:rsidRDefault="00F05037" w:rsidP="00092F28">
      <w:pPr>
        <w:spacing w:line="360" w:lineRule="auto"/>
      </w:pPr>
    </w:p>
    <w:p w14:paraId="5640FEE7" w14:textId="2E061BAE" w:rsidR="009D2AFB" w:rsidRPr="006B1C5D" w:rsidRDefault="009D2AFB" w:rsidP="00092F28">
      <w:pPr>
        <w:spacing w:line="360" w:lineRule="auto"/>
      </w:pPr>
      <w:r w:rsidRPr="006B1C5D">
        <w:br w:type="page"/>
      </w:r>
    </w:p>
    <w:p w14:paraId="6716CC9A" w14:textId="0F1D6D7C" w:rsidR="008353AA" w:rsidRPr="006B1C5D" w:rsidRDefault="008353AA" w:rsidP="00092F28">
      <w:pPr>
        <w:spacing w:line="360" w:lineRule="auto"/>
        <w:rPr>
          <w:b/>
        </w:rPr>
      </w:pPr>
      <w:r w:rsidRPr="006B1C5D">
        <w:rPr>
          <w:b/>
        </w:rPr>
        <w:lastRenderedPageBreak/>
        <w:t>RESULTS</w:t>
      </w:r>
    </w:p>
    <w:p w14:paraId="2922B268" w14:textId="77777777" w:rsidR="002334C2" w:rsidRPr="006B1C5D" w:rsidRDefault="002334C2" w:rsidP="00092F28">
      <w:pPr>
        <w:spacing w:line="360" w:lineRule="auto"/>
        <w:rPr>
          <w:b/>
        </w:rPr>
      </w:pPr>
    </w:p>
    <w:p w14:paraId="436CAB2D" w14:textId="76FDD48F" w:rsidR="005B3B7C" w:rsidRPr="006B1C5D" w:rsidRDefault="00505F8B" w:rsidP="00092F28">
      <w:pPr>
        <w:spacing w:line="360" w:lineRule="auto"/>
        <w:rPr>
          <w:b/>
        </w:rPr>
      </w:pPr>
      <w:r w:rsidRPr="006B1C5D">
        <w:rPr>
          <w:b/>
        </w:rPr>
        <w:t>Sampling scheme</w:t>
      </w:r>
      <w:r w:rsidR="00F076C2" w:rsidRPr="006B1C5D">
        <w:rPr>
          <w:b/>
        </w:rPr>
        <w:t xml:space="preserve"> for investigating different scales of diversity</w:t>
      </w:r>
    </w:p>
    <w:p w14:paraId="52DD3039" w14:textId="0294753A" w:rsidR="001C3651" w:rsidRPr="006B1C5D" w:rsidRDefault="004F56DB" w:rsidP="00092F28">
      <w:pPr>
        <w:spacing w:line="360" w:lineRule="auto"/>
      </w:pPr>
      <w:r w:rsidRPr="006B1C5D">
        <w:t>W</w:t>
      </w:r>
      <w:r w:rsidR="00F776A2" w:rsidRPr="006B1C5D">
        <w:t>e conducted a robust sampling survey of halite nodules in Salar Grande</w:t>
      </w:r>
      <w:r w:rsidR="008F7E07" w:rsidRPr="006B1C5D">
        <w:t xml:space="preserve">, located in the </w:t>
      </w:r>
      <w:r w:rsidR="00F776A2" w:rsidRPr="006B1C5D">
        <w:t>Atacama</w:t>
      </w:r>
      <w:r w:rsidR="008F7E07" w:rsidRPr="006B1C5D">
        <w:t xml:space="preserve"> Desert</w:t>
      </w:r>
      <w:r w:rsidR="00F776A2" w:rsidRPr="006B1C5D">
        <w:t xml:space="preserve">, Chile. </w:t>
      </w:r>
      <w:r w:rsidR="008F7E07" w:rsidRPr="006B1C5D">
        <w:t>The</w:t>
      </w:r>
      <w:r w:rsidR="00F776A2" w:rsidRPr="006B1C5D">
        <w:t xml:space="preserve"> community </w:t>
      </w:r>
      <w:r w:rsidR="008F7E07" w:rsidRPr="006B1C5D">
        <w:t>composition and</w:t>
      </w:r>
      <w:r w:rsidR="00F776A2" w:rsidRPr="006B1C5D">
        <w:t xml:space="preserve"> structure </w:t>
      </w:r>
      <w:r w:rsidR="008F7E07" w:rsidRPr="006B1C5D">
        <w:t xml:space="preserve">were </w:t>
      </w:r>
      <w:r w:rsidR="00F776A2" w:rsidRPr="006B1C5D">
        <w:t xml:space="preserve">interrogated across </w:t>
      </w:r>
      <w:r w:rsidR="00DC5F10" w:rsidRPr="006B1C5D">
        <w:t xml:space="preserve">four </w:t>
      </w:r>
      <w:r w:rsidR="008F7E07" w:rsidRPr="006B1C5D">
        <w:t xml:space="preserve">spatial </w:t>
      </w:r>
      <w:r w:rsidR="00F776A2" w:rsidRPr="006B1C5D">
        <w:t>scales – ranging from major regions of the salar to micro-niches within a single halite nodule</w:t>
      </w:r>
      <w:r w:rsidR="00C069B1" w:rsidRPr="006B1C5D">
        <w:t xml:space="preserve"> (Table 1</w:t>
      </w:r>
      <w:r w:rsidR="008F2518" w:rsidRPr="006B1C5D">
        <w:t>; Fig. 1</w:t>
      </w:r>
      <w:r w:rsidR="00C069B1" w:rsidRPr="006B1C5D">
        <w:t>)</w:t>
      </w:r>
      <w:r w:rsidR="00F776A2" w:rsidRPr="006B1C5D">
        <w:t>.</w:t>
      </w:r>
      <w:r w:rsidR="002C2272" w:rsidRPr="006B1C5D">
        <w:t xml:space="preserve"> </w:t>
      </w:r>
      <w:r w:rsidR="00E2561A" w:rsidRPr="006B1C5D">
        <w:t xml:space="preserve">Regional </w:t>
      </w:r>
      <w:r w:rsidR="00EE3B51" w:rsidRPr="006B1C5D">
        <w:t xml:space="preserve">distance scales were investigated by </w:t>
      </w:r>
      <w:r w:rsidR="004E1F6C" w:rsidRPr="006B1C5D">
        <w:t xml:space="preserve">sampling </w:t>
      </w:r>
      <w:r w:rsidR="00EE3B51" w:rsidRPr="006B1C5D">
        <w:t xml:space="preserve">the </w:t>
      </w:r>
      <w:r w:rsidR="004E1F6C" w:rsidRPr="006B1C5D">
        <w:t xml:space="preserve">North and </w:t>
      </w:r>
      <w:r w:rsidR="00EE3B51" w:rsidRPr="006B1C5D">
        <w:t xml:space="preserve">the </w:t>
      </w:r>
      <w:r w:rsidR="004E1F6C" w:rsidRPr="006B1C5D">
        <w:t>S</w:t>
      </w:r>
      <w:r w:rsidR="00EE3B51" w:rsidRPr="006B1C5D">
        <w:t>outh ends of Salar Grande</w:t>
      </w:r>
      <w:r w:rsidR="004E1F6C" w:rsidRPr="006B1C5D">
        <w:t xml:space="preserve"> </w:t>
      </w:r>
      <w:r w:rsidR="00C069B1" w:rsidRPr="006B1C5D">
        <w:t>(Fig. 1A)</w:t>
      </w:r>
      <w:r w:rsidR="004E1F6C" w:rsidRPr="006B1C5D">
        <w:t xml:space="preserve">. </w:t>
      </w:r>
      <w:r w:rsidR="00DC5F10" w:rsidRPr="006B1C5D">
        <w:t xml:space="preserve">The landscape distance </w:t>
      </w:r>
      <w:r w:rsidR="008F2518" w:rsidRPr="006B1C5D">
        <w:t xml:space="preserve">scale </w:t>
      </w:r>
      <w:r w:rsidR="00DC5F10" w:rsidRPr="006B1C5D">
        <w:t>was investigate</w:t>
      </w:r>
      <w:r w:rsidR="008F2518" w:rsidRPr="006B1C5D">
        <w:t xml:space="preserve">d along a </w:t>
      </w:r>
      <w:r w:rsidR="00AD7B44" w:rsidRPr="006B1C5D">
        <w:t xml:space="preserve">hill at the </w:t>
      </w:r>
      <w:r w:rsidR="003407C7" w:rsidRPr="006B1C5D">
        <w:t xml:space="preserve">North </w:t>
      </w:r>
      <w:r w:rsidR="008F2518" w:rsidRPr="006B1C5D">
        <w:t xml:space="preserve">location, which </w:t>
      </w:r>
      <w:r w:rsidR="004E1F6C" w:rsidRPr="006B1C5D">
        <w:t xml:space="preserve">had </w:t>
      </w:r>
      <w:r w:rsidR="008F2518" w:rsidRPr="006B1C5D">
        <w:t xml:space="preserve">a </w:t>
      </w:r>
      <w:r w:rsidR="004E1F6C" w:rsidRPr="006B1C5D">
        <w:t>32m of elevation gain over 330m</w:t>
      </w:r>
      <w:r w:rsidR="008F2518" w:rsidRPr="006B1C5D">
        <w:t xml:space="preserve"> (Fig. 1B)</w:t>
      </w:r>
      <w:r w:rsidR="00F776A2" w:rsidRPr="006B1C5D">
        <w:t>.</w:t>
      </w:r>
      <w:r w:rsidR="00AD7B44" w:rsidRPr="006B1C5D">
        <w:t xml:space="preserve"> </w:t>
      </w:r>
      <w:r w:rsidR="00DC5F10" w:rsidRPr="006B1C5D">
        <w:t xml:space="preserve">For the local </w:t>
      </w:r>
      <w:r w:rsidR="008F2518" w:rsidRPr="006B1C5D">
        <w:t xml:space="preserve">distance </w:t>
      </w:r>
      <w:r w:rsidR="00DC5F10" w:rsidRPr="006B1C5D">
        <w:t>scale</w:t>
      </w:r>
      <w:r w:rsidR="008F2518" w:rsidRPr="006B1C5D">
        <w:t>s</w:t>
      </w:r>
      <w:r w:rsidR="00DC5F10" w:rsidRPr="006B1C5D">
        <w:t xml:space="preserve">, </w:t>
      </w:r>
      <w:r w:rsidR="009F0B74" w:rsidRPr="006B1C5D">
        <w:t xml:space="preserve">we performed a </w:t>
      </w:r>
      <w:r w:rsidR="00AD7B44" w:rsidRPr="006B1C5D">
        <w:t xml:space="preserve">more </w:t>
      </w:r>
      <w:r w:rsidRPr="006B1C5D">
        <w:t xml:space="preserve">detailed </w:t>
      </w:r>
      <w:r w:rsidR="009F0B74" w:rsidRPr="006B1C5D">
        <w:t xml:space="preserve">sampling of 6 halite nodules at the top of the </w:t>
      </w:r>
      <w:r w:rsidR="005331B7" w:rsidRPr="006B1C5D">
        <w:t>North</w:t>
      </w:r>
      <w:r w:rsidR="009F0B74" w:rsidRPr="006B1C5D">
        <w:t xml:space="preserve"> hill</w:t>
      </w:r>
      <w:r w:rsidR="00AD7B44" w:rsidRPr="006B1C5D">
        <w:t xml:space="preserve"> </w:t>
      </w:r>
      <w:r w:rsidR="006C07F1" w:rsidRPr="006B1C5D">
        <w:t>(Fig. 1C</w:t>
      </w:r>
      <w:r w:rsidR="008F2518" w:rsidRPr="006B1C5D">
        <w:t>,</w:t>
      </w:r>
      <w:r w:rsidR="005335BB" w:rsidRPr="006B1C5D">
        <w:t xml:space="preserve"> </w:t>
      </w:r>
      <w:r w:rsidR="008F2518" w:rsidRPr="006B1C5D">
        <w:t>D</w:t>
      </w:r>
      <w:r w:rsidR="00900F5D" w:rsidRPr="006B1C5D">
        <w:t>).</w:t>
      </w:r>
      <w:r w:rsidR="00AD7B44" w:rsidRPr="006B1C5D">
        <w:t xml:space="preserve"> </w:t>
      </w:r>
    </w:p>
    <w:p w14:paraId="3617C80E" w14:textId="77777777" w:rsidR="00FA0753" w:rsidRPr="006B1C5D" w:rsidRDefault="00FA0753" w:rsidP="00092F28">
      <w:pPr>
        <w:spacing w:line="360" w:lineRule="auto"/>
      </w:pPr>
    </w:p>
    <w:p w14:paraId="046141DB" w14:textId="75C8E64E" w:rsidR="00941EAD" w:rsidRPr="006B1C5D" w:rsidRDefault="00941EAD" w:rsidP="00092F28">
      <w:pPr>
        <w:spacing w:line="360" w:lineRule="auto"/>
        <w:rPr>
          <w:i/>
        </w:rPr>
      </w:pPr>
      <w:r w:rsidRPr="006B1C5D">
        <w:rPr>
          <w:i/>
        </w:rPr>
        <w:t>Table 1: Overview of the study design.</w:t>
      </w:r>
    </w:p>
    <w:tbl>
      <w:tblPr>
        <w:tblStyle w:val="TableGrid"/>
        <w:tblW w:w="9445" w:type="dxa"/>
        <w:tblLook w:val="04A0" w:firstRow="1" w:lastRow="0" w:firstColumn="1" w:lastColumn="0" w:noHBand="0" w:noVBand="1"/>
      </w:tblPr>
      <w:tblGrid>
        <w:gridCol w:w="1363"/>
        <w:gridCol w:w="2426"/>
        <w:gridCol w:w="1214"/>
        <w:gridCol w:w="4442"/>
      </w:tblGrid>
      <w:tr w:rsidR="00FA0753" w:rsidRPr="006B1C5D" w14:paraId="45159F85" w14:textId="77777777" w:rsidTr="00327695">
        <w:tc>
          <w:tcPr>
            <w:tcW w:w="1154" w:type="dxa"/>
          </w:tcPr>
          <w:p w14:paraId="66DC7BDC" w14:textId="77777777" w:rsidR="00FA0753" w:rsidRPr="006B1C5D" w:rsidRDefault="00FA0753" w:rsidP="00092F28">
            <w:pPr>
              <w:spacing w:line="360" w:lineRule="auto"/>
            </w:pPr>
            <w:r w:rsidRPr="006B1C5D">
              <w:t>Scale</w:t>
            </w:r>
          </w:p>
        </w:tc>
        <w:tc>
          <w:tcPr>
            <w:tcW w:w="2484" w:type="dxa"/>
          </w:tcPr>
          <w:p w14:paraId="338883C2" w14:textId="77777777" w:rsidR="00FA0753" w:rsidRPr="006B1C5D" w:rsidRDefault="00FA0753" w:rsidP="00092F28">
            <w:pPr>
              <w:spacing w:line="360" w:lineRule="auto"/>
            </w:pPr>
            <w:r w:rsidRPr="006B1C5D">
              <w:t>Distances</w:t>
            </w:r>
          </w:p>
        </w:tc>
        <w:tc>
          <w:tcPr>
            <w:tcW w:w="1217" w:type="dxa"/>
          </w:tcPr>
          <w:p w14:paraId="17338557" w14:textId="77777777" w:rsidR="00FA0753" w:rsidRPr="006B1C5D" w:rsidRDefault="00FA0753" w:rsidP="00092F28">
            <w:pPr>
              <w:spacing w:line="360" w:lineRule="auto"/>
            </w:pPr>
            <w:r w:rsidRPr="006B1C5D">
              <w:t>Distances</w:t>
            </w:r>
          </w:p>
        </w:tc>
        <w:tc>
          <w:tcPr>
            <w:tcW w:w="4590" w:type="dxa"/>
          </w:tcPr>
          <w:p w14:paraId="2E8F289B" w14:textId="6FE29082" w:rsidR="00FA0753" w:rsidRPr="006B1C5D" w:rsidRDefault="004001C1" w:rsidP="00092F28">
            <w:pPr>
              <w:spacing w:line="360" w:lineRule="auto"/>
            </w:pPr>
            <w:r w:rsidRPr="006B1C5D">
              <w:t>Condition differences</w:t>
            </w:r>
          </w:p>
        </w:tc>
      </w:tr>
      <w:tr w:rsidR="00FA0753" w:rsidRPr="006B1C5D" w14:paraId="32D72EFA" w14:textId="77777777" w:rsidTr="00327695">
        <w:tc>
          <w:tcPr>
            <w:tcW w:w="1154" w:type="dxa"/>
          </w:tcPr>
          <w:p w14:paraId="699589A8" w14:textId="69610CD0" w:rsidR="00FA0753" w:rsidRPr="006B1C5D" w:rsidRDefault="009149F5" w:rsidP="00092F28">
            <w:pPr>
              <w:spacing w:line="360" w:lineRule="auto"/>
            </w:pPr>
            <w:r w:rsidRPr="006B1C5D">
              <w:t>Regional</w:t>
            </w:r>
          </w:p>
        </w:tc>
        <w:tc>
          <w:tcPr>
            <w:tcW w:w="2484" w:type="dxa"/>
          </w:tcPr>
          <w:p w14:paraId="28CED1CB" w14:textId="77777777" w:rsidR="00FA0753" w:rsidRPr="006B1C5D" w:rsidRDefault="00FA0753" w:rsidP="00092F28">
            <w:pPr>
              <w:spacing w:line="360" w:lineRule="auto"/>
            </w:pPr>
            <w:r w:rsidRPr="006B1C5D">
              <w:t>North and South sides of the salar</w:t>
            </w:r>
          </w:p>
        </w:tc>
        <w:tc>
          <w:tcPr>
            <w:tcW w:w="1217" w:type="dxa"/>
          </w:tcPr>
          <w:p w14:paraId="21531178" w14:textId="77777777" w:rsidR="00FA0753" w:rsidRPr="006B1C5D" w:rsidRDefault="00FA0753" w:rsidP="00092F28">
            <w:pPr>
              <w:spacing w:line="360" w:lineRule="auto"/>
            </w:pPr>
            <w:r w:rsidRPr="006B1C5D">
              <w:t>~20km</w:t>
            </w:r>
          </w:p>
        </w:tc>
        <w:tc>
          <w:tcPr>
            <w:tcW w:w="4590" w:type="dxa"/>
          </w:tcPr>
          <w:p w14:paraId="0AD1EF54" w14:textId="36A8EB7C" w:rsidR="00FA0753" w:rsidRPr="006B1C5D" w:rsidRDefault="00FA0753" w:rsidP="00092F28">
            <w:pPr>
              <w:spacing w:line="360" w:lineRule="auto"/>
            </w:pPr>
            <w:r w:rsidRPr="006B1C5D">
              <w:t>Microbiomes subject to different climate</w:t>
            </w:r>
            <w:r w:rsidR="00EA644D" w:rsidRPr="006B1C5D">
              <w:t xml:space="preserve"> regimes</w:t>
            </w:r>
          </w:p>
        </w:tc>
      </w:tr>
      <w:tr w:rsidR="00FA0753" w:rsidRPr="006B1C5D" w14:paraId="7A4F0DB2" w14:textId="77777777" w:rsidTr="00327695">
        <w:tc>
          <w:tcPr>
            <w:tcW w:w="1154" w:type="dxa"/>
          </w:tcPr>
          <w:p w14:paraId="0431EEE9" w14:textId="4B357D46" w:rsidR="00FA0753" w:rsidRPr="006B1C5D" w:rsidRDefault="009149F5" w:rsidP="00092F28">
            <w:pPr>
              <w:spacing w:line="360" w:lineRule="auto"/>
            </w:pPr>
            <w:r w:rsidRPr="006B1C5D">
              <w:t>Landscape</w:t>
            </w:r>
          </w:p>
        </w:tc>
        <w:tc>
          <w:tcPr>
            <w:tcW w:w="2484" w:type="dxa"/>
          </w:tcPr>
          <w:p w14:paraId="0AA71C11" w14:textId="06506D36" w:rsidR="00FA0753" w:rsidRPr="006B1C5D" w:rsidRDefault="00FA0753" w:rsidP="00092F28">
            <w:pPr>
              <w:spacing w:line="360" w:lineRule="auto"/>
            </w:pPr>
            <w:r w:rsidRPr="006B1C5D">
              <w:t>Top and bottom of a hill</w:t>
            </w:r>
            <w:r w:rsidR="003407C7" w:rsidRPr="006B1C5D">
              <w:t xml:space="preserve"> </w:t>
            </w:r>
          </w:p>
        </w:tc>
        <w:tc>
          <w:tcPr>
            <w:tcW w:w="1217" w:type="dxa"/>
          </w:tcPr>
          <w:p w14:paraId="47EC6D3A" w14:textId="77777777" w:rsidR="00FA0753" w:rsidRPr="006B1C5D" w:rsidRDefault="00FA0753" w:rsidP="00092F28">
            <w:pPr>
              <w:spacing w:line="360" w:lineRule="auto"/>
            </w:pPr>
            <w:r w:rsidRPr="006B1C5D">
              <w:t>~300m</w:t>
            </w:r>
          </w:p>
        </w:tc>
        <w:tc>
          <w:tcPr>
            <w:tcW w:w="4590" w:type="dxa"/>
          </w:tcPr>
          <w:p w14:paraId="542714A0" w14:textId="77777777" w:rsidR="00FA0753" w:rsidRPr="006B1C5D" w:rsidRDefault="00FA0753" w:rsidP="00092F28">
            <w:pPr>
              <w:spacing w:line="360" w:lineRule="auto"/>
            </w:pPr>
            <w:r w:rsidRPr="006B1C5D">
              <w:t>Microbiomes subject to slightly different local climates</w:t>
            </w:r>
          </w:p>
        </w:tc>
      </w:tr>
      <w:tr w:rsidR="00FA0753" w:rsidRPr="006B1C5D" w14:paraId="73A30AB1" w14:textId="77777777" w:rsidTr="00327695">
        <w:tc>
          <w:tcPr>
            <w:tcW w:w="1154" w:type="dxa"/>
          </w:tcPr>
          <w:p w14:paraId="45CD621F" w14:textId="5E13CDFB" w:rsidR="00FA0753" w:rsidRPr="006B1C5D" w:rsidRDefault="009149F5" w:rsidP="00092F28">
            <w:pPr>
              <w:spacing w:line="360" w:lineRule="auto"/>
            </w:pPr>
            <w:r w:rsidRPr="006B1C5D">
              <w:t>Local</w:t>
            </w:r>
          </w:p>
        </w:tc>
        <w:tc>
          <w:tcPr>
            <w:tcW w:w="2484" w:type="dxa"/>
          </w:tcPr>
          <w:p w14:paraId="733A0DDC" w14:textId="095EBCF5" w:rsidR="00FA0753" w:rsidRPr="006B1C5D" w:rsidRDefault="00FA0753" w:rsidP="00092F28">
            <w:pPr>
              <w:spacing w:line="360" w:lineRule="auto"/>
            </w:pPr>
            <w:r w:rsidRPr="006B1C5D">
              <w:t xml:space="preserve">Inter-halite differences </w:t>
            </w:r>
            <w:r w:rsidR="00EA644D" w:rsidRPr="006B1C5D">
              <w:t xml:space="preserve">at </w:t>
            </w:r>
            <w:r w:rsidRPr="006B1C5D">
              <w:t>the same site</w:t>
            </w:r>
          </w:p>
        </w:tc>
        <w:tc>
          <w:tcPr>
            <w:tcW w:w="1217" w:type="dxa"/>
          </w:tcPr>
          <w:p w14:paraId="15329F85" w14:textId="77777777" w:rsidR="00FA0753" w:rsidRPr="006B1C5D" w:rsidRDefault="00FA0753" w:rsidP="00092F28">
            <w:pPr>
              <w:spacing w:line="360" w:lineRule="auto"/>
            </w:pPr>
            <w:r w:rsidRPr="006B1C5D">
              <w:t>~10m</w:t>
            </w:r>
          </w:p>
        </w:tc>
        <w:tc>
          <w:tcPr>
            <w:tcW w:w="4590" w:type="dxa"/>
          </w:tcPr>
          <w:p w14:paraId="521E68B0" w14:textId="77777777" w:rsidR="00FA0753" w:rsidRPr="006B1C5D" w:rsidRDefault="00FA0753" w:rsidP="00092F28">
            <w:pPr>
              <w:spacing w:line="360" w:lineRule="auto"/>
            </w:pPr>
            <w:r w:rsidRPr="006B1C5D">
              <w:t>Microbiomes in segregated and structurally unique nodules</w:t>
            </w:r>
          </w:p>
        </w:tc>
      </w:tr>
      <w:tr w:rsidR="00FA0753" w:rsidRPr="006B1C5D" w14:paraId="07AA284F" w14:textId="77777777" w:rsidTr="00327695">
        <w:trPr>
          <w:trHeight w:val="260"/>
        </w:trPr>
        <w:tc>
          <w:tcPr>
            <w:tcW w:w="1154" w:type="dxa"/>
          </w:tcPr>
          <w:p w14:paraId="50DE1193" w14:textId="38D1F113" w:rsidR="00FA0753" w:rsidRPr="006B1C5D" w:rsidRDefault="009149F5" w:rsidP="00092F28">
            <w:pPr>
              <w:spacing w:line="360" w:lineRule="auto"/>
            </w:pPr>
            <w:r w:rsidRPr="006B1C5D">
              <w:t>Community</w:t>
            </w:r>
          </w:p>
        </w:tc>
        <w:tc>
          <w:tcPr>
            <w:tcW w:w="2484" w:type="dxa"/>
          </w:tcPr>
          <w:p w14:paraId="7255162E" w14:textId="77777777" w:rsidR="00FA0753" w:rsidRPr="006B1C5D" w:rsidRDefault="00FA0753" w:rsidP="00092F28">
            <w:pPr>
              <w:spacing w:line="360" w:lineRule="auto"/>
            </w:pPr>
            <w:r w:rsidRPr="006B1C5D">
              <w:t>Intra-halite differences in the same nodule</w:t>
            </w:r>
          </w:p>
        </w:tc>
        <w:tc>
          <w:tcPr>
            <w:tcW w:w="1217" w:type="dxa"/>
          </w:tcPr>
          <w:p w14:paraId="4540E47D" w14:textId="77777777" w:rsidR="00FA0753" w:rsidRPr="006B1C5D" w:rsidRDefault="00FA0753" w:rsidP="00092F28">
            <w:pPr>
              <w:spacing w:line="360" w:lineRule="auto"/>
            </w:pPr>
            <w:r w:rsidRPr="006B1C5D">
              <w:t>~10cm</w:t>
            </w:r>
          </w:p>
        </w:tc>
        <w:tc>
          <w:tcPr>
            <w:tcW w:w="4590" w:type="dxa"/>
          </w:tcPr>
          <w:p w14:paraId="658A59F6" w14:textId="0E0EFE14" w:rsidR="00FA0753" w:rsidRPr="006B1C5D" w:rsidRDefault="00FA0753" w:rsidP="00092F28">
            <w:pPr>
              <w:spacing w:line="360" w:lineRule="auto"/>
            </w:pPr>
            <w:r w:rsidRPr="006B1C5D">
              <w:t xml:space="preserve">Micro-niches in the same halite, </w:t>
            </w:r>
            <w:r w:rsidR="001F1175" w:rsidRPr="006B1C5D">
              <w:t xml:space="preserve">with varying </w:t>
            </w:r>
            <w:r w:rsidR="003B4BE3" w:rsidRPr="006B1C5D">
              <w:t xml:space="preserve">light transmission patterns </w:t>
            </w:r>
            <w:r w:rsidRPr="006B1C5D">
              <w:t>depending on position</w:t>
            </w:r>
          </w:p>
        </w:tc>
      </w:tr>
    </w:tbl>
    <w:p w14:paraId="49629AE1" w14:textId="77777777" w:rsidR="00FA0753" w:rsidRPr="006B1C5D" w:rsidRDefault="00FA0753" w:rsidP="00092F28">
      <w:pPr>
        <w:spacing w:line="360" w:lineRule="auto"/>
      </w:pPr>
    </w:p>
    <w:p w14:paraId="7447C357" w14:textId="77777777" w:rsidR="00FA0753" w:rsidRPr="006B1C5D" w:rsidRDefault="00FA0753" w:rsidP="00092F28">
      <w:pPr>
        <w:spacing w:line="360" w:lineRule="auto"/>
      </w:pPr>
    </w:p>
    <w:p w14:paraId="13CAC805" w14:textId="60784FD0" w:rsidR="00FA0753" w:rsidRPr="006B1C5D" w:rsidRDefault="00C51E94" w:rsidP="00092F28">
      <w:pPr>
        <w:spacing w:line="360" w:lineRule="auto"/>
      </w:pPr>
      <w:r w:rsidRPr="006B1C5D">
        <w:rPr>
          <w:noProof/>
        </w:rPr>
        <w:lastRenderedPageBreak/>
        <w:drawing>
          <wp:inline distT="0" distB="0" distL="0" distR="0" wp14:anchorId="31D18422" wp14:editId="51DA0B76">
            <wp:extent cx="5943600" cy="2725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a:ext>
                      </a:extLst>
                    </a:blip>
                    <a:stretch>
                      <a:fillRect/>
                    </a:stretch>
                  </pic:blipFill>
                  <pic:spPr>
                    <a:xfrm>
                      <a:off x="0" y="0"/>
                      <a:ext cx="5943600" cy="2725420"/>
                    </a:xfrm>
                    <a:prstGeom prst="rect">
                      <a:avLst/>
                    </a:prstGeom>
                  </pic:spPr>
                </pic:pic>
              </a:graphicData>
            </a:graphic>
          </wp:inline>
        </w:drawing>
      </w:r>
    </w:p>
    <w:p w14:paraId="656828B4" w14:textId="2119D578" w:rsidR="00FA0753" w:rsidRPr="006B1C5D" w:rsidRDefault="00FA0753" w:rsidP="00092F28">
      <w:pPr>
        <w:spacing w:line="360" w:lineRule="auto"/>
        <w:rPr>
          <w:i/>
        </w:rPr>
      </w:pPr>
      <w:r w:rsidRPr="006B1C5D">
        <w:rPr>
          <w:i/>
        </w:rPr>
        <w:t>Fig. 1: (A) Google Earth view of the Salar Grande</w:t>
      </w:r>
      <w:r w:rsidR="00DC5F10" w:rsidRPr="006B1C5D">
        <w:rPr>
          <w:i/>
        </w:rPr>
        <w:t xml:space="preserve"> with</w:t>
      </w:r>
      <w:r w:rsidRPr="006B1C5D">
        <w:rPr>
          <w:i/>
        </w:rPr>
        <w:t xml:space="preserve"> the </w:t>
      </w:r>
      <w:r w:rsidR="00460F56" w:rsidRPr="006B1C5D">
        <w:rPr>
          <w:i/>
        </w:rPr>
        <w:t xml:space="preserve">North and South </w:t>
      </w:r>
      <w:r w:rsidRPr="006B1C5D">
        <w:rPr>
          <w:i/>
        </w:rPr>
        <w:t xml:space="preserve">sampling regions. (B) </w:t>
      </w:r>
      <w:r w:rsidR="001D60EC" w:rsidRPr="006B1C5D">
        <w:rPr>
          <w:i/>
        </w:rPr>
        <w:t>D</w:t>
      </w:r>
      <w:r w:rsidRPr="006B1C5D">
        <w:rPr>
          <w:i/>
        </w:rPr>
        <w:t xml:space="preserve">rone image of the hill at </w:t>
      </w:r>
      <w:r w:rsidR="00460F56" w:rsidRPr="006B1C5D">
        <w:rPr>
          <w:i/>
        </w:rPr>
        <w:t>the North site</w:t>
      </w:r>
      <w:r w:rsidRPr="006B1C5D">
        <w:rPr>
          <w:i/>
        </w:rPr>
        <w:t xml:space="preserve"> showing the sampling areas at the top and bottom of the hill</w:t>
      </w:r>
      <w:r w:rsidR="00DC5F10" w:rsidRPr="006B1C5D">
        <w:rPr>
          <w:i/>
        </w:rPr>
        <w:t xml:space="preserve"> (photo </w:t>
      </w:r>
      <w:r w:rsidR="001D60EC" w:rsidRPr="006B1C5D">
        <w:rPr>
          <w:i/>
        </w:rPr>
        <w:t>by</w:t>
      </w:r>
      <w:r w:rsidR="001D60EC" w:rsidRPr="006B1C5D">
        <w:t xml:space="preserve"> </w:t>
      </w:r>
      <w:r w:rsidR="001D60EC" w:rsidRPr="006B1C5D">
        <w:rPr>
          <w:i/>
        </w:rPr>
        <w:t>Mathias Meier)</w:t>
      </w:r>
      <w:r w:rsidRPr="006B1C5D">
        <w:rPr>
          <w:i/>
        </w:rPr>
        <w:t xml:space="preserve">. (C) Halite nodules at the top of the </w:t>
      </w:r>
      <w:r w:rsidR="00460F56" w:rsidRPr="006B1C5D">
        <w:rPr>
          <w:i/>
        </w:rPr>
        <w:t xml:space="preserve">North </w:t>
      </w:r>
      <w:r w:rsidRPr="006B1C5D">
        <w:rPr>
          <w:i/>
        </w:rPr>
        <w:t xml:space="preserve">hill. (D) </w:t>
      </w:r>
      <w:r w:rsidR="001D60EC" w:rsidRPr="006B1C5D">
        <w:rPr>
          <w:i/>
        </w:rPr>
        <w:t>C</w:t>
      </w:r>
      <w:r w:rsidRPr="006B1C5D">
        <w:rPr>
          <w:i/>
        </w:rPr>
        <w:t>ross-section of a halite nodule</w:t>
      </w:r>
      <w:r w:rsidR="001D60EC" w:rsidRPr="006B1C5D">
        <w:rPr>
          <w:i/>
        </w:rPr>
        <w:t xml:space="preserve"> with</w:t>
      </w:r>
      <w:r w:rsidRPr="006B1C5D">
        <w:rPr>
          <w:i/>
        </w:rPr>
        <w:t xml:space="preserve"> the locations of samples taken from the top, middle</w:t>
      </w:r>
      <w:r w:rsidR="00AF0434">
        <w:rPr>
          <w:i/>
        </w:rPr>
        <w:t>,</w:t>
      </w:r>
      <w:r w:rsidRPr="006B1C5D">
        <w:rPr>
          <w:i/>
        </w:rPr>
        <w:t xml:space="preserve"> and bottom of the nodule </w:t>
      </w:r>
      <w:r w:rsidR="00045C75" w:rsidRPr="006B1C5D">
        <w:rPr>
          <w:i/>
        </w:rPr>
        <w:t>with</w:t>
      </w:r>
      <w:r w:rsidRPr="006B1C5D">
        <w:rPr>
          <w:i/>
        </w:rPr>
        <w:t xml:space="preserve"> respect to its original orientation in the field.</w:t>
      </w:r>
    </w:p>
    <w:p w14:paraId="13CFDA2C" w14:textId="77777777" w:rsidR="00E82387" w:rsidRPr="006B1C5D" w:rsidRDefault="00E82387" w:rsidP="00092F28">
      <w:pPr>
        <w:spacing w:line="360" w:lineRule="auto"/>
      </w:pPr>
    </w:p>
    <w:p w14:paraId="02776417" w14:textId="70360002" w:rsidR="00A23CA6" w:rsidRPr="006B1C5D" w:rsidRDefault="00133751" w:rsidP="00092F28">
      <w:pPr>
        <w:spacing w:line="360" w:lineRule="auto"/>
        <w:rPr>
          <w:b/>
        </w:rPr>
      </w:pPr>
      <w:r w:rsidRPr="006B1C5D">
        <w:rPr>
          <w:b/>
        </w:rPr>
        <w:t xml:space="preserve">Differences in temperature, relative humidity, and light availability across </w:t>
      </w:r>
      <w:r w:rsidR="005335BB" w:rsidRPr="006B1C5D">
        <w:rPr>
          <w:b/>
        </w:rPr>
        <w:t xml:space="preserve">spatial </w:t>
      </w:r>
      <w:r w:rsidRPr="006B1C5D">
        <w:rPr>
          <w:b/>
        </w:rPr>
        <w:t>scales</w:t>
      </w:r>
    </w:p>
    <w:p w14:paraId="73923190" w14:textId="7B8D667F" w:rsidR="001F559A" w:rsidRPr="006B1C5D" w:rsidRDefault="007A5D9E" w:rsidP="001F559A">
      <w:pPr>
        <w:spacing w:line="360" w:lineRule="auto"/>
        <w:ind w:firstLine="720"/>
      </w:pPr>
      <w:r w:rsidRPr="006B1C5D">
        <w:t>Climate conditions</w:t>
      </w:r>
      <w:r w:rsidR="0057203B" w:rsidRPr="006B1C5D">
        <w:t xml:space="preserve"> in </w:t>
      </w:r>
      <w:r w:rsidR="00460F56" w:rsidRPr="006B1C5D">
        <w:t>the North and South sites</w:t>
      </w:r>
      <w:r w:rsidR="0057203B" w:rsidRPr="006B1C5D">
        <w:t xml:space="preserve"> were significantly </w:t>
      </w:r>
      <w:r w:rsidR="00964061" w:rsidRPr="006B1C5D">
        <w:t>different</w:t>
      </w:r>
      <w:r w:rsidR="0057203B" w:rsidRPr="006B1C5D">
        <w:t>. During the tested period</w:t>
      </w:r>
      <w:r w:rsidR="005335BB" w:rsidRPr="006B1C5D">
        <w:t>,</w:t>
      </w:r>
      <w:r w:rsidR="0057203B" w:rsidRPr="006B1C5D">
        <w:t xml:space="preserve"> </w:t>
      </w:r>
      <w:r w:rsidR="00460F56" w:rsidRPr="006B1C5D">
        <w:t>the South site</w:t>
      </w:r>
      <w:r w:rsidR="0057203B" w:rsidRPr="006B1C5D">
        <w:t xml:space="preserve"> was consistently cooler </w:t>
      </w:r>
      <w:r w:rsidR="00624CFD" w:rsidRPr="006B1C5D">
        <w:t>(by 5.2</w:t>
      </w:r>
      <w:r w:rsidR="004D114F" w:rsidRPr="006B1C5D">
        <w:t>°C</w:t>
      </w:r>
      <w:r w:rsidR="00624CFD" w:rsidRPr="006B1C5D">
        <w:t xml:space="preserve"> on average</w:t>
      </w:r>
      <w:r w:rsidR="007614E1" w:rsidRPr="006B1C5D">
        <w:t>; Fig. S1A</w:t>
      </w:r>
      <w:r w:rsidR="00624CFD" w:rsidRPr="006B1C5D">
        <w:t xml:space="preserve">) </w:t>
      </w:r>
      <w:r w:rsidR="0057203B" w:rsidRPr="006B1C5D">
        <w:t xml:space="preserve">and more humid </w:t>
      </w:r>
      <w:r w:rsidR="00624CFD" w:rsidRPr="006B1C5D">
        <w:t xml:space="preserve">(by 11% </w:t>
      </w:r>
      <w:r w:rsidR="004D114F" w:rsidRPr="006B1C5D">
        <w:t xml:space="preserve">RH </w:t>
      </w:r>
      <w:r w:rsidR="00624CFD" w:rsidRPr="006B1C5D">
        <w:t>on average</w:t>
      </w:r>
      <w:r w:rsidR="007614E1" w:rsidRPr="006B1C5D">
        <w:t>; Fig. S1B</w:t>
      </w:r>
      <w:r w:rsidR="00624CFD" w:rsidRPr="006B1C5D">
        <w:t xml:space="preserve">) </w:t>
      </w:r>
      <w:r w:rsidR="00460F56" w:rsidRPr="006B1C5D">
        <w:t>than</w:t>
      </w:r>
      <w:r w:rsidR="0057203B" w:rsidRPr="006B1C5D">
        <w:t xml:space="preserve"> </w:t>
      </w:r>
      <w:r w:rsidR="00460F56" w:rsidRPr="006B1C5D">
        <w:t>the North</w:t>
      </w:r>
      <w:r w:rsidR="0057203B" w:rsidRPr="006B1C5D">
        <w:t>.</w:t>
      </w:r>
      <w:r w:rsidR="00624CFD" w:rsidRPr="006B1C5D">
        <w:t xml:space="preserve"> These differences </w:t>
      </w:r>
      <w:r w:rsidR="004D114F" w:rsidRPr="006B1C5D">
        <w:t>were</w:t>
      </w:r>
      <w:r w:rsidR="00624CFD" w:rsidRPr="006B1C5D">
        <w:t xml:space="preserve"> minimal during the night</w:t>
      </w:r>
      <w:r w:rsidR="00045C75" w:rsidRPr="006B1C5D">
        <w:t xml:space="preserve"> and early morning</w:t>
      </w:r>
      <w:r w:rsidR="00460F56" w:rsidRPr="006B1C5D">
        <w:t xml:space="preserve">. </w:t>
      </w:r>
      <w:r w:rsidR="00624CFD" w:rsidRPr="006B1C5D">
        <w:t xml:space="preserve">After </w:t>
      </w:r>
      <w:r w:rsidR="009D3234" w:rsidRPr="006B1C5D">
        <w:t xml:space="preserve">coastal </w:t>
      </w:r>
      <w:r w:rsidR="00624CFD" w:rsidRPr="006B1C5D">
        <w:t xml:space="preserve">winds picked up around noon, the differences in </w:t>
      </w:r>
      <w:r w:rsidR="0049705A" w:rsidRPr="006B1C5D">
        <w:t xml:space="preserve">temperature </w:t>
      </w:r>
      <w:r w:rsidR="00624CFD" w:rsidRPr="006B1C5D">
        <w:t xml:space="preserve">and </w:t>
      </w:r>
      <w:r w:rsidR="0049705A" w:rsidRPr="006B1C5D">
        <w:t xml:space="preserve">atmospheric </w:t>
      </w:r>
      <w:r w:rsidR="009D3234" w:rsidRPr="006B1C5D">
        <w:t xml:space="preserve">RH </w:t>
      </w:r>
      <w:r w:rsidR="00624CFD" w:rsidRPr="006B1C5D">
        <w:t xml:space="preserve">began to </w:t>
      </w:r>
      <w:r w:rsidR="004D114F" w:rsidRPr="006B1C5D">
        <w:t>increase</w:t>
      </w:r>
      <w:r w:rsidR="00624CFD" w:rsidRPr="006B1C5D">
        <w:t xml:space="preserve">, with the greatest differences </w:t>
      </w:r>
      <w:r w:rsidR="004D114F" w:rsidRPr="006B1C5D">
        <w:t>at ~</w:t>
      </w:r>
      <w:r w:rsidR="00624CFD" w:rsidRPr="006B1C5D">
        <w:t xml:space="preserve"> 2</w:t>
      </w:r>
      <w:r w:rsidR="00045C75" w:rsidRPr="006B1C5D">
        <w:t xml:space="preserve"> </w:t>
      </w:r>
      <w:r w:rsidR="0057203B" w:rsidRPr="006B1C5D">
        <w:t xml:space="preserve">pm, </w:t>
      </w:r>
      <w:r w:rsidR="003B4BE3" w:rsidRPr="006B1C5D">
        <w:t xml:space="preserve">with changes </w:t>
      </w:r>
      <w:r w:rsidR="0057203B" w:rsidRPr="006B1C5D">
        <w:t xml:space="preserve">as high as 7 </w:t>
      </w:r>
      <w:r w:rsidR="009D3234" w:rsidRPr="006B1C5D">
        <w:t>º</w:t>
      </w:r>
      <w:r w:rsidR="004D114F" w:rsidRPr="006B1C5D">
        <w:t>C</w:t>
      </w:r>
      <w:r w:rsidR="009D3234" w:rsidRPr="006B1C5D">
        <w:t xml:space="preserve"> </w:t>
      </w:r>
      <w:r w:rsidR="004D114F" w:rsidRPr="006B1C5D">
        <w:t xml:space="preserve">and 15% for </w:t>
      </w:r>
      <w:r w:rsidR="0049705A" w:rsidRPr="006B1C5D">
        <w:t xml:space="preserve">temperature </w:t>
      </w:r>
      <w:r w:rsidR="004D114F" w:rsidRPr="006B1C5D">
        <w:t xml:space="preserve">and RH, respectively. </w:t>
      </w:r>
      <w:r w:rsidR="00624CFD" w:rsidRPr="006B1C5D">
        <w:t xml:space="preserve">The differences in </w:t>
      </w:r>
      <w:r w:rsidR="009D3234" w:rsidRPr="006B1C5D">
        <w:t>RH</w:t>
      </w:r>
      <w:r w:rsidR="00624CFD" w:rsidRPr="006B1C5D">
        <w:t xml:space="preserve"> also meant that the halite nodules at </w:t>
      </w:r>
      <w:r w:rsidR="003B4BE3" w:rsidRPr="006B1C5D">
        <w:t xml:space="preserve">the </w:t>
      </w:r>
      <w:r w:rsidR="005331B7" w:rsidRPr="006B1C5D">
        <w:t>South site</w:t>
      </w:r>
      <w:r w:rsidR="00624CFD" w:rsidRPr="006B1C5D">
        <w:t xml:space="preserve"> spent more time in conditions </w:t>
      </w:r>
      <w:r w:rsidR="005335BB" w:rsidRPr="006B1C5D">
        <w:t xml:space="preserve">allowing for </w:t>
      </w:r>
      <w:r w:rsidR="00624CFD" w:rsidRPr="006B1C5D">
        <w:t>deliquescence (</w:t>
      </w:r>
      <w:r w:rsidR="00E811AF" w:rsidRPr="006B1C5D">
        <w:t xml:space="preserve">which occurs in salt at atmospheric </w:t>
      </w:r>
      <w:r w:rsidR="009D3234" w:rsidRPr="006B1C5D">
        <w:t>RH</w:t>
      </w:r>
      <w:r w:rsidR="00E811AF" w:rsidRPr="006B1C5D">
        <w:t xml:space="preserve"> above </w:t>
      </w:r>
      <w:r w:rsidR="00624CFD" w:rsidRPr="006B1C5D">
        <w:t xml:space="preserve">75%). On average, nodules </w:t>
      </w:r>
      <w:r w:rsidR="00460F56" w:rsidRPr="006B1C5D">
        <w:t xml:space="preserve">in the </w:t>
      </w:r>
      <w:r w:rsidRPr="006B1C5D">
        <w:t>South</w:t>
      </w:r>
      <w:r w:rsidR="00460F56" w:rsidRPr="006B1C5D">
        <w:t xml:space="preserve"> site </w:t>
      </w:r>
      <w:r w:rsidR="00624CFD" w:rsidRPr="006B1C5D">
        <w:t xml:space="preserve">had </w:t>
      </w:r>
      <w:r w:rsidRPr="006B1C5D">
        <w:t>12.9</w:t>
      </w:r>
      <w:r w:rsidR="00624CFD" w:rsidRPr="006B1C5D">
        <w:t xml:space="preserve"> hour</w:t>
      </w:r>
      <w:r w:rsidR="00E811AF" w:rsidRPr="006B1C5D">
        <w:t xml:space="preserve">s </w:t>
      </w:r>
      <w:r w:rsidR="003B4BE3" w:rsidRPr="006B1C5D">
        <w:t xml:space="preserve">per day </w:t>
      </w:r>
      <w:r w:rsidR="00E811AF" w:rsidRPr="006B1C5D">
        <w:t>above the deliquescence point</w:t>
      </w:r>
      <w:r w:rsidR="00624CFD" w:rsidRPr="006B1C5D">
        <w:t xml:space="preserve">, while nodules </w:t>
      </w:r>
      <w:r w:rsidR="00206582" w:rsidRPr="006B1C5D">
        <w:t xml:space="preserve">in the </w:t>
      </w:r>
      <w:r w:rsidRPr="006B1C5D">
        <w:t xml:space="preserve">North </w:t>
      </w:r>
      <w:r w:rsidR="00460F56" w:rsidRPr="006B1C5D">
        <w:t xml:space="preserve">site </w:t>
      </w:r>
      <w:r w:rsidR="00624CFD" w:rsidRPr="006B1C5D">
        <w:t xml:space="preserve">had </w:t>
      </w:r>
      <w:r w:rsidRPr="006B1C5D">
        <w:t>just 10.0</w:t>
      </w:r>
      <w:r w:rsidR="00624CFD" w:rsidRPr="006B1C5D">
        <w:t xml:space="preserve"> hours</w:t>
      </w:r>
      <w:r w:rsidR="007614E1" w:rsidRPr="006B1C5D">
        <w:t xml:space="preserve"> (Fig</w:t>
      </w:r>
      <w:r w:rsidR="00C265C4" w:rsidRPr="006B1C5D">
        <w:t>.</w:t>
      </w:r>
      <w:r w:rsidR="007614E1" w:rsidRPr="006B1C5D">
        <w:t xml:space="preserve"> S1C)</w:t>
      </w:r>
      <w:r w:rsidR="00624CFD" w:rsidRPr="006B1C5D">
        <w:t>.</w:t>
      </w:r>
      <w:r w:rsidR="00EE7471" w:rsidRPr="006B1C5D">
        <w:t xml:space="preserve"> </w:t>
      </w:r>
      <w:r w:rsidR="001F211F" w:rsidRPr="006B1C5D">
        <w:t>Air sensors at the South site recorded 147 days</w:t>
      </w:r>
      <w:r w:rsidR="00076007" w:rsidRPr="006B1C5D">
        <w:t xml:space="preserve"> with</w:t>
      </w:r>
      <w:r w:rsidR="001F211F" w:rsidRPr="006B1C5D">
        <w:t xml:space="preserve"> </w:t>
      </w:r>
      <w:r w:rsidR="00076007" w:rsidRPr="006B1C5D">
        <w:t xml:space="preserve">dew formation </w:t>
      </w:r>
      <w:r w:rsidR="001F211F" w:rsidRPr="006B1C5D">
        <w:t xml:space="preserve">(average duration: 3 hours; maximum duration: 9.5 hours) and 31 </w:t>
      </w:r>
      <w:r w:rsidR="00076007" w:rsidRPr="006B1C5D">
        <w:t xml:space="preserve">days with fog formation </w:t>
      </w:r>
      <w:r w:rsidR="001F211F" w:rsidRPr="006B1C5D">
        <w:t xml:space="preserve">(average duration: 9 hours; maximum duration: 15.5 hours). On the other hand, air sensors at the North site recorded 66 </w:t>
      </w:r>
      <w:r w:rsidR="00076007" w:rsidRPr="006B1C5D">
        <w:t xml:space="preserve">days with dew formation </w:t>
      </w:r>
      <w:r w:rsidR="001F211F" w:rsidRPr="006B1C5D">
        <w:t xml:space="preserve">(average duration: 2 hours; </w:t>
      </w:r>
      <w:r w:rsidR="001F211F" w:rsidRPr="006B1C5D">
        <w:lastRenderedPageBreak/>
        <w:t xml:space="preserve">maximum duration: 9.5 hours) and 15 </w:t>
      </w:r>
      <w:r w:rsidR="00076007" w:rsidRPr="006B1C5D">
        <w:t xml:space="preserve">days with fog formation </w:t>
      </w:r>
      <w:r w:rsidR="001F211F" w:rsidRPr="006B1C5D">
        <w:t>(average duration: 6.4 hours; maximum duration: 11 hours).</w:t>
      </w:r>
    </w:p>
    <w:p w14:paraId="6AE9BCB3" w14:textId="77777777" w:rsidR="001F559A" w:rsidRPr="006B1C5D" w:rsidRDefault="003D4303" w:rsidP="001F559A">
      <w:pPr>
        <w:spacing w:line="360" w:lineRule="auto"/>
        <w:ind w:firstLine="720"/>
      </w:pPr>
      <w:r w:rsidRPr="006B1C5D">
        <w:t>At the landscape scale (North-top and North-bottom) there were small differences in temperature and significant differences in moisture conditions.</w:t>
      </w:r>
      <w:r w:rsidR="006B7E55" w:rsidRPr="006B1C5D">
        <w:t xml:space="preserve"> </w:t>
      </w:r>
      <w:r w:rsidR="00DD74C6" w:rsidRPr="006B1C5D">
        <w:t xml:space="preserve">The </w:t>
      </w:r>
      <w:r w:rsidR="00A303D2" w:rsidRPr="006B1C5D">
        <w:t>hill</w:t>
      </w:r>
      <w:r w:rsidR="007A5D9E" w:rsidRPr="006B1C5D">
        <w:t xml:space="preserve">top was </w:t>
      </w:r>
      <w:r w:rsidR="006B7E55" w:rsidRPr="006B1C5D">
        <w:t xml:space="preserve">somewhat </w:t>
      </w:r>
      <w:r w:rsidR="007A5D9E" w:rsidRPr="006B1C5D">
        <w:t xml:space="preserve">cooler (2-3 </w:t>
      </w:r>
      <w:r w:rsidR="009D3234" w:rsidRPr="006B1C5D">
        <w:t>º</w:t>
      </w:r>
      <w:r w:rsidR="007A5D9E" w:rsidRPr="006B1C5D">
        <w:t>C</w:t>
      </w:r>
      <w:r w:rsidR="007614E1" w:rsidRPr="006B1C5D">
        <w:t>; Fig. S1D</w:t>
      </w:r>
      <w:r w:rsidR="00DD74C6" w:rsidRPr="006B1C5D">
        <w:t xml:space="preserve">) </w:t>
      </w:r>
      <w:r w:rsidR="00564FBE" w:rsidRPr="006B1C5D">
        <w:t xml:space="preserve">and more humid (3-7%; Fig S1E) </w:t>
      </w:r>
      <w:r w:rsidR="00DD74C6" w:rsidRPr="006B1C5D">
        <w:t xml:space="preserve">during the </w:t>
      </w:r>
      <w:r w:rsidR="00564FBE" w:rsidRPr="006B1C5D">
        <w:t>morning</w:t>
      </w:r>
      <w:r w:rsidR="00DD74C6" w:rsidRPr="006B1C5D">
        <w:t xml:space="preserve"> hours,</w:t>
      </w:r>
      <w:r w:rsidR="00564FBE" w:rsidRPr="006B1C5D">
        <w:t xml:space="preserve"> resulting in </w:t>
      </w:r>
      <w:r w:rsidR="00EE7471" w:rsidRPr="006B1C5D">
        <w:t>t</w:t>
      </w:r>
      <w:r w:rsidR="00DD74C6" w:rsidRPr="006B1C5D">
        <w:t xml:space="preserve">he top location </w:t>
      </w:r>
      <w:r w:rsidR="001F211F" w:rsidRPr="006B1C5D">
        <w:t>experiencing</w:t>
      </w:r>
      <w:r w:rsidR="005335BB" w:rsidRPr="006B1C5D">
        <w:t xml:space="preserve"> </w:t>
      </w:r>
      <w:r w:rsidR="00564FBE" w:rsidRPr="006B1C5D">
        <w:t xml:space="preserve">an average of 11.2 </w:t>
      </w:r>
      <w:r w:rsidR="00EE7471" w:rsidRPr="006B1C5D">
        <w:t xml:space="preserve">hours per day above the deliquescence point, </w:t>
      </w:r>
      <w:r w:rsidR="00564FBE" w:rsidRPr="006B1C5D">
        <w:t xml:space="preserve">compared to 10.0 hours at the bottom </w:t>
      </w:r>
      <w:r w:rsidR="00EE7471" w:rsidRPr="006B1C5D">
        <w:t>(</w:t>
      </w:r>
      <w:r w:rsidR="007614E1" w:rsidRPr="006B1C5D">
        <w:t>Fig. S1F</w:t>
      </w:r>
      <w:r w:rsidR="00DD74C6" w:rsidRPr="006B1C5D">
        <w:t>).</w:t>
      </w:r>
      <w:r w:rsidR="001F211F" w:rsidRPr="006B1C5D">
        <w:t xml:space="preserve"> Sensors at the hilltop site recorded 85 dew days (average duration: 2.1 hours; maximum duration: 8 hours) and 20 fog days (average duration: 7.1 hours; maximum duration: 11 hours), whereas sensors at the hill bottom site recorded 47 dew days (average duration: 2 hours; maximum duration: 6 hours) and 10 fog days (average duration: 5.7 hours; maximum duration: 8 hours). </w:t>
      </w:r>
    </w:p>
    <w:p w14:paraId="57FCED1F" w14:textId="23F9126B" w:rsidR="00EE7471" w:rsidRPr="006B1C5D" w:rsidRDefault="00DD74C6" w:rsidP="001F559A">
      <w:pPr>
        <w:spacing w:line="360" w:lineRule="auto"/>
        <w:ind w:firstLine="720"/>
      </w:pPr>
      <w:r w:rsidRPr="006B1C5D">
        <w:t>The interior temperat</w:t>
      </w:r>
      <w:r w:rsidR="00045C75" w:rsidRPr="006B1C5D">
        <w:t>ure of the halite closely tracked</w:t>
      </w:r>
      <w:r w:rsidR="00EE7471" w:rsidRPr="006B1C5D">
        <w:t xml:space="preserve"> that of the outside air, </w:t>
      </w:r>
      <w:r w:rsidR="007273ED" w:rsidRPr="006B1C5D">
        <w:t xml:space="preserve">with the temperatures </w:t>
      </w:r>
      <w:r w:rsidR="00A303D2" w:rsidRPr="006B1C5D">
        <w:t>near the surface</w:t>
      </w:r>
      <w:r w:rsidR="007273ED" w:rsidRPr="006B1C5D">
        <w:t xml:space="preserve"> of the halite </w:t>
      </w:r>
      <w:r w:rsidR="00EE7471" w:rsidRPr="006B1C5D">
        <w:t xml:space="preserve">sometimes reaching as high as 40 </w:t>
      </w:r>
      <w:r w:rsidR="009D3234" w:rsidRPr="006B1C5D">
        <w:t>º</w:t>
      </w:r>
      <w:r w:rsidR="00EE7471" w:rsidRPr="006B1C5D">
        <w:t>C (Fig. 2A</w:t>
      </w:r>
      <w:r w:rsidR="004F2D4F" w:rsidRPr="006B1C5D">
        <w:t>-C</w:t>
      </w:r>
      <w:r w:rsidR="00EE7471" w:rsidRPr="006B1C5D">
        <w:t>)</w:t>
      </w:r>
      <w:r w:rsidR="007273ED" w:rsidRPr="006B1C5D">
        <w:t xml:space="preserve">. </w:t>
      </w:r>
    </w:p>
    <w:p w14:paraId="0497CA86" w14:textId="3ACCE5F2" w:rsidR="00884CDE" w:rsidRPr="006B1C5D" w:rsidRDefault="00EE7471" w:rsidP="00092F28">
      <w:pPr>
        <w:spacing w:line="360" w:lineRule="auto"/>
      </w:pPr>
      <w:r w:rsidRPr="006B1C5D">
        <w:t>The RH inside the halite nodule was notably higher than the surrounding air (Fig. 2</w:t>
      </w:r>
      <w:r w:rsidR="004F2D4F" w:rsidRPr="006B1C5D">
        <w:t>D-E</w:t>
      </w:r>
      <w:r w:rsidRPr="006B1C5D">
        <w:t>)</w:t>
      </w:r>
      <w:r w:rsidR="004F2D4F" w:rsidRPr="006B1C5D">
        <w:t>, particularly during the day, when the atmospheric RH dropped significantly to as low as 20%, while the internal nodule RH</w:t>
      </w:r>
      <w:r w:rsidRPr="006B1C5D">
        <w:t xml:space="preserve"> </w:t>
      </w:r>
      <w:r w:rsidR="004F2D4F" w:rsidRPr="006B1C5D">
        <w:t>never dropped below 75%. These results were reproducible across 3 replicate halite nodules measured at the North location. These internal nodule condition measurements were recorded one year after the intra-nodule sampling took place, however, the atmospheric temperature and RH conditions were very simila</w:t>
      </w:r>
      <w:r w:rsidR="00294BF3" w:rsidRPr="006B1C5D">
        <w:t>r between the two years (Fig. S2</w:t>
      </w:r>
      <w:r w:rsidR="004F2D4F" w:rsidRPr="006B1C5D">
        <w:t>).</w:t>
      </w:r>
    </w:p>
    <w:p w14:paraId="75613490" w14:textId="018108A2" w:rsidR="002B748B" w:rsidRPr="006B1C5D" w:rsidRDefault="00C55254" w:rsidP="002B748B">
      <w:pPr>
        <w:spacing w:line="360" w:lineRule="auto"/>
      </w:pPr>
      <w:r w:rsidRPr="006B1C5D">
        <w:tab/>
        <w:t xml:space="preserve">A fiber optic spectrometer was used to measure spectra transmission at </w:t>
      </w:r>
      <w:r w:rsidR="0011567D" w:rsidRPr="006B1C5D">
        <w:t>the top and middle</w:t>
      </w:r>
      <w:r w:rsidRPr="006B1C5D">
        <w:t xml:space="preserve"> positions within the </w:t>
      </w:r>
      <w:r w:rsidR="00796B2C" w:rsidRPr="006B1C5D">
        <w:t>halite nodules</w:t>
      </w:r>
      <w:r w:rsidRPr="006B1C5D">
        <w:t xml:space="preserve">. </w:t>
      </w:r>
      <w:r w:rsidR="005E176A" w:rsidRPr="006B1C5D">
        <w:t xml:space="preserve">These spectra were then </w:t>
      </w:r>
      <w:r w:rsidR="00D44C84" w:rsidRPr="006B1C5D">
        <w:t xml:space="preserve">compared to the photosynthetically active radiation (PAR) of unobstructed sunlight (2100 </w:t>
      </w:r>
      <w:r w:rsidR="00D44C84" w:rsidRPr="006B1C5D">
        <w:rPr>
          <w:rFonts w:eastAsia="Times New Roman"/>
        </w:rPr>
        <w:t>umol/m</w:t>
      </w:r>
      <w:r w:rsidR="00D44C84" w:rsidRPr="006B1C5D">
        <w:rPr>
          <w:rFonts w:eastAsia="Times New Roman"/>
          <w:vertAlign w:val="superscript"/>
        </w:rPr>
        <w:t>2</w:t>
      </w:r>
      <w:r w:rsidR="00D44C84" w:rsidRPr="006B1C5D">
        <w:rPr>
          <w:rFonts w:eastAsia="Times New Roman"/>
        </w:rPr>
        <w:t>/sec</w:t>
      </w:r>
      <w:r w:rsidR="00AF0434">
        <w:rPr>
          <w:rFonts w:eastAsia="Times New Roman"/>
        </w:rPr>
        <w:t>; maximum</w:t>
      </w:r>
      <w:r w:rsidR="00CD6C3E" w:rsidRPr="006B1C5D">
        <w:rPr>
          <w:rFonts w:eastAsia="Times New Roman"/>
        </w:rPr>
        <w:t xml:space="preserve"> observed at mid-day</w:t>
      </w:r>
      <w:r w:rsidR="00D44C84" w:rsidRPr="006B1C5D">
        <w:t>)</w:t>
      </w:r>
      <w:r w:rsidR="005E176A" w:rsidRPr="006B1C5D">
        <w:t xml:space="preserve"> to calculate the effective photosynthetically active radiation (PAR) available at different internal positions in the nodules. </w:t>
      </w:r>
      <w:r w:rsidR="00437026" w:rsidRPr="006B1C5D">
        <w:t xml:space="preserve">The </w:t>
      </w:r>
      <w:r w:rsidR="005E176A" w:rsidRPr="006B1C5D">
        <w:t xml:space="preserve">average available PAR </w:t>
      </w:r>
      <w:r w:rsidR="00437026" w:rsidRPr="006B1C5D">
        <w:t xml:space="preserve">was </w:t>
      </w:r>
      <w:r w:rsidR="002023C8" w:rsidRPr="006B1C5D">
        <w:t>4.70</w:t>
      </w:r>
      <w:r w:rsidR="005E176A" w:rsidRPr="006B1C5D">
        <w:t xml:space="preserve"> </w:t>
      </w:r>
      <w:r w:rsidR="005E176A" w:rsidRPr="006B1C5D">
        <w:rPr>
          <w:rFonts w:eastAsia="Times New Roman"/>
        </w:rPr>
        <w:t>umol/m</w:t>
      </w:r>
      <w:r w:rsidR="005E176A" w:rsidRPr="006B1C5D">
        <w:rPr>
          <w:rFonts w:eastAsia="Times New Roman"/>
          <w:vertAlign w:val="superscript"/>
        </w:rPr>
        <w:t>2</w:t>
      </w:r>
      <w:r w:rsidR="005E176A" w:rsidRPr="006B1C5D">
        <w:rPr>
          <w:rFonts w:eastAsia="Times New Roman"/>
        </w:rPr>
        <w:t>/sec</w:t>
      </w:r>
      <w:r w:rsidR="00437026" w:rsidRPr="006B1C5D">
        <w:t xml:space="preserve"> +/- </w:t>
      </w:r>
      <w:r w:rsidR="002023C8" w:rsidRPr="006B1C5D">
        <w:t>1.07</w:t>
      </w:r>
      <w:r w:rsidR="00437026" w:rsidRPr="006B1C5D">
        <w:t xml:space="preserve"> </w:t>
      </w:r>
      <w:r w:rsidR="004070A9" w:rsidRPr="006B1C5D">
        <w:t>at</w:t>
      </w:r>
      <w:r w:rsidR="00437026" w:rsidRPr="006B1C5D">
        <w:t xml:space="preserve"> the top and </w:t>
      </w:r>
      <w:r w:rsidR="002023C8" w:rsidRPr="006B1C5D">
        <w:t>0.11</w:t>
      </w:r>
      <w:r w:rsidR="005E176A" w:rsidRPr="006B1C5D">
        <w:t xml:space="preserve"> </w:t>
      </w:r>
      <w:r w:rsidR="005E176A" w:rsidRPr="006B1C5D">
        <w:rPr>
          <w:rFonts w:eastAsia="Times New Roman"/>
        </w:rPr>
        <w:t>umol/m</w:t>
      </w:r>
      <w:r w:rsidR="005E176A" w:rsidRPr="006B1C5D">
        <w:rPr>
          <w:rFonts w:eastAsia="Times New Roman"/>
          <w:vertAlign w:val="superscript"/>
        </w:rPr>
        <w:t>2</w:t>
      </w:r>
      <w:r w:rsidR="005E176A" w:rsidRPr="006B1C5D">
        <w:rPr>
          <w:rFonts w:eastAsia="Times New Roman"/>
        </w:rPr>
        <w:t>/sec</w:t>
      </w:r>
      <w:r w:rsidR="005E176A" w:rsidRPr="006B1C5D">
        <w:t xml:space="preserve"> </w:t>
      </w:r>
      <w:r w:rsidR="002023C8" w:rsidRPr="006B1C5D">
        <w:t>+/- 0.06</w:t>
      </w:r>
      <w:r w:rsidR="00437026" w:rsidRPr="006B1C5D">
        <w:t xml:space="preserve"> in the middle of the nodules</w:t>
      </w:r>
      <w:r w:rsidR="005E176A" w:rsidRPr="006B1C5D">
        <w:t>.</w:t>
      </w:r>
      <w:r w:rsidR="005A7AFB" w:rsidRPr="006B1C5D">
        <w:t xml:space="preserve"> (Fig. S3</w:t>
      </w:r>
      <w:r w:rsidR="00D66091" w:rsidRPr="006B1C5D">
        <w:t>). The</w:t>
      </w:r>
      <w:r w:rsidRPr="006B1C5D">
        <w:t xml:space="preserve"> difference </w:t>
      </w:r>
      <w:r w:rsidR="00D66091" w:rsidRPr="006B1C5D">
        <w:t xml:space="preserve">in available light for photosynthesis </w:t>
      </w:r>
      <w:r w:rsidRPr="006B1C5D">
        <w:t xml:space="preserve">was even greater in the primary excitation wavelength of chlorophyll </w:t>
      </w:r>
      <w:r w:rsidR="00133751" w:rsidRPr="006B1C5D">
        <w:rPr>
          <w:i/>
        </w:rPr>
        <w:t>a</w:t>
      </w:r>
      <w:r w:rsidR="00133751" w:rsidRPr="006B1C5D">
        <w:t xml:space="preserve"> </w:t>
      </w:r>
      <w:r w:rsidRPr="006B1C5D">
        <w:t xml:space="preserve">(680nm), with </w:t>
      </w:r>
      <w:r w:rsidR="004915FB" w:rsidRPr="006B1C5D">
        <w:t xml:space="preserve">the center of the nodules receiving </w:t>
      </w:r>
      <w:r w:rsidR="00D44C84" w:rsidRPr="006B1C5D">
        <w:t>as little as 1</w:t>
      </w:r>
      <w:r w:rsidRPr="006B1C5D">
        <w:t xml:space="preserve">% of the light usable for photosynthesis at this wavelength </w:t>
      </w:r>
      <w:r w:rsidR="004915FB" w:rsidRPr="006B1C5D">
        <w:t>compared to that of the top of the nodule</w:t>
      </w:r>
      <w:r w:rsidRPr="006B1C5D">
        <w:t xml:space="preserve">. </w:t>
      </w:r>
      <w:r w:rsidR="002B748B" w:rsidRPr="006B1C5D">
        <w:t xml:space="preserve">To determine whether the light was approximately isotropic inside the halite nodules, transmission spectra were taking using homogenous salt blocks with the fiber optic probe positioned looking toward or away from the incident light. The light intensity inside the salt </w:t>
      </w:r>
      <w:r w:rsidR="002B748B" w:rsidRPr="006B1C5D">
        <w:lastRenderedPageBreak/>
        <w:t xml:space="preserve">block measured with the probe aimed downward (opposite the direction of the incident light) was typically 30% of the intensity at the same location but with the probe aimed upward (toward the incident light), indicating that a small correction factor of 1.3 </w:t>
      </w:r>
      <w:r w:rsidR="00A17DAD" w:rsidRPr="006B1C5D">
        <w:t>may be applied to the measurements in halite nodules.</w:t>
      </w:r>
    </w:p>
    <w:p w14:paraId="7745BD77" w14:textId="77777777" w:rsidR="004915FB" w:rsidRPr="006B1C5D" w:rsidRDefault="004915FB" w:rsidP="00092F28">
      <w:pPr>
        <w:spacing w:line="360" w:lineRule="auto"/>
      </w:pPr>
    </w:p>
    <w:p w14:paraId="6542D4D7" w14:textId="47728E1C" w:rsidR="00FA0753" w:rsidRPr="006B1C5D" w:rsidRDefault="003A17C0" w:rsidP="00092F28">
      <w:pPr>
        <w:spacing w:line="360" w:lineRule="auto"/>
      </w:pPr>
      <w:r w:rsidRPr="006B1C5D">
        <w:rPr>
          <w:noProof/>
        </w:rPr>
        <w:drawing>
          <wp:inline distT="0" distB="0" distL="0" distR="0" wp14:anchorId="10C2A443" wp14:editId="6F230537">
            <wp:extent cx="5943600" cy="3566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p>
    <w:p w14:paraId="07C71989" w14:textId="68DED9A9" w:rsidR="004F2D4F" w:rsidRPr="006B1C5D" w:rsidRDefault="00FA0753" w:rsidP="00092F28">
      <w:pPr>
        <w:spacing w:line="360" w:lineRule="auto"/>
        <w:rPr>
          <w:i/>
        </w:rPr>
      </w:pPr>
      <w:r w:rsidRPr="006B1C5D">
        <w:rPr>
          <w:i/>
        </w:rPr>
        <w:t xml:space="preserve">Fig. 2: </w:t>
      </w:r>
      <w:r w:rsidR="005E4C99" w:rsidRPr="006B1C5D">
        <w:rPr>
          <w:i/>
        </w:rPr>
        <w:t xml:space="preserve">Daily average over </w:t>
      </w:r>
      <w:r w:rsidR="001D6C54" w:rsidRPr="006B1C5D">
        <w:rPr>
          <w:i/>
        </w:rPr>
        <w:t>a year</w:t>
      </w:r>
      <w:r w:rsidR="00E07E9E" w:rsidRPr="006B1C5D">
        <w:rPr>
          <w:i/>
        </w:rPr>
        <w:t xml:space="preserve"> </w:t>
      </w:r>
      <w:r w:rsidR="00C55931" w:rsidRPr="006B1C5D">
        <w:rPr>
          <w:i/>
        </w:rPr>
        <w:t>(March 25, 2019 to March 11, 2020</w:t>
      </w:r>
      <w:r w:rsidR="005E4C99" w:rsidRPr="006B1C5D">
        <w:rPr>
          <w:i/>
        </w:rPr>
        <w:t>) of t</w:t>
      </w:r>
      <w:r w:rsidRPr="006B1C5D">
        <w:rPr>
          <w:i/>
        </w:rPr>
        <w:t>emperature (A</w:t>
      </w:r>
      <w:r w:rsidR="000A0E69" w:rsidRPr="006B1C5D">
        <w:rPr>
          <w:i/>
        </w:rPr>
        <w:t>, B, C) and relative humidity (D, E, F</w:t>
      </w:r>
      <w:r w:rsidRPr="006B1C5D">
        <w:rPr>
          <w:i/>
        </w:rPr>
        <w:t xml:space="preserve">) at </w:t>
      </w:r>
      <w:r w:rsidR="00460F56" w:rsidRPr="006B1C5D">
        <w:rPr>
          <w:i/>
        </w:rPr>
        <w:t>North</w:t>
      </w:r>
      <w:r w:rsidRPr="006B1C5D">
        <w:rPr>
          <w:i/>
        </w:rPr>
        <w:t xml:space="preserve">-Top </w:t>
      </w:r>
      <w:r w:rsidR="005E4C99" w:rsidRPr="006B1C5D">
        <w:rPr>
          <w:i/>
        </w:rPr>
        <w:t>sampling location</w:t>
      </w:r>
      <w:r w:rsidR="00042B04" w:rsidRPr="006B1C5D">
        <w:rPr>
          <w:i/>
        </w:rPr>
        <w:t xml:space="preserve"> inside three halite nodules (columns)</w:t>
      </w:r>
      <w:r w:rsidRPr="006B1C5D">
        <w:rPr>
          <w:i/>
        </w:rPr>
        <w:t xml:space="preserve">. Data </w:t>
      </w:r>
      <w:r w:rsidR="00045C75" w:rsidRPr="006B1C5D">
        <w:rPr>
          <w:i/>
        </w:rPr>
        <w:t>were</w:t>
      </w:r>
      <w:r w:rsidRPr="006B1C5D">
        <w:rPr>
          <w:i/>
        </w:rPr>
        <w:t xml:space="preserve"> </w:t>
      </w:r>
      <w:r w:rsidR="001632BF" w:rsidRPr="006B1C5D">
        <w:rPr>
          <w:i/>
        </w:rPr>
        <w:t>collected</w:t>
      </w:r>
      <w:r w:rsidRPr="006B1C5D">
        <w:rPr>
          <w:i/>
        </w:rPr>
        <w:t xml:space="preserve"> </w:t>
      </w:r>
      <w:r w:rsidR="00C55931" w:rsidRPr="006B1C5D">
        <w:rPr>
          <w:i/>
        </w:rPr>
        <w:t>with separate HOB</w:t>
      </w:r>
      <w:r w:rsidR="001632BF" w:rsidRPr="006B1C5D">
        <w:rPr>
          <w:i/>
        </w:rPr>
        <w:t xml:space="preserve">O sensors </w:t>
      </w:r>
      <w:r w:rsidRPr="006B1C5D">
        <w:rPr>
          <w:i/>
        </w:rPr>
        <w:t xml:space="preserve">1m above the ground (“Air”) </w:t>
      </w:r>
      <w:r w:rsidR="001632BF" w:rsidRPr="006B1C5D">
        <w:rPr>
          <w:i/>
        </w:rPr>
        <w:t xml:space="preserve">or </w:t>
      </w:r>
      <w:r w:rsidRPr="006B1C5D">
        <w:rPr>
          <w:i/>
        </w:rPr>
        <w:t xml:space="preserve">sealed inside a halite </w:t>
      </w:r>
      <w:r w:rsidR="00045C75" w:rsidRPr="006B1C5D">
        <w:rPr>
          <w:i/>
        </w:rPr>
        <w:t xml:space="preserve">nodule </w:t>
      </w:r>
      <w:r w:rsidRPr="006B1C5D">
        <w:rPr>
          <w:i/>
        </w:rPr>
        <w:t>near the top, middle, and bottom of the nodule. Highlight lines represent non-parametric</w:t>
      </w:r>
      <w:r w:rsidR="004A7185" w:rsidRPr="006B1C5D">
        <w:rPr>
          <w:i/>
        </w:rPr>
        <w:t xml:space="preserve"> polynomial</w:t>
      </w:r>
      <w:r w:rsidRPr="006B1C5D">
        <w:rPr>
          <w:i/>
        </w:rPr>
        <w:t xml:space="preserve"> </w:t>
      </w:r>
      <w:r w:rsidR="004A7185" w:rsidRPr="006B1C5D">
        <w:rPr>
          <w:i/>
        </w:rPr>
        <w:t xml:space="preserve">kernel </w:t>
      </w:r>
      <w:r w:rsidRPr="006B1C5D">
        <w:rPr>
          <w:i/>
        </w:rPr>
        <w:t xml:space="preserve">regression </w:t>
      </w:r>
      <w:r w:rsidR="004A7185" w:rsidRPr="006B1C5D">
        <w:rPr>
          <w:i/>
        </w:rPr>
        <w:t xml:space="preserve">(q=6) with </w:t>
      </w:r>
      <w:r w:rsidRPr="006B1C5D">
        <w:rPr>
          <w:i/>
        </w:rPr>
        <w:t xml:space="preserve">pyqt_fit. </w:t>
      </w:r>
    </w:p>
    <w:p w14:paraId="7AE2AE3A" w14:textId="77777777" w:rsidR="00FA0753" w:rsidRPr="006B1C5D" w:rsidRDefault="00FA0753" w:rsidP="00092F28">
      <w:pPr>
        <w:spacing w:line="360" w:lineRule="auto"/>
      </w:pPr>
    </w:p>
    <w:p w14:paraId="2C578045" w14:textId="4860D59F" w:rsidR="00133751" w:rsidRPr="006B1C5D" w:rsidRDefault="00F83DF5" w:rsidP="00092F28">
      <w:pPr>
        <w:spacing w:line="360" w:lineRule="auto"/>
        <w:rPr>
          <w:b/>
        </w:rPr>
      </w:pPr>
      <w:r w:rsidRPr="006B1C5D">
        <w:rPr>
          <w:b/>
        </w:rPr>
        <w:t>Biomass distribution inside halite nodules</w:t>
      </w:r>
    </w:p>
    <w:p w14:paraId="707F4CC7" w14:textId="62194EE3" w:rsidR="00C069B1" w:rsidRPr="006B1C5D" w:rsidRDefault="00C069B1" w:rsidP="00092F28">
      <w:pPr>
        <w:spacing w:line="360" w:lineRule="auto"/>
      </w:pPr>
      <w:r w:rsidRPr="006B1C5D">
        <w:tab/>
      </w:r>
      <w:r w:rsidR="00551F56" w:rsidRPr="006B1C5D">
        <w:t>As a</w:t>
      </w:r>
      <w:r w:rsidR="00E32A5F" w:rsidRPr="006B1C5D">
        <w:t xml:space="preserve">n estimate </w:t>
      </w:r>
      <w:r w:rsidR="00551F56" w:rsidRPr="006B1C5D">
        <w:t>for total biomass, c</w:t>
      </w:r>
      <w:r w:rsidRPr="006B1C5D">
        <w:t xml:space="preserve">ell </w:t>
      </w:r>
      <w:r w:rsidR="00F316EF" w:rsidRPr="006B1C5D">
        <w:t>numbers per g of substrate</w:t>
      </w:r>
      <w:r w:rsidRPr="006B1C5D">
        <w:t xml:space="preserve"> </w:t>
      </w:r>
      <w:r w:rsidR="00F316EF" w:rsidRPr="006B1C5D">
        <w:t xml:space="preserve">were </w:t>
      </w:r>
      <w:r w:rsidR="005E63EF" w:rsidRPr="006B1C5D">
        <w:t>measured</w:t>
      </w:r>
      <w:r w:rsidRPr="006B1C5D">
        <w:t xml:space="preserve"> for </w:t>
      </w:r>
      <w:r w:rsidR="005335BB" w:rsidRPr="006B1C5D">
        <w:t xml:space="preserve">a subset of nodules </w:t>
      </w:r>
      <w:r w:rsidR="00F316EF" w:rsidRPr="006B1C5D">
        <w:t xml:space="preserve">at </w:t>
      </w:r>
      <w:r w:rsidRPr="006B1C5D">
        <w:t xml:space="preserve">the top, middle, and bottom positions. </w:t>
      </w:r>
      <w:r w:rsidR="00774825" w:rsidRPr="006B1C5D">
        <w:t>Each nodule was sliced vertically in three locations, and the top, middle, and bottom (approximately equidistant) positions in each slice were sampled.</w:t>
      </w:r>
      <w:r w:rsidR="005E63EF" w:rsidRPr="006B1C5D">
        <w:t xml:space="preserve"> A semi-automated DAPI cell counting assay was used to </w:t>
      </w:r>
      <w:r w:rsidR="0081592F" w:rsidRPr="006B1C5D">
        <w:t xml:space="preserve">count the number of cells per field of view under a microscope, and then back-calculate </w:t>
      </w:r>
      <w:r w:rsidR="005E63EF" w:rsidRPr="006B1C5D">
        <w:t>cell</w:t>
      </w:r>
      <w:r w:rsidR="00F316EF" w:rsidRPr="006B1C5D">
        <w:t xml:space="preserve"> nu</w:t>
      </w:r>
      <w:r w:rsidR="00814745" w:rsidRPr="006B1C5D">
        <w:t>m</w:t>
      </w:r>
      <w:r w:rsidR="00F316EF" w:rsidRPr="006B1C5D">
        <w:t>ber</w:t>
      </w:r>
      <w:r w:rsidR="005E63EF" w:rsidRPr="006B1C5D">
        <w:t xml:space="preserve"> per gram of </w:t>
      </w:r>
      <w:r w:rsidR="005E63EF" w:rsidRPr="006B1C5D">
        <w:lastRenderedPageBreak/>
        <w:t>halite material at each sampled location.</w:t>
      </w:r>
      <w:r w:rsidR="00774825" w:rsidRPr="006B1C5D">
        <w:t xml:space="preserve"> We found a </w:t>
      </w:r>
      <w:r w:rsidRPr="006B1C5D">
        <w:t>great degree of biomass</w:t>
      </w:r>
      <w:r w:rsidR="00774825" w:rsidRPr="006B1C5D">
        <w:t xml:space="preserve"> variability between </w:t>
      </w:r>
      <w:r w:rsidR="00796B2C" w:rsidRPr="006B1C5D">
        <w:t>halite nodules</w:t>
      </w:r>
      <w:r w:rsidR="00774825" w:rsidRPr="006B1C5D">
        <w:t>, as well as between slices from the same nodule</w:t>
      </w:r>
      <w:r w:rsidR="0078169C" w:rsidRPr="006B1C5D">
        <w:t>, ranging from 0.5</w:t>
      </w:r>
      <w:r w:rsidR="0020399A" w:rsidRPr="006B1C5D">
        <w:t>x10</w:t>
      </w:r>
      <w:r w:rsidR="0020399A" w:rsidRPr="006B1C5D">
        <w:rPr>
          <w:vertAlign w:val="superscript"/>
        </w:rPr>
        <w:t>6</w:t>
      </w:r>
      <w:r w:rsidR="0078169C" w:rsidRPr="006B1C5D">
        <w:t xml:space="preserve"> to 9</w:t>
      </w:r>
      <w:r w:rsidR="0020399A" w:rsidRPr="006B1C5D">
        <w:t>x</w:t>
      </w:r>
      <w:r w:rsidR="00F316EF" w:rsidRPr="006B1C5D">
        <w:t>10</w:t>
      </w:r>
      <w:r w:rsidR="00F316EF" w:rsidRPr="006B1C5D">
        <w:rPr>
          <w:vertAlign w:val="superscript"/>
        </w:rPr>
        <w:t>6</w:t>
      </w:r>
      <w:r w:rsidR="0078169C" w:rsidRPr="006B1C5D">
        <w:t xml:space="preserve"> cells per gram of </w:t>
      </w:r>
      <w:r w:rsidR="006B73A2" w:rsidRPr="006B1C5D">
        <w:t xml:space="preserve">ground </w:t>
      </w:r>
      <w:r w:rsidR="0078169C" w:rsidRPr="006B1C5D">
        <w:t>halite</w:t>
      </w:r>
      <w:r w:rsidR="00774825" w:rsidRPr="006B1C5D">
        <w:t xml:space="preserve"> </w:t>
      </w:r>
      <w:r w:rsidR="00FB4914" w:rsidRPr="006B1C5D">
        <w:t>(</w:t>
      </w:r>
      <w:r w:rsidR="00294BF3" w:rsidRPr="006B1C5D">
        <w:t>Fig. S4</w:t>
      </w:r>
      <w:r w:rsidR="00FB4914" w:rsidRPr="006B1C5D">
        <w:t>)</w:t>
      </w:r>
      <w:r w:rsidRPr="006B1C5D">
        <w:t xml:space="preserve">. To account for </w:t>
      </w:r>
      <w:r w:rsidR="00C05B96" w:rsidRPr="006B1C5D">
        <w:t xml:space="preserve">this </w:t>
      </w:r>
      <w:r w:rsidR="006460CD" w:rsidRPr="006B1C5D">
        <w:t>variation in</w:t>
      </w:r>
      <w:r w:rsidRPr="006B1C5D">
        <w:t xml:space="preserve"> biomass between </w:t>
      </w:r>
      <w:r w:rsidR="00426BA4" w:rsidRPr="006B1C5D">
        <w:t>sl</w:t>
      </w:r>
      <w:r w:rsidRPr="006B1C5D">
        <w:t>ice</w:t>
      </w:r>
      <w:r w:rsidR="00426BA4" w:rsidRPr="006B1C5D">
        <w:t>s</w:t>
      </w:r>
      <w:r w:rsidRPr="006B1C5D">
        <w:t xml:space="preserve">, the average cell </w:t>
      </w:r>
      <w:r w:rsidR="00426BA4" w:rsidRPr="006B1C5D">
        <w:t>count</w:t>
      </w:r>
      <w:r w:rsidRPr="006B1C5D">
        <w:t xml:space="preserve"> estimates of each biological replicate were standardized to the maximum value in that slice</w:t>
      </w:r>
      <w:r w:rsidR="00FB4914" w:rsidRPr="006B1C5D">
        <w:t xml:space="preserve"> (</w:t>
      </w:r>
      <w:r w:rsidR="00294BF3" w:rsidRPr="006B1C5D">
        <w:t>Fig. S5</w:t>
      </w:r>
      <w:r w:rsidR="00FB4914" w:rsidRPr="006B1C5D">
        <w:t>)</w:t>
      </w:r>
      <w:r w:rsidRPr="006B1C5D">
        <w:t xml:space="preserve">. Doing so </w:t>
      </w:r>
      <w:r w:rsidR="00C347D9" w:rsidRPr="006B1C5D">
        <w:t xml:space="preserve">revealed </w:t>
      </w:r>
      <w:r w:rsidRPr="006B1C5D">
        <w:t>that there was no pos</w:t>
      </w:r>
      <w:r w:rsidR="00F95CC7" w:rsidRPr="006B1C5D">
        <w:t xml:space="preserve">ition in the </w:t>
      </w:r>
      <w:r w:rsidR="00C347D9" w:rsidRPr="006B1C5D">
        <w:t xml:space="preserve">nodules </w:t>
      </w:r>
      <w:r w:rsidR="00F95CC7" w:rsidRPr="006B1C5D">
        <w:t xml:space="preserve">that had </w:t>
      </w:r>
      <w:r w:rsidR="00551F56" w:rsidRPr="006B1C5D">
        <w:t>predictably</w:t>
      </w:r>
      <w:r w:rsidRPr="006B1C5D">
        <w:t xml:space="preserve"> higher or lower biomass. Out of the 12 slices</w:t>
      </w:r>
      <w:r w:rsidR="00551F56" w:rsidRPr="006B1C5D">
        <w:t xml:space="preserve"> interrogated</w:t>
      </w:r>
      <w:r w:rsidRPr="006B1C5D">
        <w:t xml:space="preserve">, 2 had the highest biomass at the top, 4 at the middle, and 6 at the bottom. </w:t>
      </w:r>
    </w:p>
    <w:p w14:paraId="752A19AD" w14:textId="74472838" w:rsidR="003C7C1E" w:rsidRPr="006B1C5D" w:rsidRDefault="003C7C1E" w:rsidP="00092F28">
      <w:pPr>
        <w:spacing w:line="360" w:lineRule="auto"/>
      </w:pPr>
    </w:p>
    <w:p w14:paraId="255FD06B" w14:textId="5CEE913D" w:rsidR="00103E8C" w:rsidRPr="006B1C5D" w:rsidRDefault="00EB6D13" w:rsidP="00092F28">
      <w:pPr>
        <w:spacing w:line="360" w:lineRule="auto"/>
        <w:rPr>
          <w:b/>
        </w:rPr>
      </w:pPr>
      <w:r w:rsidRPr="006B1C5D">
        <w:rPr>
          <w:b/>
        </w:rPr>
        <w:t xml:space="preserve">Microbial community </w:t>
      </w:r>
      <w:r w:rsidR="00103E8C" w:rsidRPr="006B1C5D">
        <w:rPr>
          <w:b/>
        </w:rPr>
        <w:t>structure</w:t>
      </w:r>
      <w:r w:rsidR="00C93C45" w:rsidRPr="006B1C5D">
        <w:rPr>
          <w:b/>
        </w:rPr>
        <w:t xml:space="preserve"> diversity</w:t>
      </w:r>
      <w:r w:rsidR="00103E8C" w:rsidRPr="006B1C5D">
        <w:rPr>
          <w:b/>
        </w:rPr>
        <w:t xml:space="preserve"> </w:t>
      </w:r>
      <w:r w:rsidRPr="006B1C5D">
        <w:rPr>
          <w:b/>
        </w:rPr>
        <w:t xml:space="preserve">across </w:t>
      </w:r>
      <w:r w:rsidR="00731D18" w:rsidRPr="006B1C5D">
        <w:rPr>
          <w:b/>
        </w:rPr>
        <w:t xml:space="preserve">different </w:t>
      </w:r>
      <w:r w:rsidR="00BA3BBF" w:rsidRPr="006B1C5D">
        <w:rPr>
          <w:b/>
        </w:rPr>
        <w:t>distance scales</w:t>
      </w:r>
    </w:p>
    <w:p w14:paraId="3E633A77" w14:textId="4E34DA3C" w:rsidR="00590ED8" w:rsidRPr="006B1C5D" w:rsidRDefault="00103E8C" w:rsidP="00092F28">
      <w:pPr>
        <w:spacing w:line="360" w:lineRule="auto"/>
      </w:pPr>
      <w:r w:rsidRPr="006B1C5D">
        <w:tab/>
      </w:r>
      <w:r w:rsidR="000B1369" w:rsidRPr="006B1C5D">
        <w:t>We</w:t>
      </w:r>
      <w:r w:rsidR="00590ED8" w:rsidRPr="006B1C5D">
        <w:t xml:space="preserve"> compare</w:t>
      </w:r>
      <w:r w:rsidR="000B1369" w:rsidRPr="006B1C5D">
        <w:t>d</w:t>
      </w:r>
      <w:r w:rsidR="00590ED8" w:rsidRPr="006B1C5D">
        <w:t xml:space="preserve"> </w:t>
      </w:r>
      <w:r w:rsidR="000B1369" w:rsidRPr="006B1C5D">
        <w:t xml:space="preserve">the </w:t>
      </w:r>
      <w:r w:rsidR="00590ED8" w:rsidRPr="006B1C5D">
        <w:t xml:space="preserve">microbial community composition between sampling sites </w:t>
      </w:r>
      <w:r w:rsidR="000B1369" w:rsidRPr="006B1C5D">
        <w:t>by</w:t>
      </w:r>
      <w:r w:rsidR="00590ED8" w:rsidRPr="006B1C5D">
        <w:t xml:space="preserve"> cluster</w:t>
      </w:r>
      <w:r w:rsidR="000B1369" w:rsidRPr="006B1C5D">
        <w:t>ing</w:t>
      </w:r>
      <w:r w:rsidR="00590ED8" w:rsidRPr="006B1C5D">
        <w:t xml:space="preserve"> 16S rRNA gene sequences at the </w:t>
      </w:r>
      <w:r w:rsidR="0011567D" w:rsidRPr="006B1C5D">
        <w:t>amplicon sequence variant (</w:t>
      </w:r>
      <w:r w:rsidRPr="006B1C5D">
        <w:t>ASV</w:t>
      </w:r>
      <w:r w:rsidR="0011567D" w:rsidRPr="006B1C5D">
        <w:t>)</w:t>
      </w:r>
      <w:r w:rsidRPr="006B1C5D">
        <w:t xml:space="preserve"> level</w:t>
      </w:r>
      <w:r w:rsidR="00590ED8" w:rsidRPr="006B1C5D">
        <w:t xml:space="preserve"> and </w:t>
      </w:r>
      <w:r w:rsidR="000B1369" w:rsidRPr="006B1C5D">
        <w:t xml:space="preserve">by </w:t>
      </w:r>
      <w:r w:rsidR="00590ED8" w:rsidRPr="006B1C5D">
        <w:t>compar</w:t>
      </w:r>
      <w:r w:rsidR="000B1369" w:rsidRPr="006B1C5D">
        <w:t>ing</w:t>
      </w:r>
      <w:r w:rsidR="00590ED8" w:rsidRPr="006B1C5D">
        <w:t xml:space="preserve"> each pair of samples with the Weighted Unifrac dissimilarity index, </w:t>
      </w:r>
      <w:r w:rsidR="000B1369" w:rsidRPr="006B1C5D">
        <w:t>a diversity metric that</w:t>
      </w:r>
      <w:r w:rsidR="00590ED8" w:rsidRPr="006B1C5D">
        <w:t xml:space="preserve"> measures the dissimilarity in ASV composition while accounting for </w:t>
      </w:r>
      <w:r w:rsidRPr="006B1C5D">
        <w:t>ASV phylogenetic similarity</w:t>
      </w:r>
      <w:r w:rsidR="00590ED8" w:rsidRPr="006B1C5D">
        <w:t>.</w:t>
      </w:r>
      <w:r w:rsidR="0044671E" w:rsidRPr="006B1C5D">
        <w:t xml:space="preserve"> </w:t>
      </w:r>
      <w:r w:rsidR="00424D61" w:rsidRPr="006B1C5D">
        <w:t xml:space="preserve">The </w:t>
      </w:r>
      <w:r w:rsidR="0044671E" w:rsidRPr="006B1C5D">
        <w:t>dissimilarity matrix</w:t>
      </w:r>
      <w:r w:rsidR="00424D61" w:rsidRPr="006B1C5D">
        <w:t xml:space="preserve">, resulting from this analysis, </w:t>
      </w:r>
      <w:r w:rsidR="0044671E" w:rsidRPr="006B1C5D">
        <w:t xml:space="preserve">was </w:t>
      </w:r>
      <w:r w:rsidR="00C51526" w:rsidRPr="006B1C5D">
        <w:t xml:space="preserve">then used to compute differences </w:t>
      </w:r>
      <w:r w:rsidRPr="006B1C5D">
        <w:t xml:space="preserve">between </w:t>
      </w:r>
      <w:r w:rsidR="00843C86" w:rsidRPr="006B1C5D">
        <w:t xml:space="preserve">sampling </w:t>
      </w:r>
      <w:r w:rsidRPr="006B1C5D">
        <w:t xml:space="preserve">locations </w:t>
      </w:r>
      <w:r w:rsidR="00843C86" w:rsidRPr="006B1C5D">
        <w:t>for all spatial scales</w:t>
      </w:r>
      <w:r w:rsidRPr="006B1C5D">
        <w:t xml:space="preserve">. At the </w:t>
      </w:r>
      <w:r w:rsidR="00E2561A" w:rsidRPr="006B1C5D">
        <w:t xml:space="preserve">regional </w:t>
      </w:r>
      <w:r w:rsidR="00590ED8" w:rsidRPr="006B1C5D">
        <w:t xml:space="preserve">(North vs. South) and landscape (North-top vs North-bottom) </w:t>
      </w:r>
      <w:r w:rsidRPr="006B1C5D">
        <w:t>distance scale</w:t>
      </w:r>
      <w:r w:rsidR="00590ED8" w:rsidRPr="006B1C5D">
        <w:t>s</w:t>
      </w:r>
      <w:r w:rsidRPr="006B1C5D">
        <w:t xml:space="preserve">, we found </w:t>
      </w:r>
      <w:r w:rsidR="00590ED8" w:rsidRPr="006B1C5D">
        <w:t xml:space="preserve">the microbial community composition to be </w:t>
      </w:r>
      <w:r w:rsidRPr="006B1C5D">
        <w:t>significantl</w:t>
      </w:r>
      <w:r w:rsidR="00460F56" w:rsidRPr="006B1C5D">
        <w:t xml:space="preserve">y different </w:t>
      </w:r>
      <w:r w:rsidR="00590ED8" w:rsidRPr="006B1C5D">
        <w:t xml:space="preserve">between sites </w:t>
      </w:r>
      <w:r w:rsidRPr="006B1C5D">
        <w:t>(</w:t>
      </w:r>
      <w:r w:rsidRPr="006B1C5D">
        <w:rPr>
          <w:i/>
        </w:rPr>
        <w:t>PERMANOVA: pval</w:t>
      </w:r>
      <w:r w:rsidR="00590ED8" w:rsidRPr="006B1C5D">
        <w:rPr>
          <w:i/>
        </w:rPr>
        <w:t xml:space="preserve"> &lt; </w:t>
      </w:r>
      <w:r w:rsidRPr="006B1C5D">
        <w:rPr>
          <w:rFonts w:eastAsia="Times New Roman"/>
        </w:rPr>
        <w:t>0.001</w:t>
      </w:r>
      <w:r w:rsidR="00590ED8" w:rsidRPr="006B1C5D">
        <w:t xml:space="preserve">; </w:t>
      </w:r>
      <w:r w:rsidR="007D4E32" w:rsidRPr="006B1C5D">
        <w:t>Fig. 3</w:t>
      </w:r>
      <w:r w:rsidR="007111ED" w:rsidRPr="006B1C5D">
        <w:t>A</w:t>
      </w:r>
      <w:r w:rsidR="00590ED8" w:rsidRPr="006B1C5D">
        <w:t>,</w:t>
      </w:r>
      <w:r w:rsidR="00451319" w:rsidRPr="006B1C5D">
        <w:t xml:space="preserve"> </w:t>
      </w:r>
      <w:r w:rsidR="00590ED8" w:rsidRPr="006B1C5D">
        <w:t>B</w:t>
      </w:r>
      <w:r w:rsidR="00811021" w:rsidRPr="006B1C5D">
        <w:t xml:space="preserve">). </w:t>
      </w:r>
      <w:r w:rsidR="00AE4A5D" w:rsidRPr="006B1C5D">
        <w:t>We also found that</w:t>
      </w:r>
      <w:r w:rsidR="00590ED8" w:rsidRPr="006B1C5D">
        <w:t xml:space="preserve"> the </w:t>
      </w:r>
      <w:r w:rsidRPr="006B1C5D">
        <w:t xml:space="preserve">average inter-sample dissimilarity between </w:t>
      </w:r>
      <w:r w:rsidR="00590ED8" w:rsidRPr="006B1C5D">
        <w:t xml:space="preserve">the North and the South was higher than that between North-top and North-bottom (0.96 and </w:t>
      </w:r>
      <w:r w:rsidRPr="006B1C5D">
        <w:t>0.91</w:t>
      </w:r>
      <w:r w:rsidR="00590ED8" w:rsidRPr="006B1C5D">
        <w:t>, respectively</w:t>
      </w:r>
      <w:r w:rsidRPr="006B1C5D">
        <w:t>; Student’s T-test, pval&lt;0.001).</w:t>
      </w:r>
    </w:p>
    <w:p w14:paraId="10174F46" w14:textId="77777777" w:rsidR="00884CDE" w:rsidRPr="006B1C5D" w:rsidRDefault="00103E8C" w:rsidP="00092F28">
      <w:pPr>
        <w:spacing w:line="360" w:lineRule="auto"/>
      </w:pPr>
      <w:r w:rsidRPr="006B1C5D">
        <w:tab/>
      </w:r>
    </w:p>
    <w:p w14:paraId="42DEF3AF" w14:textId="3152DC76" w:rsidR="00103E8C" w:rsidRPr="006B1C5D" w:rsidRDefault="00F37692" w:rsidP="00092F28">
      <w:pPr>
        <w:spacing w:line="360" w:lineRule="auto"/>
        <w:ind w:firstLine="720"/>
      </w:pPr>
      <w:r w:rsidRPr="006B1C5D">
        <w:t xml:space="preserve">A closer look inside neighboring nodules at the </w:t>
      </w:r>
      <w:r w:rsidR="00531718" w:rsidRPr="006B1C5D">
        <w:t>North</w:t>
      </w:r>
      <w:r w:rsidR="004E1BF8" w:rsidRPr="006B1C5D">
        <w:t>-top</w:t>
      </w:r>
      <w:r w:rsidRPr="006B1C5D">
        <w:t xml:space="preserve"> sampling site </w:t>
      </w:r>
      <w:r w:rsidR="00103E8C" w:rsidRPr="006B1C5D">
        <w:t xml:space="preserve">revealed </w:t>
      </w:r>
      <w:r w:rsidR="00884AB1" w:rsidRPr="006B1C5D">
        <w:t>substantial</w:t>
      </w:r>
      <w:r w:rsidR="00D517EA" w:rsidRPr="006B1C5D">
        <w:t xml:space="preserve"> diversity in microbial community composition inside the nodules </w:t>
      </w:r>
      <w:r w:rsidR="00294BF3" w:rsidRPr="006B1C5D">
        <w:t>(Fig</w:t>
      </w:r>
      <w:r w:rsidR="000B1369" w:rsidRPr="006B1C5D">
        <w:t>s</w:t>
      </w:r>
      <w:r w:rsidR="00294BF3" w:rsidRPr="006B1C5D">
        <w:t>. 3</w:t>
      </w:r>
      <w:r w:rsidR="000B1369" w:rsidRPr="006B1C5D">
        <w:t xml:space="preserve"> and</w:t>
      </w:r>
      <w:r w:rsidR="00294BF3" w:rsidRPr="006B1C5D">
        <w:t xml:space="preserve"> S6</w:t>
      </w:r>
      <w:r w:rsidR="007111ED" w:rsidRPr="006B1C5D">
        <w:t>)</w:t>
      </w:r>
      <w:r w:rsidR="00103E8C" w:rsidRPr="006B1C5D">
        <w:t xml:space="preserve">. </w:t>
      </w:r>
      <w:r w:rsidR="00301C08" w:rsidRPr="006B1C5D">
        <w:t>C</w:t>
      </w:r>
      <w:r w:rsidR="00D517EA" w:rsidRPr="006B1C5D">
        <w:t>ollected samples differed significantly between nodules</w:t>
      </w:r>
      <w:r w:rsidR="00E61920" w:rsidRPr="006B1C5D">
        <w:t>, between slices, and</w:t>
      </w:r>
      <w:r w:rsidR="00301C08" w:rsidRPr="006B1C5D">
        <w:t xml:space="preserve"> between the top, middle, and bottom positions of different nodules</w:t>
      </w:r>
      <w:r w:rsidR="00D517EA" w:rsidRPr="006B1C5D">
        <w:t xml:space="preserve"> (PERMANOVA: pval&lt;0.01</w:t>
      </w:r>
      <w:r w:rsidR="00103E8C" w:rsidRPr="006B1C5D">
        <w:t xml:space="preserve">). </w:t>
      </w:r>
      <w:r w:rsidR="00E61920" w:rsidRPr="006B1C5D">
        <w:t xml:space="preserve">While these differences were </w:t>
      </w:r>
      <w:r w:rsidR="003C7D03" w:rsidRPr="006B1C5D">
        <w:t xml:space="preserve">statistically </w:t>
      </w:r>
      <w:r w:rsidR="00E61920" w:rsidRPr="006B1C5D">
        <w:t>significant, p</w:t>
      </w:r>
      <w:r w:rsidR="00566DE9" w:rsidRPr="006B1C5D">
        <w:t xml:space="preserve">rincipal coordinate analysis showed </w:t>
      </w:r>
      <w:r w:rsidR="00E61920" w:rsidRPr="006B1C5D">
        <w:t xml:space="preserve">these </w:t>
      </w:r>
      <w:r w:rsidR="00301C08" w:rsidRPr="006B1C5D">
        <w:t xml:space="preserve">samples </w:t>
      </w:r>
      <w:r w:rsidR="00E61920" w:rsidRPr="006B1C5D">
        <w:t xml:space="preserve">only weakly </w:t>
      </w:r>
      <w:r w:rsidR="00103E8C" w:rsidRPr="006B1C5D">
        <w:t xml:space="preserve">separated along </w:t>
      </w:r>
      <w:r w:rsidR="00566DE9" w:rsidRPr="006B1C5D">
        <w:t xml:space="preserve">the first and second principal components </w:t>
      </w:r>
      <w:r w:rsidR="00301C08" w:rsidRPr="006B1C5D">
        <w:t xml:space="preserve">by nodule and slice identifiers </w:t>
      </w:r>
      <w:r w:rsidR="00294BF3" w:rsidRPr="006B1C5D">
        <w:t>(Fig. S6</w:t>
      </w:r>
      <w:r w:rsidR="007111ED" w:rsidRPr="006B1C5D">
        <w:t>)</w:t>
      </w:r>
      <w:r w:rsidR="00103E8C" w:rsidRPr="006B1C5D">
        <w:t xml:space="preserve">. </w:t>
      </w:r>
      <w:r w:rsidR="00E61920" w:rsidRPr="006B1C5D">
        <w:t>T</w:t>
      </w:r>
      <w:r w:rsidR="00103E8C" w:rsidRPr="006B1C5D">
        <w:t xml:space="preserve">he top-middle-bottom spatial separation was only evident </w:t>
      </w:r>
      <w:r w:rsidR="00BD2ABB" w:rsidRPr="006B1C5D">
        <w:t>along</w:t>
      </w:r>
      <w:r w:rsidR="00103E8C" w:rsidRPr="006B1C5D">
        <w:t xml:space="preserve"> the third and fourth principal components</w:t>
      </w:r>
      <w:r w:rsidR="007D4E32" w:rsidRPr="006B1C5D">
        <w:t xml:space="preserve"> (Fig. 3C,</w:t>
      </w:r>
      <w:r w:rsidR="00F873B1" w:rsidRPr="006B1C5D">
        <w:t xml:space="preserve"> </w:t>
      </w:r>
      <w:r w:rsidR="007D4E32" w:rsidRPr="006B1C5D">
        <w:t>D</w:t>
      </w:r>
      <w:r w:rsidR="007111ED" w:rsidRPr="006B1C5D">
        <w:t>)</w:t>
      </w:r>
      <w:r w:rsidR="00BD2ABB" w:rsidRPr="006B1C5D">
        <w:t xml:space="preserve">. The </w:t>
      </w:r>
      <w:r w:rsidR="00103E8C" w:rsidRPr="006B1C5D">
        <w:t xml:space="preserve">first and second principal components explained a much greater degree of inter-sample </w:t>
      </w:r>
      <w:r w:rsidR="00C3301B" w:rsidRPr="006B1C5D">
        <w:t>variability</w:t>
      </w:r>
      <w:r w:rsidR="00103E8C" w:rsidRPr="006B1C5D">
        <w:t xml:space="preserve"> (49% and 11%</w:t>
      </w:r>
      <w:r w:rsidR="000B1369" w:rsidRPr="006B1C5D">
        <w:t>, respectively</w:t>
      </w:r>
      <w:r w:rsidR="00103E8C" w:rsidRPr="006B1C5D">
        <w:t>) compared to that of the third and fourth components (7% and 6%</w:t>
      </w:r>
      <w:r w:rsidR="000B1369" w:rsidRPr="006B1C5D">
        <w:t>, respectively</w:t>
      </w:r>
      <w:r w:rsidR="00103E8C" w:rsidRPr="006B1C5D">
        <w:t>)</w:t>
      </w:r>
      <w:r w:rsidR="00BD2ABB" w:rsidRPr="006B1C5D">
        <w:t xml:space="preserve">, suggesting that </w:t>
      </w:r>
      <w:r w:rsidR="00BD2ABB" w:rsidRPr="006B1C5D">
        <w:lastRenderedPageBreak/>
        <w:t>more differential ASV features were linked to the slice and nodule identifiers rather than vertical positioning</w:t>
      </w:r>
      <w:r w:rsidR="000B1369" w:rsidRPr="006B1C5D">
        <w:t xml:space="preserve"> within the nodules</w:t>
      </w:r>
      <w:r w:rsidR="00103E8C" w:rsidRPr="006B1C5D">
        <w:t>.</w:t>
      </w:r>
    </w:p>
    <w:p w14:paraId="72DBD4F3" w14:textId="77777777" w:rsidR="00105EE9" w:rsidRPr="006B1C5D" w:rsidRDefault="00105EE9" w:rsidP="00092F28">
      <w:pPr>
        <w:spacing w:line="360" w:lineRule="auto"/>
        <w:rPr>
          <w:b/>
        </w:rPr>
      </w:pPr>
    </w:p>
    <w:p w14:paraId="3D816B99" w14:textId="399FB7AD" w:rsidR="002912AC" w:rsidRPr="006B1C5D" w:rsidRDefault="002912AC" w:rsidP="00092F28">
      <w:pPr>
        <w:spacing w:line="360" w:lineRule="auto"/>
      </w:pPr>
    </w:p>
    <w:p w14:paraId="3DB55AF2" w14:textId="3ADBB086" w:rsidR="00BA3BBF" w:rsidRPr="006B1C5D" w:rsidRDefault="003F4B81" w:rsidP="00092F28">
      <w:pPr>
        <w:spacing w:line="360" w:lineRule="auto"/>
      </w:pPr>
      <w:r w:rsidRPr="006B1C5D">
        <w:rPr>
          <w:noProof/>
        </w:rPr>
        <w:drawing>
          <wp:inline distT="0" distB="0" distL="0" distR="0" wp14:anchorId="190FE471" wp14:editId="7B468D64">
            <wp:extent cx="4809820" cy="48031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4811058" cy="4804376"/>
                    </a:xfrm>
                    <a:prstGeom prst="rect">
                      <a:avLst/>
                    </a:prstGeom>
                  </pic:spPr>
                </pic:pic>
              </a:graphicData>
            </a:graphic>
          </wp:inline>
        </w:drawing>
      </w:r>
    </w:p>
    <w:p w14:paraId="29BBDACA" w14:textId="52E06725" w:rsidR="00514463" w:rsidRPr="006B1C5D" w:rsidRDefault="00BA3BBF" w:rsidP="00092F28">
      <w:pPr>
        <w:spacing w:line="360" w:lineRule="auto"/>
        <w:rPr>
          <w:i/>
        </w:rPr>
      </w:pPr>
      <w:r w:rsidRPr="006B1C5D">
        <w:rPr>
          <w:i/>
        </w:rPr>
        <w:t xml:space="preserve">Fig. </w:t>
      </w:r>
      <w:r w:rsidR="006425D1" w:rsidRPr="006B1C5D">
        <w:rPr>
          <w:i/>
        </w:rPr>
        <w:t>3:</w:t>
      </w:r>
      <w:r w:rsidRPr="006B1C5D">
        <w:rPr>
          <w:i/>
        </w:rPr>
        <w:t xml:space="preserve"> </w:t>
      </w:r>
      <w:r w:rsidR="002912AC" w:rsidRPr="006B1C5D">
        <w:rPr>
          <w:i/>
        </w:rPr>
        <w:t xml:space="preserve">PCoA of Weighted Unifrac dissimilarity matrix of 16S </w:t>
      </w:r>
      <w:r w:rsidR="000B1369" w:rsidRPr="006B1C5D">
        <w:rPr>
          <w:i/>
        </w:rPr>
        <w:t xml:space="preserve">rRNA gene </w:t>
      </w:r>
      <w:r w:rsidR="002912AC" w:rsidRPr="006B1C5D">
        <w:rPr>
          <w:i/>
        </w:rPr>
        <w:t>amplicon sequences, comparing community compositions in samples f</w:t>
      </w:r>
      <w:r w:rsidR="00514463" w:rsidRPr="006B1C5D">
        <w:rPr>
          <w:i/>
        </w:rPr>
        <w:t>rom different sampling locations</w:t>
      </w:r>
      <w:r w:rsidR="002912AC" w:rsidRPr="006B1C5D">
        <w:rPr>
          <w:i/>
        </w:rPr>
        <w:t>. A: samples from North and South sites (difference is significant, PERMANOVA: pval&lt;0.001, test statistic=</w:t>
      </w:r>
      <w:r w:rsidR="002912AC" w:rsidRPr="006B1C5D">
        <w:rPr>
          <w:rFonts w:eastAsia="Times New Roman"/>
          <w:i/>
        </w:rPr>
        <w:t xml:space="preserve"> 28.36</w:t>
      </w:r>
      <w:r w:rsidR="002912AC" w:rsidRPr="006B1C5D">
        <w:rPr>
          <w:i/>
        </w:rPr>
        <w:t>). B: samples from North-top and North-bottom (difference is significant, PERMANOVA: pval=</w:t>
      </w:r>
      <w:r w:rsidR="002912AC" w:rsidRPr="006B1C5D">
        <w:rPr>
          <w:rFonts w:eastAsia="Times New Roman"/>
        </w:rPr>
        <w:t xml:space="preserve"> 0.001</w:t>
      </w:r>
      <w:r w:rsidR="002912AC" w:rsidRPr="006B1C5D">
        <w:rPr>
          <w:i/>
        </w:rPr>
        <w:t>, test statistic=</w:t>
      </w:r>
      <w:r w:rsidR="002912AC" w:rsidRPr="006B1C5D">
        <w:rPr>
          <w:rFonts w:eastAsia="Times New Roman"/>
          <w:i/>
        </w:rPr>
        <w:t xml:space="preserve"> 22.5</w:t>
      </w:r>
      <w:r w:rsidR="002912AC" w:rsidRPr="006B1C5D">
        <w:rPr>
          <w:i/>
        </w:rPr>
        <w:t>).</w:t>
      </w:r>
      <w:r w:rsidR="00514463" w:rsidRPr="006B1C5D">
        <w:rPr>
          <w:i/>
        </w:rPr>
        <w:t xml:space="preserve"> C: samples from the top, middle, and bottom positions within the halite nodules (note that the scatterplot projections show the third and fourth principal components</w:t>
      </w:r>
      <w:r w:rsidR="000B1369" w:rsidRPr="006B1C5D">
        <w:rPr>
          <w:i/>
        </w:rPr>
        <w:t>)</w:t>
      </w:r>
      <w:r w:rsidR="00514463" w:rsidRPr="006B1C5D">
        <w:rPr>
          <w:i/>
        </w:rPr>
        <w:t>. D: same as C but colored by the sample’s distance to the nodule’s surface (distance in cm encoded in colormap).</w:t>
      </w:r>
    </w:p>
    <w:p w14:paraId="5F579328" w14:textId="77777777" w:rsidR="00BA3BBF" w:rsidRPr="006B1C5D" w:rsidRDefault="00BA3BBF" w:rsidP="00092F28">
      <w:pPr>
        <w:spacing w:line="360" w:lineRule="auto"/>
      </w:pPr>
    </w:p>
    <w:p w14:paraId="3D521DA6" w14:textId="77777777" w:rsidR="00161712" w:rsidRPr="006B1C5D" w:rsidRDefault="00161712" w:rsidP="00092F28">
      <w:pPr>
        <w:spacing w:line="360" w:lineRule="auto"/>
        <w:rPr>
          <w:b/>
        </w:rPr>
      </w:pPr>
    </w:p>
    <w:p w14:paraId="76259810" w14:textId="77777777" w:rsidR="00161712" w:rsidRPr="006B1C5D" w:rsidRDefault="00161712">
      <w:pPr>
        <w:rPr>
          <w:b/>
        </w:rPr>
      </w:pPr>
      <w:r w:rsidRPr="006B1C5D">
        <w:rPr>
          <w:b/>
        </w:rPr>
        <w:br w:type="page"/>
      </w:r>
    </w:p>
    <w:p w14:paraId="3BE2209E" w14:textId="168FFEC9" w:rsidR="002817C2" w:rsidRPr="006B1C5D" w:rsidRDefault="00C93C45" w:rsidP="00092F28">
      <w:pPr>
        <w:spacing w:line="360" w:lineRule="auto"/>
        <w:rPr>
          <w:b/>
        </w:rPr>
      </w:pPr>
      <w:r w:rsidRPr="006B1C5D">
        <w:rPr>
          <w:b/>
        </w:rPr>
        <w:lastRenderedPageBreak/>
        <w:t>Differences in phyla relative abundances across the distance scales</w:t>
      </w:r>
    </w:p>
    <w:p w14:paraId="75E8EA03" w14:textId="6ED5A9FE" w:rsidR="00B50F7F" w:rsidRPr="006B1C5D" w:rsidRDefault="006B1D96" w:rsidP="00092F28">
      <w:pPr>
        <w:spacing w:line="360" w:lineRule="auto"/>
      </w:pPr>
      <w:r w:rsidRPr="006B1C5D">
        <w:rPr>
          <w:b/>
        </w:rPr>
        <w:tab/>
      </w:r>
      <w:r w:rsidRPr="006B1C5D">
        <w:t xml:space="preserve">To </w:t>
      </w:r>
      <w:r w:rsidR="00E81DD4" w:rsidRPr="006B1C5D">
        <w:t xml:space="preserve">investigate the underlying reasons for the observed differences in </w:t>
      </w:r>
      <w:r w:rsidRPr="006B1C5D">
        <w:t xml:space="preserve">microbial community structure between the sampled locations, we compared the relative abundance compositions at the phylum level. </w:t>
      </w:r>
      <w:r w:rsidR="001C63F0" w:rsidRPr="006B1C5D">
        <w:t xml:space="preserve">As previously reported, the 6 most abundant phyla in halite nodule microbial communities </w:t>
      </w:r>
      <w:r w:rsidR="00153CA6" w:rsidRPr="006B1C5D">
        <w:t xml:space="preserve">were </w:t>
      </w:r>
      <w:r w:rsidRPr="006B1C5D">
        <w:rPr>
          <w:i/>
        </w:rPr>
        <w:t>Euryarchaeota</w:t>
      </w:r>
      <w:r w:rsidRPr="006B1C5D">
        <w:t xml:space="preserve"> (almost exclusively comprised of </w:t>
      </w:r>
      <w:r w:rsidRPr="006B1C5D">
        <w:rPr>
          <w:i/>
        </w:rPr>
        <w:t>Halobacteria</w:t>
      </w:r>
      <w:r w:rsidRPr="006B1C5D">
        <w:t xml:space="preserve">), </w:t>
      </w:r>
      <w:r w:rsidRPr="006B1C5D">
        <w:rPr>
          <w:i/>
        </w:rPr>
        <w:t>Bacteroidetes</w:t>
      </w:r>
      <w:r w:rsidR="001B37F5" w:rsidRPr="006B1C5D">
        <w:rPr>
          <w:i/>
        </w:rPr>
        <w:t xml:space="preserve"> </w:t>
      </w:r>
      <w:r w:rsidR="001B37F5" w:rsidRPr="006B1C5D">
        <w:rPr>
          <w:iCs/>
        </w:rPr>
        <w:t xml:space="preserve">(primarily </w:t>
      </w:r>
      <w:r w:rsidR="001B37F5" w:rsidRPr="006B1C5D">
        <w:rPr>
          <w:i/>
        </w:rPr>
        <w:t>Salinibacter)</w:t>
      </w:r>
      <w:r w:rsidRPr="006B1C5D">
        <w:t xml:space="preserve">, </w:t>
      </w:r>
      <w:r w:rsidRPr="006B1C5D">
        <w:rPr>
          <w:i/>
        </w:rPr>
        <w:t>Cyanobacteria</w:t>
      </w:r>
      <w:r w:rsidRPr="006B1C5D">
        <w:t xml:space="preserve">, </w:t>
      </w:r>
      <w:r w:rsidRPr="006B1C5D">
        <w:rPr>
          <w:i/>
        </w:rPr>
        <w:t>Proteobacteria</w:t>
      </w:r>
      <w:r w:rsidRPr="006B1C5D">
        <w:t xml:space="preserve">, </w:t>
      </w:r>
      <w:r w:rsidRPr="006B1C5D">
        <w:rPr>
          <w:i/>
        </w:rPr>
        <w:t>Actinobacteria</w:t>
      </w:r>
      <w:r w:rsidRPr="006B1C5D">
        <w:t xml:space="preserve">, </w:t>
      </w:r>
      <w:r w:rsidRPr="006B1C5D">
        <w:rPr>
          <w:i/>
        </w:rPr>
        <w:t>Nanohaloacrchaea</w:t>
      </w:r>
      <w:r w:rsidR="00041E3A" w:rsidRPr="006B1C5D">
        <w:t xml:space="preserve">, and in </w:t>
      </w:r>
      <w:r w:rsidR="001C63F0" w:rsidRPr="006B1C5D">
        <w:t xml:space="preserve">some </w:t>
      </w:r>
      <w:r w:rsidR="00041E3A" w:rsidRPr="006B1C5D">
        <w:t xml:space="preserve">cases </w:t>
      </w:r>
      <w:r w:rsidR="001C63F0" w:rsidRPr="006B1C5D">
        <w:t xml:space="preserve">a </w:t>
      </w:r>
      <w:r w:rsidR="00041E3A" w:rsidRPr="006B1C5D">
        <w:t>g</w:t>
      </w:r>
      <w:r w:rsidR="001C63F0" w:rsidRPr="006B1C5D">
        <w:t>reen alga</w:t>
      </w:r>
      <w:r w:rsidRPr="006B1C5D">
        <w:t xml:space="preserve"> (</w:t>
      </w:r>
      <w:r w:rsidR="001C63F0" w:rsidRPr="006B1C5D">
        <w:rPr>
          <w:i/>
        </w:rPr>
        <w:t>Dolichomastix spp</w:t>
      </w:r>
      <w:r w:rsidR="001C63F0" w:rsidRPr="006B1C5D">
        <w:t xml:space="preserve">.) </w:t>
      </w:r>
      <w:r w:rsidR="00AF0434">
        <w:fldChar w:fldCharType="begin">
          <w:fldData xml:space="preserve">PEVuZE5vdGU+PENpdGU+PEF1dGhvcj5Dcml0cy1DaHJpc3RvcGg8L0F1dGhvcj48WWVhcj4yMDE2
PC9ZZWFyPjxSZWNOdW0+ODc3NjwvUmVjTnVtPjxEaXNwbGF5VGV4dD5bMTYsIDI3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Vcml0c2tpeTwv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</w:fldData>
        </w:fldChar>
      </w:r>
      <w:r w:rsidR="00AF0434">
        <w:instrText xml:space="preserve"> ADDIN EN.CITE </w:instrText>
      </w:r>
      <w:r w:rsidR="00AF0434">
        <w:fldChar w:fldCharType="begin">
          <w:fldData xml:space="preserve">PEVuZE5vdGU+PENpdGU+PEF1dGhvcj5Dcml0cy1DaHJpc3RvcGg8L0F1dGhvcj48WWVhcj4yMDE2
PC9ZZWFyPjxSZWNOdW0+ODc3NjwvUmVjTnVtPjxEaXNwbGF5VGV4dD5bMTYsIDI3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Vcml0c2tpeTwv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</w:fldData>
        </w:fldChar>
      </w:r>
      <w:r w:rsidR="00AF0434">
        <w:instrText xml:space="preserve"> ADDIN EN.CITE.DATA </w:instrText>
      </w:r>
      <w:r w:rsidR="00AF0434">
        <w:fldChar w:fldCharType="end"/>
      </w:r>
      <w:r w:rsidR="00AF0434">
        <w:fldChar w:fldCharType="separate"/>
      </w:r>
      <w:r w:rsidR="00AF0434">
        <w:rPr>
          <w:noProof/>
        </w:rPr>
        <w:t>[16, 27]</w:t>
      </w:r>
      <w:r w:rsidR="00AF0434">
        <w:fldChar w:fldCharType="end"/>
      </w:r>
      <w:r w:rsidR="001C63F0" w:rsidRPr="006B1C5D">
        <w:t>.</w:t>
      </w:r>
      <w:r w:rsidR="00041E3A" w:rsidRPr="006B1C5D">
        <w:t xml:space="preserve"> </w:t>
      </w:r>
    </w:p>
    <w:p w14:paraId="0A614A95" w14:textId="77777777" w:rsidR="00B50F7F" w:rsidRPr="006B1C5D" w:rsidRDefault="00B50F7F" w:rsidP="00092F28">
      <w:pPr>
        <w:spacing w:line="360" w:lineRule="auto"/>
      </w:pPr>
    </w:p>
    <w:p w14:paraId="4ACF8319" w14:textId="5A6CDA88" w:rsidR="00731D18" w:rsidRPr="006B1C5D" w:rsidRDefault="001C63F0" w:rsidP="00092F28">
      <w:pPr>
        <w:spacing w:line="360" w:lineRule="auto"/>
        <w:ind w:firstLine="720"/>
      </w:pPr>
      <w:r w:rsidRPr="006B1C5D">
        <w:t>Focusing on these taxa, w</w:t>
      </w:r>
      <w:r w:rsidR="00041E3A" w:rsidRPr="006B1C5D">
        <w:t>e found that</w:t>
      </w:r>
      <w:r w:rsidR="00BC543B" w:rsidRPr="006B1C5D">
        <w:t xml:space="preserve"> t</w:t>
      </w:r>
      <w:r w:rsidR="00BB5017" w:rsidRPr="006B1C5D">
        <w:t>he taxonomic composition</w:t>
      </w:r>
      <w:r w:rsidR="00531718" w:rsidRPr="006B1C5D">
        <w:t>s at the North and South si</w:t>
      </w:r>
      <w:r w:rsidR="0020399A" w:rsidRPr="006B1C5D">
        <w:t>t</w:t>
      </w:r>
      <w:r w:rsidR="00531718" w:rsidRPr="006B1C5D">
        <w:t xml:space="preserve">es of the salar </w:t>
      </w:r>
      <w:r w:rsidR="00BB5017" w:rsidRPr="006B1C5D">
        <w:t xml:space="preserve">differed </w:t>
      </w:r>
      <w:r w:rsidR="00BC543B" w:rsidRPr="006B1C5D">
        <w:t xml:space="preserve">significantly </w:t>
      </w:r>
      <w:r w:rsidR="007D4E32" w:rsidRPr="006B1C5D">
        <w:t>(Fig. 4</w:t>
      </w:r>
      <w:r w:rsidR="00EB6718" w:rsidRPr="006B1C5D">
        <w:t>A</w:t>
      </w:r>
      <w:r w:rsidR="00B40EB7" w:rsidRPr="006B1C5D">
        <w:t xml:space="preserve">, </w:t>
      </w:r>
      <w:r w:rsidR="00294BF3" w:rsidRPr="006B1C5D">
        <w:t>S7</w:t>
      </w:r>
      <w:r w:rsidR="00F4429A" w:rsidRPr="006B1C5D">
        <w:t>A</w:t>
      </w:r>
      <w:r w:rsidR="00041E3A" w:rsidRPr="006B1C5D">
        <w:t xml:space="preserve">), despite the </w:t>
      </w:r>
      <w:r w:rsidR="001B37F5" w:rsidRPr="006B1C5D">
        <w:t xml:space="preserve">high </w:t>
      </w:r>
      <w:r w:rsidR="00BB5017" w:rsidRPr="006B1C5D">
        <w:t xml:space="preserve">composition </w:t>
      </w:r>
      <w:r w:rsidR="00C3301B" w:rsidRPr="006B1C5D">
        <w:t xml:space="preserve">variability </w:t>
      </w:r>
      <w:r w:rsidR="00BB5017" w:rsidRPr="006B1C5D">
        <w:t xml:space="preserve">introduced by </w:t>
      </w:r>
      <w:r w:rsidR="00041E3A" w:rsidRPr="006B1C5D">
        <w:t>sampling over broad areas of the salar (~</w:t>
      </w:r>
      <w:r w:rsidR="001B37F5" w:rsidRPr="006B1C5D">
        <w:t>500m</w:t>
      </w:r>
      <w:r w:rsidR="001B37F5" w:rsidRPr="006B1C5D">
        <w:rPr>
          <w:vertAlign w:val="superscript"/>
        </w:rPr>
        <w:t>2</w:t>
      </w:r>
      <w:r w:rsidR="00041E3A" w:rsidRPr="006B1C5D">
        <w:t xml:space="preserve">). </w:t>
      </w:r>
      <w:r w:rsidR="0011567D" w:rsidRPr="006B1C5D">
        <w:t>On average,</w:t>
      </w:r>
      <w:r w:rsidR="00B77509" w:rsidRPr="006B1C5D">
        <w:t xml:space="preserve"> the relative abundance of</w:t>
      </w:r>
      <w:r w:rsidR="00BB5017" w:rsidRPr="006B1C5D">
        <w:t xml:space="preserve"> </w:t>
      </w:r>
      <w:r w:rsidR="00BB5017" w:rsidRPr="006B1C5D">
        <w:rPr>
          <w:i/>
        </w:rPr>
        <w:t>Euryarchaeota</w:t>
      </w:r>
      <w:r w:rsidR="00B77509" w:rsidRPr="006B1C5D">
        <w:t>, which constituted the majority of the community at both locations,</w:t>
      </w:r>
      <w:r w:rsidR="00BB5017" w:rsidRPr="006B1C5D">
        <w:t xml:space="preserve"> was </w:t>
      </w:r>
      <w:r w:rsidR="00B77509" w:rsidRPr="006B1C5D">
        <w:t xml:space="preserve">higher </w:t>
      </w:r>
      <w:r w:rsidR="00BB5017" w:rsidRPr="006B1C5D">
        <w:t xml:space="preserve">at the </w:t>
      </w:r>
      <w:r w:rsidR="00531718" w:rsidRPr="006B1C5D">
        <w:t>North</w:t>
      </w:r>
      <w:r w:rsidR="00BB5017" w:rsidRPr="006B1C5D">
        <w:t xml:space="preserve"> location. On the other han</w:t>
      </w:r>
      <w:r w:rsidR="001C4376" w:rsidRPr="006B1C5D">
        <w:t xml:space="preserve">d, </w:t>
      </w:r>
      <w:r w:rsidR="00254C57" w:rsidRPr="006B1C5D">
        <w:t xml:space="preserve">the relative abundances of </w:t>
      </w:r>
      <w:r w:rsidR="001C4376" w:rsidRPr="006B1C5D">
        <w:rPr>
          <w:i/>
        </w:rPr>
        <w:t>Chlorophyta</w:t>
      </w:r>
      <w:r w:rsidR="001C4376" w:rsidRPr="006B1C5D">
        <w:t xml:space="preserve"> </w:t>
      </w:r>
      <w:r w:rsidR="00BB5017" w:rsidRPr="006B1C5D">
        <w:t xml:space="preserve">and </w:t>
      </w:r>
      <w:r w:rsidR="00BB5017" w:rsidRPr="006B1C5D">
        <w:rPr>
          <w:i/>
        </w:rPr>
        <w:t>Proteobacteria</w:t>
      </w:r>
      <w:r w:rsidR="00BB5017" w:rsidRPr="006B1C5D">
        <w:t xml:space="preserve"> were</w:t>
      </w:r>
      <w:r w:rsidR="00254C57" w:rsidRPr="006B1C5D">
        <w:t xml:space="preserve"> higher</w:t>
      </w:r>
      <w:r w:rsidR="00F95CC7" w:rsidRPr="006B1C5D">
        <w:t xml:space="preserve"> at the </w:t>
      </w:r>
      <w:r w:rsidR="00531718" w:rsidRPr="006B1C5D">
        <w:t>South</w:t>
      </w:r>
      <w:r w:rsidR="00206582" w:rsidRPr="006B1C5D">
        <w:t xml:space="preserve"> </w:t>
      </w:r>
      <w:r w:rsidR="00F95CC7" w:rsidRPr="006B1C5D">
        <w:t>location</w:t>
      </w:r>
      <w:r w:rsidR="00BB5017" w:rsidRPr="006B1C5D">
        <w:t xml:space="preserve"> and were almost absent in the </w:t>
      </w:r>
      <w:r w:rsidR="00531718" w:rsidRPr="006B1C5D">
        <w:t xml:space="preserve">North </w:t>
      </w:r>
      <w:r w:rsidR="0089181D" w:rsidRPr="006B1C5D">
        <w:t>(Student T-tests, pval&lt;0.0001)</w:t>
      </w:r>
      <w:r w:rsidR="00BB5017" w:rsidRPr="006B1C5D">
        <w:t xml:space="preserve">. </w:t>
      </w:r>
      <w:r w:rsidR="0006627B" w:rsidRPr="006B1C5D">
        <w:t>Unexpectedly, w</w:t>
      </w:r>
      <w:r w:rsidR="0089181D" w:rsidRPr="006B1C5D">
        <w:t xml:space="preserve">e found that the </w:t>
      </w:r>
      <w:r w:rsidR="0089181D" w:rsidRPr="006B1C5D">
        <w:rPr>
          <w:i/>
        </w:rPr>
        <w:t>Chlorophyta</w:t>
      </w:r>
      <w:r w:rsidR="0089181D" w:rsidRPr="006B1C5D">
        <w:t xml:space="preserve"> (</w:t>
      </w:r>
      <w:r w:rsidR="00B2471B" w:rsidRPr="006B1C5D">
        <w:t xml:space="preserve">the alga’s </w:t>
      </w:r>
      <w:r w:rsidR="0089181D" w:rsidRPr="006B1C5D">
        <w:t xml:space="preserve">chloroplast) 16S rRNA gene relative abundances in </w:t>
      </w:r>
      <w:r w:rsidR="005331B7" w:rsidRPr="006B1C5D">
        <w:t>the South</w:t>
      </w:r>
      <w:r w:rsidR="00C265C4" w:rsidRPr="006B1C5D">
        <w:t xml:space="preserve"> were nearly equal</w:t>
      </w:r>
      <w:r w:rsidR="0089181D" w:rsidRPr="006B1C5D">
        <w:t xml:space="preserve"> and sometimes greater than that of </w:t>
      </w:r>
      <w:r w:rsidR="0089181D" w:rsidRPr="006B1C5D">
        <w:rPr>
          <w:i/>
        </w:rPr>
        <w:t>Cyanobacteria</w:t>
      </w:r>
      <w:r w:rsidR="0089181D" w:rsidRPr="006B1C5D">
        <w:t xml:space="preserve">. </w:t>
      </w:r>
      <w:r w:rsidR="001C4376" w:rsidRPr="006B1C5D">
        <w:t xml:space="preserve">Evaluating taxon differences with the </w:t>
      </w:r>
      <w:r w:rsidR="00CD4F82" w:rsidRPr="006B1C5D">
        <w:rPr>
          <w:rFonts w:eastAsia="Times New Roman"/>
        </w:rPr>
        <w:t xml:space="preserve">analysis of </w:t>
      </w:r>
      <w:r w:rsidR="00C265C4" w:rsidRPr="006B1C5D">
        <w:rPr>
          <w:rFonts w:eastAsia="Times New Roman"/>
        </w:rPr>
        <w:t xml:space="preserve">the </w:t>
      </w:r>
      <w:r w:rsidR="00CD4F82" w:rsidRPr="006B1C5D">
        <w:rPr>
          <w:rFonts w:eastAsia="Times New Roman"/>
        </w:rPr>
        <w:t>composition of microbiomes</w:t>
      </w:r>
      <w:r w:rsidR="00B2471B" w:rsidRPr="006B1C5D">
        <w:t xml:space="preserve"> </w:t>
      </w:r>
      <w:r w:rsidR="00CD4F82" w:rsidRPr="006B1C5D">
        <w:t>(</w:t>
      </w:r>
      <w:r w:rsidR="001C4376" w:rsidRPr="006B1C5D">
        <w:t>ANCOM</w:t>
      </w:r>
      <w:r w:rsidR="00CD4F82" w:rsidRPr="006B1C5D">
        <w:t>)</w:t>
      </w:r>
      <w:r w:rsidR="001C4376" w:rsidRPr="006B1C5D">
        <w:t xml:space="preserve"> enrichment test also revealed similar trends</w:t>
      </w:r>
      <w:r w:rsidR="007D4E32" w:rsidRPr="006B1C5D">
        <w:t xml:space="preserve"> (Fig. 4</w:t>
      </w:r>
      <w:r w:rsidR="00B40EB7" w:rsidRPr="006B1C5D">
        <w:t>A</w:t>
      </w:r>
      <w:r w:rsidR="005F7D6D" w:rsidRPr="006B1C5D">
        <w:t>)</w:t>
      </w:r>
      <w:r w:rsidR="001C4376" w:rsidRPr="006B1C5D">
        <w:t>.</w:t>
      </w:r>
      <w:r w:rsidR="0051539D" w:rsidRPr="006B1C5D">
        <w:t xml:space="preserve"> </w:t>
      </w:r>
      <w:r w:rsidR="00CD4F82" w:rsidRPr="006B1C5D">
        <w:t>ANCO</w:t>
      </w:r>
      <w:r w:rsidR="00AE27C2" w:rsidRPr="006B1C5D">
        <w:t>M</w:t>
      </w:r>
      <w:r w:rsidR="00CD4F82" w:rsidRPr="006B1C5D">
        <w:t xml:space="preserve"> is a differential abundance method that aims to produce few false-positives by not making any assumptions about the distribution and structure of the underlying data</w:t>
      </w:r>
      <w:r w:rsidR="00AE3AEB" w:rsidRPr="006B1C5D">
        <w:t>, and uses a W-statistic to represent the number of features that a single feature is tested to be significantly different against</w:t>
      </w:r>
      <w:r w:rsidR="000B5E6C" w:rsidRPr="006B1C5D">
        <w:t xml:space="preserve"> </w:t>
      </w:r>
      <w:r w:rsidR="00AF0434">
        <w:fldChar w:fldCharType="begin"/>
      </w:r>
      <w:r w:rsidR="00AF0434">
        <w:instrText xml:space="preserve"> ADDIN EN.CITE &lt;EndNote&gt;&lt;Cite&gt;&lt;Author&gt;Mandal&lt;/Author&gt;&lt;Year&gt;2015&lt;/Year&gt;&lt;RecNum&gt;9214&lt;/RecNum&gt;&lt;DisplayText&gt;[38]&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AF0434">
        <w:fldChar w:fldCharType="separate"/>
      </w:r>
      <w:r w:rsidR="00AF0434">
        <w:rPr>
          <w:noProof/>
        </w:rPr>
        <w:t>[38]</w:t>
      </w:r>
      <w:r w:rsidR="00AF0434">
        <w:fldChar w:fldCharType="end"/>
      </w:r>
      <w:r w:rsidR="00AE27C2" w:rsidRPr="006B1C5D">
        <w:t>.</w:t>
      </w:r>
      <w:r w:rsidR="00CD4F82" w:rsidRPr="006B1C5D">
        <w:t xml:space="preserve"> </w:t>
      </w:r>
      <w:r w:rsidR="0051539D" w:rsidRPr="006B1C5D">
        <w:t xml:space="preserve">At the </w:t>
      </w:r>
      <w:r w:rsidR="005F7D6D" w:rsidRPr="006B1C5D">
        <w:t xml:space="preserve">class </w:t>
      </w:r>
      <w:r w:rsidR="0051539D" w:rsidRPr="006B1C5D">
        <w:t>level,</w:t>
      </w:r>
      <w:r w:rsidR="001C4376" w:rsidRPr="006B1C5D">
        <w:t xml:space="preserve"> </w:t>
      </w:r>
      <w:r w:rsidR="001C4376" w:rsidRPr="006B1C5D">
        <w:rPr>
          <w:i/>
        </w:rPr>
        <w:t>Chlorophyta</w:t>
      </w:r>
      <w:r w:rsidR="001C4376" w:rsidRPr="006B1C5D">
        <w:t xml:space="preserve"> </w:t>
      </w:r>
      <w:r w:rsidR="0051539D" w:rsidRPr="006B1C5D">
        <w:t xml:space="preserve">and </w:t>
      </w:r>
      <w:r w:rsidR="005F7D6D" w:rsidRPr="006B1C5D">
        <w:rPr>
          <w:i/>
        </w:rPr>
        <w:t>Gammap</w:t>
      </w:r>
      <w:r w:rsidR="0051539D" w:rsidRPr="006B1C5D">
        <w:rPr>
          <w:i/>
        </w:rPr>
        <w:t>roteobacteria</w:t>
      </w:r>
      <w:r w:rsidR="0051539D" w:rsidRPr="006B1C5D">
        <w:t xml:space="preserve"> </w:t>
      </w:r>
      <w:r w:rsidR="001C4376" w:rsidRPr="006B1C5D">
        <w:t>were mo</w:t>
      </w:r>
      <w:r w:rsidR="0051539D" w:rsidRPr="006B1C5D">
        <w:t xml:space="preserve">re </w:t>
      </w:r>
      <w:r w:rsidR="00B77509" w:rsidRPr="006B1C5D">
        <w:t xml:space="preserve">relatively </w:t>
      </w:r>
      <w:r w:rsidR="0051539D" w:rsidRPr="006B1C5D">
        <w:t xml:space="preserve">abundant in </w:t>
      </w:r>
      <w:r w:rsidR="005331B7" w:rsidRPr="006B1C5D">
        <w:t>the South</w:t>
      </w:r>
      <w:r w:rsidR="001C4376" w:rsidRPr="006B1C5D">
        <w:t xml:space="preserve"> (</w:t>
      </w:r>
      <w:r w:rsidR="0051539D" w:rsidRPr="006B1C5D">
        <w:t xml:space="preserve">ANCOM </w:t>
      </w:r>
      <w:r w:rsidR="005F7D6D" w:rsidRPr="006B1C5D">
        <w:t>W=20 and 18</w:t>
      </w:r>
      <w:r w:rsidR="0051539D" w:rsidRPr="006B1C5D">
        <w:t>, respectively</w:t>
      </w:r>
      <w:r w:rsidR="001C4376" w:rsidRPr="006B1C5D">
        <w:t>).</w:t>
      </w:r>
      <w:r w:rsidR="005F7D6D" w:rsidRPr="006B1C5D">
        <w:t xml:space="preserve"> </w:t>
      </w:r>
      <w:r w:rsidR="005F7D6D" w:rsidRPr="006B1C5D">
        <w:rPr>
          <w:i/>
        </w:rPr>
        <w:t>Cyanobacteria</w:t>
      </w:r>
      <w:r w:rsidR="00F95CC7" w:rsidRPr="006B1C5D">
        <w:t>,</w:t>
      </w:r>
      <w:r w:rsidR="005F7D6D" w:rsidRPr="006B1C5D">
        <w:t xml:space="preserve"> on the other hand, </w:t>
      </w:r>
      <w:r w:rsidR="00F95CC7" w:rsidRPr="006B1C5D">
        <w:t>were</w:t>
      </w:r>
      <w:r w:rsidR="005F7D6D" w:rsidRPr="006B1C5D">
        <w:t xml:space="preserve"> significantly more </w:t>
      </w:r>
      <w:r w:rsidR="00B77509" w:rsidRPr="006B1C5D">
        <w:t xml:space="preserve">relatively </w:t>
      </w:r>
      <w:r w:rsidR="005F7D6D" w:rsidRPr="006B1C5D">
        <w:t xml:space="preserve">abundant at the </w:t>
      </w:r>
      <w:r w:rsidR="00531718" w:rsidRPr="006B1C5D">
        <w:t>North</w:t>
      </w:r>
      <w:r w:rsidR="005F7D6D" w:rsidRPr="006B1C5D">
        <w:t xml:space="preserve"> location (ANCOM W=18).</w:t>
      </w:r>
      <w:r w:rsidR="001C4376" w:rsidRPr="006B1C5D">
        <w:t xml:space="preserve"> At the </w:t>
      </w:r>
      <w:r w:rsidR="005F7D6D" w:rsidRPr="006B1C5D">
        <w:t>domain</w:t>
      </w:r>
      <w:r w:rsidR="001C4376" w:rsidRPr="006B1C5D">
        <w:t xml:space="preserve"> level, Archaea </w:t>
      </w:r>
      <w:r w:rsidR="00B77509" w:rsidRPr="006B1C5D">
        <w:t xml:space="preserve">(which were largely comprised of </w:t>
      </w:r>
      <w:r w:rsidR="00B77509" w:rsidRPr="006B1C5D">
        <w:rPr>
          <w:i/>
        </w:rPr>
        <w:t>Euryarchaeota</w:t>
      </w:r>
      <w:r w:rsidR="00B77509" w:rsidRPr="006B1C5D">
        <w:t xml:space="preserve">) </w:t>
      </w:r>
      <w:r w:rsidR="001C4376" w:rsidRPr="006B1C5D">
        <w:t xml:space="preserve">was significantly more </w:t>
      </w:r>
      <w:r w:rsidR="0051539D" w:rsidRPr="006B1C5D">
        <w:t>relatively</w:t>
      </w:r>
      <w:r w:rsidR="001C4376" w:rsidRPr="006B1C5D">
        <w:t xml:space="preserve"> abundant in </w:t>
      </w:r>
      <w:r w:rsidR="00206582" w:rsidRPr="006B1C5D">
        <w:t xml:space="preserve">the </w:t>
      </w:r>
      <w:r w:rsidR="00531718" w:rsidRPr="006B1C5D">
        <w:t>North</w:t>
      </w:r>
      <w:r w:rsidR="001C4376" w:rsidRPr="006B1C5D">
        <w:t xml:space="preserve"> (ANCOM, W=2). </w:t>
      </w:r>
    </w:p>
    <w:p w14:paraId="0934EDBA" w14:textId="77777777" w:rsidR="00884CDE" w:rsidRPr="006B1C5D" w:rsidRDefault="00884CDE" w:rsidP="00092F28">
      <w:pPr>
        <w:spacing w:line="360" w:lineRule="auto"/>
      </w:pPr>
    </w:p>
    <w:p w14:paraId="5FB728AA" w14:textId="2B57EFD3" w:rsidR="00C94625" w:rsidRPr="006B1C5D" w:rsidRDefault="00731D18" w:rsidP="00092F28">
      <w:pPr>
        <w:spacing w:line="360" w:lineRule="auto"/>
        <w:rPr>
          <w:rFonts w:eastAsia="Times New Roman"/>
        </w:rPr>
      </w:pPr>
      <w:r w:rsidRPr="006B1C5D">
        <w:tab/>
      </w:r>
      <w:r w:rsidR="00103E8C" w:rsidRPr="006B1C5D">
        <w:t xml:space="preserve">Comparing the relative taxonomic composition of halite microbial communities at the top and bottom of the </w:t>
      </w:r>
      <w:r w:rsidR="00531718" w:rsidRPr="006B1C5D">
        <w:t>North</w:t>
      </w:r>
      <w:r w:rsidR="00103E8C" w:rsidRPr="006B1C5D">
        <w:t xml:space="preserve"> hill also revealed major differences in phyla abundances</w:t>
      </w:r>
      <w:r w:rsidR="007D4E32" w:rsidRPr="006B1C5D">
        <w:t xml:space="preserve"> (Fig. 4</w:t>
      </w:r>
      <w:r w:rsidR="00EB6718" w:rsidRPr="006B1C5D">
        <w:t>B</w:t>
      </w:r>
      <w:r w:rsidR="00294BF3" w:rsidRPr="006B1C5D">
        <w:t>, S7</w:t>
      </w:r>
      <w:r w:rsidR="00080659" w:rsidRPr="006B1C5D">
        <w:t>B</w:t>
      </w:r>
      <w:r w:rsidR="00EB6718" w:rsidRPr="006B1C5D">
        <w:t>)</w:t>
      </w:r>
      <w:r w:rsidR="00103E8C" w:rsidRPr="006B1C5D">
        <w:t xml:space="preserve">. These samples were collected within </w:t>
      </w:r>
      <w:r w:rsidR="00AE3AEB" w:rsidRPr="006B1C5D">
        <w:t>2</w:t>
      </w:r>
      <w:r w:rsidR="00103E8C" w:rsidRPr="006B1C5D">
        <w:t>0m</w:t>
      </w:r>
      <w:r w:rsidR="00103E8C" w:rsidRPr="006B1C5D">
        <w:rPr>
          <w:vertAlign w:val="superscript"/>
        </w:rPr>
        <w:t>2</w:t>
      </w:r>
      <w:r w:rsidR="00103E8C" w:rsidRPr="006B1C5D">
        <w:t xml:space="preserve"> areas at the top and bottom, so the inter-re</w:t>
      </w:r>
      <w:r w:rsidR="005F7D6D" w:rsidRPr="006B1C5D">
        <w:t xml:space="preserve">plicate </w:t>
      </w:r>
      <w:r w:rsidR="005F7D6D" w:rsidRPr="006B1C5D">
        <w:lastRenderedPageBreak/>
        <w:t xml:space="preserve">composition </w:t>
      </w:r>
      <w:r w:rsidR="00C3301B" w:rsidRPr="006B1C5D">
        <w:t xml:space="preserve">variability </w:t>
      </w:r>
      <w:r w:rsidR="005F7D6D" w:rsidRPr="006B1C5D">
        <w:t xml:space="preserve">was notably </w:t>
      </w:r>
      <w:r w:rsidR="00103E8C" w:rsidRPr="006B1C5D">
        <w:t>lower</w:t>
      </w:r>
      <w:r w:rsidR="00F53851" w:rsidRPr="006B1C5D">
        <w:t xml:space="preserve"> than that between samples </w:t>
      </w:r>
      <w:r w:rsidR="00AE3AEB" w:rsidRPr="006B1C5D">
        <w:t>collected over larger areas.</w:t>
      </w:r>
      <w:r w:rsidR="00103E8C" w:rsidRPr="006B1C5D">
        <w:t xml:space="preserve"> </w:t>
      </w:r>
      <w:r w:rsidR="00103E8C" w:rsidRPr="006B1C5D">
        <w:rPr>
          <w:i/>
        </w:rPr>
        <w:t>Cyanobacteria</w:t>
      </w:r>
      <w:r w:rsidR="00103E8C" w:rsidRPr="006B1C5D">
        <w:t xml:space="preserve"> were </w:t>
      </w:r>
      <w:r w:rsidR="00F66F17" w:rsidRPr="006B1C5D">
        <w:t xml:space="preserve">relatively </w:t>
      </w:r>
      <w:r w:rsidR="00103E8C" w:rsidRPr="006B1C5D">
        <w:t xml:space="preserve">more abundant at the </w:t>
      </w:r>
      <w:r w:rsidR="00BC543B" w:rsidRPr="006B1C5D">
        <w:t>bottom</w:t>
      </w:r>
      <w:r w:rsidR="00103E8C" w:rsidRPr="006B1C5D">
        <w:t xml:space="preserve"> of the hill than </w:t>
      </w:r>
      <w:r w:rsidR="00B50F7F" w:rsidRPr="006B1C5D">
        <w:t xml:space="preserve">at the </w:t>
      </w:r>
      <w:r w:rsidR="00BC543B" w:rsidRPr="006B1C5D">
        <w:t>top</w:t>
      </w:r>
      <w:r w:rsidR="00103E8C" w:rsidRPr="006B1C5D">
        <w:t xml:space="preserve"> (Student T-test pval&lt;0.001), while </w:t>
      </w:r>
      <w:r w:rsidR="00103E8C" w:rsidRPr="006B1C5D">
        <w:rPr>
          <w:i/>
        </w:rPr>
        <w:t>Euryarchaeota</w:t>
      </w:r>
      <w:r w:rsidR="00103E8C" w:rsidRPr="006B1C5D">
        <w:t xml:space="preserve">, </w:t>
      </w:r>
      <w:r w:rsidR="00103E8C" w:rsidRPr="006B1C5D">
        <w:rPr>
          <w:i/>
        </w:rPr>
        <w:t>Proteobacteria</w:t>
      </w:r>
      <w:r w:rsidR="00103E8C" w:rsidRPr="006B1C5D">
        <w:t xml:space="preserve">, and </w:t>
      </w:r>
      <w:r w:rsidR="00103E8C" w:rsidRPr="006B1C5D">
        <w:rPr>
          <w:i/>
        </w:rPr>
        <w:t>Actinobacteria</w:t>
      </w:r>
      <w:r w:rsidR="00103E8C" w:rsidRPr="006B1C5D">
        <w:t xml:space="preserve"> were more abundant at the top (Student</w:t>
      </w:r>
      <w:r w:rsidR="00F95CC7" w:rsidRPr="006B1C5D">
        <w:t xml:space="preserve"> T-test pval&lt;0.0001). </w:t>
      </w:r>
      <w:r w:rsidR="00F95CC7" w:rsidRPr="006B1C5D">
        <w:rPr>
          <w:i/>
        </w:rPr>
        <w:t>Chlorophyt</w:t>
      </w:r>
      <w:r w:rsidR="00103E8C" w:rsidRPr="006B1C5D">
        <w:rPr>
          <w:i/>
        </w:rPr>
        <w:t>a</w:t>
      </w:r>
      <w:r w:rsidR="00103E8C" w:rsidRPr="006B1C5D">
        <w:t xml:space="preserve"> chloroplast sequences were only detected at low abundances in a few samples</w:t>
      </w:r>
      <w:r w:rsidR="007D41FA" w:rsidRPr="006B1C5D">
        <w:t xml:space="preserve"> at the bottom and top, resulting in inconclusive statistical comparison</w:t>
      </w:r>
      <w:r w:rsidR="00103E8C" w:rsidRPr="006B1C5D">
        <w:t>.</w:t>
      </w:r>
      <w:r w:rsidR="00884CDE" w:rsidRPr="006B1C5D">
        <w:t xml:space="preserve"> </w:t>
      </w:r>
      <w:r w:rsidR="00081195" w:rsidRPr="006B1C5D">
        <w:t xml:space="preserve">Evaluating </w:t>
      </w:r>
      <w:r w:rsidR="00103E8C" w:rsidRPr="006B1C5D">
        <w:t>taxa enrichment with the ANCOM significance test produced slightly different results</w:t>
      </w:r>
      <w:r w:rsidR="00EB6718" w:rsidRPr="006B1C5D">
        <w:t xml:space="preserve"> than that from the T-tests on the total relative phyla abundances</w:t>
      </w:r>
      <w:r w:rsidR="00340042" w:rsidRPr="006B1C5D">
        <w:t xml:space="preserve">, specifically in the interpretation of the </w:t>
      </w:r>
      <w:r w:rsidR="00340042" w:rsidRPr="006B1C5D">
        <w:rPr>
          <w:i/>
        </w:rPr>
        <w:t xml:space="preserve">Nanohaloarchaea </w:t>
      </w:r>
      <w:r w:rsidR="00340042" w:rsidRPr="006B1C5D">
        <w:t>and</w:t>
      </w:r>
      <w:r w:rsidR="00340042" w:rsidRPr="006B1C5D">
        <w:rPr>
          <w:i/>
        </w:rPr>
        <w:t xml:space="preserve"> </w:t>
      </w:r>
      <w:r w:rsidR="00340042" w:rsidRPr="006B1C5D">
        <w:rPr>
          <w:rFonts w:eastAsia="Times New Roman"/>
          <w:i/>
        </w:rPr>
        <w:t xml:space="preserve">Euryarchaeota </w:t>
      </w:r>
      <w:r w:rsidR="00340042" w:rsidRPr="006B1C5D">
        <w:rPr>
          <w:rFonts w:eastAsia="Times New Roman"/>
        </w:rPr>
        <w:t>relative abundance differences</w:t>
      </w:r>
      <w:r w:rsidR="007D4E32" w:rsidRPr="006B1C5D">
        <w:t xml:space="preserve"> (Fig. 4</w:t>
      </w:r>
      <w:r w:rsidR="006C0A86" w:rsidRPr="006B1C5D">
        <w:t>B</w:t>
      </w:r>
      <w:r w:rsidR="005F7D6D" w:rsidRPr="006B1C5D">
        <w:t>)</w:t>
      </w:r>
      <w:r w:rsidR="00DD2E72" w:rsidRPr="006B1C5D">
        <w:t>.</w:t>
      </w:r>
      <w:r w:rsidR="00103E8C" w:rsidRPr="006B1C5D">
        <w:t xml:space="preserve"> </w:t>
      </w:r>
      <w:r w:rsidR="00103E8C" w:rsidRPr="006B1C5D">
        <w:rPr>
          <w:i/>
        </w:rPr>
        <w:t>Nanohaloarchaea</w:t>
      </w:r>
      <w:r w:rsidR="00340042" w:rsidRPr="006B1C5D">
        <w:rPr>
          <w:i/>
        </w:rPr>
        <w:t xml:space="preserve"> </w:t>
      </w:r>
      <w:r w:rsidR="00340042" w:rsidRPr="006B1C5D">
        <w:t xml:space="preserve">(which was not identified as </w:t>
      </w:r>
      <w:r w:rsidR="005875CE" w:rsidRPr="006B1C5D">
        <w:t>differentially abundant</w:t>
      </w:r>
      <w:r w:rsidR="00340042" w:rsidRPr="006B1C5D">
        <w:t xml:space="preserve"> by the T-test)</w:t>
      </w:r>
      <w:r w:rsidR="00103E8C" w:rsidRPr="006B1C5D">
        <w:t xml:space="preserve">, </w:t>
      </w:r>
      <w:r w:rsidR="00103E8C" w:rsidRPr="006B1C5D">
        <w:rPr>
          <w:i/>
        </w:rPr>
        <w:t>Proteobacteria</w:t>
      </w:r>
      <w:r w:rsidR="00103E8C" w:rsidRPr="006B1C5D">
        <w:t xml:space="preserve">, and </w:t>
      </w:r>
      <w:r w:rsidR="00103E8C" w:rsidRPr="006B1C5D">
        <w:rPr>
          <w:i/>
        </w:rPr>
        <w:t>Actinobacteria</w:t>
      </w:r>
      <w:r w:rsidR="00103E8C" w:rsidRPr="006B1C5D">
        <w:t xml:space="preserve"> </w:t>
      </w:r>
      <w:r w:rsidR="00103E8C" w:rsidRPr="006B1C5D">
        <w:rPr>
          <w:rFonts w:eastAsia="Times New Roman"/>
        </w:rPr>
        <w:t xml:space="preserve">were found to be significantly more </w:t>
      </w:r>
      <w:r w:rsidR="007D41FA" w:rsidRPr="006B1C5D">
        <w:rPr>
          <w:rFonts w:eastAsia="Times New Roman"/>
        </w:rPr>
        <w:t xml:space="preserve">relatively </w:t>
      </w:r>
      <w:r w:rsidR="00103E8C" w:rsidRPr="006B1C5D">
        <w:rPr>
          <w:rFonts w:eastAsia="Times New Roman"/>
        </w:rPr>
        <w:t xml:space="preserve">abundant at the top of the hill than the bottom (ANCOM W=6,9,8, respectively), and </w:t>
      </w:r>
      <w:r w:rsidR="00103E8C" w:rsidRPr="006B1C5D">
        <w:rPr>
          <w:rFonts w:eastAsia="Times New Roman"/>
          <w:i/>
        </w:rPr>
        <w:t>Cyanobacteria</w:t>
      </w:r>
      <w:r w:rsidR="00103E8C" w:rsidRPr="006B1C5D">
        <w:rPr>
          <w:rFonts w:eastAsia="Times New Roman"/>
        </w:rPr>
        <w:t xml:space="preserve"> was more </w:t>
      </w:r>
      <w:r w:rsidR="007D41FA" w:rsidRPr="006B1C5D">
        <w:rPr>
          <w:rFonts w:eastAsia="Times New Roman"/>
        </w:rPr>
        <w:t xml:space="preserve">relatively </w:t>
      </w:r>
      <w:r w:rsidR="00103E8C" w:rsidRPr="006B1C5D">
        <w:rPr>
          <w:rFonts w:eastAsia="Times New Roman"/>
        </w:rPr>
        <w:t xml:space="preserve">abundant at the bottom of the hill (ANCOM W=7). No </w:t>
      </w:r>
      <w:r w:rsidR="005875CE" w:rsidRPr="006B1C5D">
        <w:rPr>
          <w:rFonts w:eastAsia="Times New Roman"/>
        </w:rPr>
        <w:t xml:space="preserve">ANCOM </w:t>
      </w:r>
      <w:r w:rsidR="00DD2E72" w:rsidRPr="006B1C5D">
        <w:rPr>
          <w:rFonts w:eastAsia="Times New Roman"/>
        </w:rPr>
        <w:t xml:space="preserve">significance in </w:t>
      </w:r>
      <w:r w:rsidR="00B50F7F" w:rsidRPr="006B1C5D">
        <w:rPr>
          <w:rFonts w:eastAsia="Times New Roman"/>
        </w:rPr>
        <w:t xml:space="preserve">relative </w:t>
      </w:r>
      <w:r w:rsidR="00DD2E72" w:rsidRPr="006B1C5D">
        <w:rPr>
          <w:rFonts w:eastAsia="Times New Roman"/>
        </w:rPr>
        <w:t xml:space="preserve">abundance </w:t>
      </w:r>
      <w:r w:rsidR="00103E8C" w:rsidRPr="006B1C5D">
        <w:rPr>
          <w:rFonts w:eastAsia="Times New Roman"/>
        </w:rPr>
        <w:t xml:space="preserve">was observed for </w:t>
      </w:r>
      <w:r w:rsidR="00103E8C" w:rsidRPr="006B1C5D">
        <w:rPr>
          <w:rFonts w:eastAsia="Times New Roman"/>
          <w:i/>
        </w:rPr>
        <w:t>Euryarchaeota</w:t>
      </w:r>
      <w:r w:rsidR="005875CE" w:rsidRPr="006B1C5D">
        <w:rPr>
          <w:rFonts w:eastAsia="Times New Roman"/>
        </w:rPr>
        <w:t>, although it was significant in the T-test analysis</w:t>
      </w:r>
      <w:r w:rsidR="00103E8C" w:rsidRPr="006B1C5D">
        <w:rPr>
          <w:rFonts w:eastAsia="Times New Roman"/>
        </w:rPr>
        <w:t>.</w:t>
      </w:r>
    </w:p>
    <w:p w14:paraId="1B5C4A4E" w14:textId="7B3BF2B2" w:rsidR="00D25698" w:rsidRPr="006B1C5D" w:rsidRDefault="00D25698" w:rsidP="00092F28">
      <w:pPr>
        <w:spacing w:line="360" w:lineRule="auto"/>
        <w:rPr>
          <w:i/>
        </w:rPr>
      </w:pPr>
    </w:p>
    <w:p w14:paraId="79A6842F" w14:textId="4DA4E1A4" w:rsidR="00BC543B" w:rsidRPr="006B1C5D" w:rsidRDefault="00F601E1" w:rsidP="00092F28">
      <w:pPr>
        <w:spacing w:line="360" w:lineRule="auto"/>
      </w:pPr>
      <w:r w:rsidRPr="006B1C5D">
        <w:rPr>
          <w:noProof/>
        </w:rPr>
        <w:lastRenderedPageBreak/>
        <w:drawing>
          <wp:inline distT="0" distB="0" distL="0" distR="0" wp14:anchorId="497123AC" wp14:editId="541D45D8">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943600" cy="5943600"/>
                    </a:xfrm>
                    <a:prstGeom prst="rect">
                      <a:avLst/>
                    </a:prstGeom>
                  </pic:spPr>
                </pic:pic>
              </a:graphicData>
            </a:graphic>
          </wp:inline>
        </w:drawing>
      </w:r>
    </w:p>
    <w:p w14:paraId="109FE0C5" w14:textId="392244C8" w:rsidR="00C94625" w:rsidRPr="006B1C5D" w:rsidRDefault="006425D1" w:rsidP="00092F28">
      <w:pPr>
        <w:spacing w:line="360" w:lineRule="auto"/>
        <w:rPr>
          <w:rFonts w:eastAsia="Times New Roman"/>
        </w:rPr>
      </w:pPr>
      <w:r w:rsidRPr="006B1C5D">
        <w:rPr>
          <w:i/>
        </w:rPr>
        <w:t>Fig. 4</w:t>
      </w:r>
      <w:r w:rsidR="00182B35" w:rsidRPr="006B1C5D">
        <w:rPr>
          <w:i/>
        </w:rPr>
        <w:t xml:space="preserve">: </w:t>
      </w:r>
      <w:r w:rsidR="00081195" w:rsidRPr="006B1C5D">
        <w:rPr>
          <w:i/>
        </w:rPr>
        <w:t>P</w:t>
      </w:r>
      <w:r w:rsidR="00531718" w:rsidRPr="006B1C5D">
        <w:rPr>
          <w:i/>
        </w:rPr>
        <w:t xml:space="preserve">hylum-level </w:t>
      </w:r>
      <w:r w:rsidR="00182B35" w:rsidRPr="006B1C5D">
        <w:rPr>
          <w:i/>
        </w:rPr>
        <w:t xml:space="preserve">taxonomy composition of halite communities </w:t>
      </w:r>
      <w:r w:rsidR="00081195" w:rsidRPr="006B1C5D">
        <w:rPr>
          <w:i/>
        </w:rPr>
        <w:t>from different locations.</w:t>
      </w:r>
      <w:r w:rsidR="00182B35" w:rsidRPr="006B1C5D">
        <w:rPr>
          <w:i/>
        </w:rPr>
        <w:t xml:space="preserve"> (A) </w:t>
      </w:r>
      <w:r w:rsidR="00531718" w:rsidRPr="006B1C5D">
        <w:rPr>
          <w:i/>
        </w:rPr>
        <w:t>North and South ends of the salar</w:t>
      </w:r>
      <w:r w:rsidR="00182B35" w:rsidRPr="006B1C5D">
        <w:rPr>
          <w:i/>
        </w:rPr>
        <w:t xml:space="preserve"> and (B) the top and bottom of the </w:t>
      </w:r>
      <w:r w:rsidR="00531718" w:rsidRPr="006B1C5D">
        <w:rPr>
          <w:i/>
        </w:rPr>
        <w:t xml:space="preserve">North </w:t>
      </w:r>
      <w:r w:rsidR="00182B35" w:rsidRPr="006B1C5D">
        <w:rPr>
          <w:i/>
        </w:rPr>
        <w:t>hill. Relative abundances were estimated with the Qiime2 taxonomy assignment pipeline.</w:t>
      </w:r>
      <w:r w:rsidR="007A0941" w:rsidRPr="006B1C5D">
        <w:rPr>
          <w:i/>
        </w:rPr>
        <w:t xml:space="preserve"> Only </w:t>
      </w:r>
      <w:r w:rsidR="002706CD" w:rsidRPr="006B1C5D">
        <w:rPr>
          <w:i/>
        </w:rPr>
        <w:t xml:space="preserve">the six most abundant </w:t>
      </w:r>
      <w:r w:rsidR="007A0941" w:rsidRPr="006B1C5D">
        <w:rPr>
          <w:i/>
        </w:rPr>
        <w:t>phyla found in this community are shown.</w:t>
      </w:r>
    </w:p>
    <w:p w14:paraId="72CA6A82" w14:textId="77777777" w:rsidR="00731D18" w:rsidRPr="006B1C5D" w:rsidRDefault="00731D18" w:rsidP="00092F28">
      <w:pPr>
        <w:spacing w:line="360" w:lineRule="auto"/>
        <w:rPr>
          <w:rFonts w:eastAsia="Times New Roman"/>
        </w:rPr>
      </w:pPr>
    </w:p>
    <w:p w14:paraId="24AB5B08" w14:textId="77777777" w:rsidR="00161712" w:rsidRPr="006B1C5D" w:rsidRDefault="00103E8C" w:rsidP="00092F28">
      <w:pPr>
        <w:spacing w:line="360" w:lineRule="auto"/>
      </w:pPr>
      <w:r w:rsidRPr="006B1C5D">
        <w:tab/>
      </w:r>
    </w:p>
    <w:p w14:paraId="32F10C29" w14:textId="77777777" w:rsidR="00161712" w:rsidRPr="006B1C5D" w:rsidRDefault="00161712">
      <w:r w:rsidRPr="006B1C5D">
        <w:br w:type="page"/>
      </w:r>
    </w:p>
    <w:p w14:paraId="7048FA4E" w14:textId="02214A0B" w:rsidR="00103E8C" w:rsidRPr="006B1C5D" w:rsidRDefault="00AE0B93" w:rsidP="00161712">
      <w:pPr>
        <w:spacing w:line="360" w:lineRule="auto"/>
        <w:ind w:firstLine="720"/>
      </w:pPr>
      <w:r w:rsidRPr="006B1C5D">
        <w:lastRenderedPageBreak/>
        <w:t xml:space="preserve">Next, we investigated the diversity in phylum-level relative composition in different positions (top, middle, bottom) of the halite nodule interiors. </w:t>
      </w:r>
      <w:r w:rsidR="00103E8C" w:rsidRPr="006B1C5D">
        <w:t xml:space="preserve">Because of </w:t>
      </w:r>
      <w:r w:rsidR="00515FE2" w:rsidRPr="006B1C5D">
        <w:t xml:space="preserve">the </w:t>
      </w:r>
      <w:r w:rsidR="00103E8C" w:rsidRPr="006B1C5D">
        <w:t>high inter-nodule and inter-slice variability of the microbial community composition, the</w:t>
      </w:r>
      <w:r w:rsidR="00C94625" w:rsidRPr="006B1C5D">
        <w:t xml:space="preserve"> relative abundance of each taxon</w:t>
      </w:r>
      <w:r w:rsidR="00103E8C" w:rsidRPr="006B1C5D">
        <w:t xml:space="preserve"> in each sample was standardized to its average relative abundance in that slice. This standardization resulted in a </w:t>
      </w:r>
      <w:r w:rsidR="00515FE2" w:rsidRPr="006B1C5D">
        <w:t>relative abundance average of 1</w:t>
      </w:r>
      <w:r w:rsidR="00103E8C" w:rsidRPr="006B1C5D">
        <w:t xml:space="preserve"> and highlighted differences in phyla spatial distribution along the top, middle, and bottom position of the nodules</w:t>
      </w:r>
      <w:r w:rsidR="00294BF3" w:rsidRPr="006B1C5D">
        <w:t xml:space="preserve"> (Fig. S8</w:t>
      </w:r>
      <w:r w:rsidR="00E40D68" w:rsidRPr="006B1C5D">
        <w:t>)</w:t>
      </w:r>
      <w:r w:rsidR="00103E8C" w:rsidRPr="006B1C5D">
        <w:t xml:space="preserve">. We found that </w:t>
      </w:r>
      <w:r w:rsidR="00103E8C" w:rsidRPr="006B1C5D">
        <w:rPr>
          <w:i/>
        </w:rPr>
        <w:t>Euryarchaeota</w:t>
      </w:r>
      <w:r w:rsidR="00103E8C" w:rsidRPr="006B1C5D">
        <w:t xml:space="preserve"> (constituted entirely of </w:t>
      </w:r>
      <w:r w:rsidR="00103E8C" w:rsidRPr="006B1C5D">
        <w:rPr>
          <w:i/>
        </w:rPr>
        <w:t>Halobacteria</w:t>
      </w:r>
      <w:r w:rsidR="00103E8C" w:rsidRPr="006B1C5D">
        <w:t xml:space="preserve">) was significantly more </w:t>
      </w:r>
      <w:r w:rsidR="00E81101" w:rsidRPr="006B1C5D">
        <w:t xml:space="preserve">relatively </w:t>
      </w:r>
      <w:r w:rsidR="00103E8C" w:rsidRPr="006B1C5D">
        <w:t xml:space="preserve">abundant at the bottom of the halite than the middle, while </w:t>
      </w:r>
      <w:r w:rsidR="00103E8C" w:rsidRPr="006B1C5D">
        <w:rPr>
          <w:i/>
          <w:iCs/>
        </w:rPr>
        <w:t>Bacteroidetes</w:t>
      </w:r>
      <w:r w:rsidR="00103E8C" w:rsidRPr="006B1C5D">
        <w:t xml:space="preserve"> showed the reverse trend</w:t>
      </w:r>
      <w:r w:rsidR="001006C7" w:rsidRPr="006B1C5D">
        <w:t xml:space="preserve">, being more relatively abundant </w:t>
      </w:r>
      <w:r w:rsidR="00E81101" w:rsidRPr="006B1C5D">
        <w:t>in the middle than the bottom</w:t>
      </w:r>
      <w:r w:rsidR="001006C7" w:rsidRPr="006B1C5D">
        <w:t xml:space="preserve"> </w:t>
      </w:r>
      <w:r w:rsidR="00103E8C" w:rsidRPr="006B1C5D">
        <w:t xml:space="preserve"> (Student’s T-test, pval&lt;0.01</w:t>
      </w:r>
      <w:r w:rsidR="007D4E32" w:rsidRPr="006B1C5D">
        <w:t>; Fig. 5</w:t>
      </w:r>
      <w:r w:rsidR="00515FE2" w:rsidRPr="006B1C5D">
        <w:t xml:space="preserve">). However, the </w:t>
      </w:r>
      <w:r w:rsidR="00103E8C" w:rsidRPr="006B1C5D">
        <w:t xml:space="preserve">magnitudes of these differences were </w:t>
      </w:r>
      <w:r w:rsidR="00811021" w:rsidRPr="006B1C5D">
        <w:t xml:space="preserve">small </w:t>
      </w:r>
      <w:r w:rsidR="00103E8C" w:rsidRPr="006B1C5D">
        <w:t xml:space="preserve">(&lt;8% and &lt;20%, respectively). </w:t>
      </w:r>
      <w:r w:rsidR="00103E8C" w:rsidRPr="006B1C5D">
        <w:rPr>
          <w:i/>
          <w:iCs/>
        </w:rPr>
        <w:t>Cyanobacteria</w:t>
      </w:r>
      <w:r w:rsidR="00103E8C" w:rsidRPr="006B1C5D">
        <w:t xml:space="preserve"> </w:t>
      </w:r>
      <w:r w:rsidR="00515FE2" w:rsidRPr="006B1C5D">
        <w:t>were</w:t>
      </w:r>
      <w:r w:rsidR="00103E8C" w:rsidRPr="006B1C5D">
        <w:t xml:space="preserve"> significantly and consistently more </w:t>
      </w:r>
      <w:r w:rsidR="00E81101" w:rsidRPr="006B1C5D">
        <w:t xml:space="preserve">relatively </w:t>
      </w:r>
      <w:r w:rsidR="00103E8C" w:rsidRPr="006B1C5D">
        <w:t xml:space="preserve">abundant </w:t>
      </w:r>
      <w:r w:rsidR="00EE4199" w:rsidRPr="006B1C5D">
        <w:t xml:space="preserve">by more than 80% </w:t>
      </w:r>
      <w:r w:rsidR="00103E8C" w:rsidRPr="006B1C5D">
        <w:t>at the tops of the nodules than the middles (</w:t>
      </w:r>
      <w:r w:rsidR="00EE4199" w:rsidRPr="006B1C5D">
        <w:t>Student’s T-test, pval&lt;0.001)</w:t>
      </w:r>
      <w:r w:rsidR="00103E8C" w:rsidRPr="006B1C5D">
        <w:t xml:space="preserve">. </w:t>
      </w:r>
      <w:r w:rsidR="00103E8C" w:rsidRPr="006B1C5D">
        <w:rPr>
          <w:i/>
        </w:rPr>
        <w:t>Actinobacteria</w:t>
      </w:r>
      <w:r w:rsidR="00103E8C" w:rsidRPr="006B1C5D">
        <w:t xml:space="preserve">, </w:t>
      </w:r>
      <w:r w:rsidR="00103E8C" w:rsidRPr="006B1C5D">
        <w:rPr>
          <w:i/>
        </w:rPr>
        <w:t>Nanohaloarchaea</w:t>
      </w:r>
      <w:r w:rsidR="00103E8C" w:rsidRPr="006B1C5D">
        <w:t xml:space="preserve">, and </w:t>
      </w:r>
      <w:r w:rsidR="00103E8C" w:rsidRPr="006B1C5D">
        <w:rPr>
          <w:i/>
        </w:rPr>
        <w:t>Proteobacteria</w:t>
      </w:r>
      <w:r w:rsidR="00103E8C" w:rsidRPr="006B1C5D">
        <w:t xml:space="preserve"> were consistently </w:t>
      </w:r>
      <w:r w:rsidR="0020399A" w:rsidRPr="006B1C5D">
        <w:t xml:space="preserve">more </w:t>
      </w:r>
      <w:r w:rsidR="00E81101" w:rsidRPr="006B1C5D">
        <w:t>relatively</w:t>
      </w:r>
      <w:r w:rsidR="00103E8C" w:rsidRPr="006B1C5D">
        <w:t xml:space="preserve"> abundant in the midd</w:t>
      </w:r>
      <w:r w:rsidR="00515FE2" w:rsidRPr="006B1C5D">
        <w:t>le of the halite</w:t>
      </w:r>
      <w:r w:rsidR="00173719" w:rsidRPr="006B1C5D">
        <w:t xml:space="preserve"> nodules</w:t>
      </w:r>
      <w:r w:rsidR="00515FE2" w:rsidRPr="006B1C5D">
        <w:t xml:space="preserve"> and less </w:t>
      </w:r>
      <w:r w:rsidR="00E81101" w:rsidRPr="006B1C5D">
        <w:t xml:space="preserve">relatively </w:t>
      </w:r>
      <w:r w:rsidR="00515FE2" w:rsidRPr="006B1C5D">
        <w:t>abund</w:t>
      </w:r>
      <w:r w:rsidR="00103E8C" w:rsidRPr="006B1C5D">
        <w:t xml:space="preserve">ant at the top and bottom positions (Student’s T-test, pval&lt;0.01). This preference for the center of the </w:t>
      </w:r>
      <w:r w:rsidR="00173719" w:rsidRPr="006B1C5D">
        <w:t xml:space="preserve">nodules </w:t>
      </w:r>
      <w:r w:rsidR="00103E8C" w:rsidRPr="006B1C5D">
        <w:t>resulted in a major increase in relative abundance at the center</w:t>
      </w:r>
      <w:r w:rsidR="00EE4199" w:rsidRPr="006B1C5D">
        <w:t xml:space="preserve"> compared to the top and bottom positions</w:t>
      </w:r>
      <w:r w:rsidR="00103E8C" w:rsidRPr="006B1C5D">
        <w:t xml:space="preserve"> </w:t>
      </w:r>
      <w:r w:rsidR="001006C7" w:rsidRPr="006B1C5D">
        <w:t xml:space="preserve">of </w:t>
      </w:r>
      <w:r w:rsidR="00103E8C" w:rsidRPr="006B1C5D">
        <w:t xml:space="preserve">~310% for </w:t>
      </w:r>
      <w:r w:rsidR="00103E8C" w:rsidRPr="006B1C5D">
        <w:rPr>
          <w:i/>
        </w:rPr>
        <w:t>Actinobacteria</w:t>
      </w:r>
      <w:r w:rsidR="00103E8C" w:rsidRPr="006B1C5D">
        <w:t xml:space="preserve">, ~70% for </w:t>
      </w:r>
      <w:r w:rsidR="00103E8C" w:rsidRPr="006B1C5D">
        <w:rPr>
          <w:i/>
        </w:rPr>
        <w:t>Nanohaloarchaea</w:t>
      </w:r>
      <w:r w:rsidR="00103E8C" w:rsidRPr="006B1C5D">
        <w:t xml:space="preserve">, and ~50% for </w:t>
      </w:r>
      <w:r w:rsidR="00103E8C" w:rsidRPr="006B1C5D">
        <w:rPr>
          <w:i/>
        </w:rPr>
        <w:t>Proteobacteria</w:t>
      </w:r>
      <w:r w:rsidR="00103E8C" w:rsidRPr="006B1C5D">
        <w:t xml:space="preserve">. </w:t>
      </w:r>
      <w:r w:rsidR="00103E8C" w:rsidRPr="006B1C5D">
        <w:rPr>
          <w:i/>
        </w:rPr>
        <w:t>Chlorophyta</w:t>
      </w:r>
      <w:r w:rsidR="00103E8C" w:rsidRPr="006B1C5D">
        <w:t xml:space="preserve"> (chloroplast) sequences were only detected at low </w:t>
      </w:r>
      <w:r w:rsidR="001006C7" w:rsidRPr="006B1C5D">
        <w:t xml:space="preserve">relative </w:t>
      </w:r>
      <w:r w:rsidR="00103E8C" w:rsidRPr="006B1C5D">
        <w:t>abundances is a few samples, and thus were not included in this analysis.</w:t>
      </w:r>
    </w:p>
    <w:p w14:paraId="2D5061F6" w14:textId="77777777" w:rsidR="00884CDE" w:rsidRPr="006B1C5D" w:rsidRDefault="00884CDE" w:rsidP="00092F28">
      <w:pPr>
        <w:spacing w:line="360" w:lineRule="auto"/>
      </w:pPr>
    </w:p>
    <w:p w14:paraId="65E12A25" w14:textId="41B71025" w:rsidR="00103E8C" w:rsidRPr="006B1C5D" w:rsidRDefault="00103E8C" w:rsidP="00092F28">
      <w:pPr>
        <w:spacing w:line="360" w:lineRule="auto"/>
        <w:rPr>
          <w:u w:val="single"/>
        </w:rPr>
      </w:pPr>
      <w:r w:rsidRPr="006B1C5D">
        <w:rPr>
          <w:i/>
        </w:rPr>
        <w:tab/>
      </w:r>
      <w:r w:rsidR="00935413" w:rsidRPr="006B1C5D">
        <w:t>We also correlated the community composition to</w:t>
      </w:r>
      <w:r w:rsidR="0035072D" w:rsidRPr="006B1C5D">
        <w:t xml:space="preserve"> </w:t>
      </w:r>
      <w:r w:rsidR="00EE4199" w:rsidRPr="006B1C5D">
        <w:t xml:space="preserve">the </w:t>
      </w:r>
      <w:r w:rsidR="00E818CD" w:rsidRPr="006B1C5D">
        <w:t xml:space="preserve">shortest </w:t>
      </w:r>
      <w:r w:rsidR="00EE4199" w:rsidRPr="006B1C5D">
        <w:t xml:space="preserve">distance of each sampling location to the </w:t>
      </w:r>
      <w:r w:rsidRPr="006B1C5D">
        <w:t xml:space="preserve">surface </w:t>
      </w:r>
      <w:r w:rsidR="00515FE2" w:rsidRPr="006B1C5D">
        <w:t xml:space="preserve">of the </w:t>
      </w:r>
      <w:r w:rsidR="0035072D" w:rsidRPr="006B1C5D">
        <w:t xml:space="preserve">nodule </w:t>
      </w:r>
      <w:r w:rsidR="00515FE2" w:rsidRPr="006B1C5D">
        <w:t>(</w:t>
      </w:r>
      <w:r w:rsidR="00E818CD" w:rsidRPr="006B1C5D">
        <w:t xml:space="preserve">either </w:t>
      </w:r>
      <w:r w:rsidR="00515FE2" w:rsidRPr="006B1C5D">
        <w:t>top or</w:t>
      </w:r>
      <w:r w:rsidR="00EE4199" w:rsidRPr="006B1C5D">
        <w:t xml:space="preserve"> bottom)</w:t>
      </w:r>
      <w:r w:rsidR="004B63DE" w:rsidRPr="006B1C5D">
        <w:t>, which confirmed pref</w:t>
      </w:r>
      <w:r w:rsidR="0035072D" w:rsidRPr="006B1C5D">
        <w:t xml:space="preserve">erences of some taxa towards the nodule interior </w:t>
      </w:r>
      <w:r w:rsidR="007C48F0" w:rsidRPr="006B1C5D">
        <w:t xml:space="preserve">versus the </w:t>
      </w:r>
      <w:r w:rsidR="0035072D" w:rsidRPr="006B1C5D">
        <w:t xml:space="preserve">exterior </w:t>
      </w:r>
      <w:r w:rsidR="00294BF3" w:rsidRPr="006B1C5D">
        <w:t>(Fig. S8</w:t>
      </w:r>
      <w:r w:rsidR="0035072D" w:rsidRPr="006B1C5D">
        <w:t>)</w:t>
      </w:r>
      <w:r w:rsidRPr="006B1C5D">
        <w:t>. Just as described above, the abundances of each taxon in each position were standardized to their average abundance in each slice. The</w:t>
      </w:r>
      <w:r w:rsidR="00206582" w:rsidRPr="006B1C5D">
        <w:t xml:space="preserve"> significance of the positive and</w:t>
      </w:r>
      <w:r w:rsidRPr="006B1C5D">
        <w:t xml:space="preserve"> negative trend</w:t>
      </w:r>
      <w:r w:rsidR="00206582" w:rsidRPr="006B1C5D">
        <w:t>s</w:t>
      </w:r>
      <w:r w:rsidRPr="006B1C5D">
        <w:t xml:space="preserve"> </w:t>
      </w:r>
      <w:r w:rsidR="00206582" w:rsidRPr="006B1C5D">
        <w:t xml:space="preserve">was </w:t>
      </w:r>
      <w:r w:rsidRPr="006B1C5D">
        <w:t xml:space="preserve">evaluated with a Spearman correlation test </w:t>
      </w:r>
      <w:r w:rsidR="00EE4199" w:rsidRPr="006B1C5D">
        <w:t xml:space="preserve">as well as a two-sided paired T-test </w:t>
      </w:r>
      <w:r w:rsidRPr="006B1C5D">
        <w:t xml:space="preserve">(pval&lt;0.01). Similar to what was found in the categorical comparisons, </w:t>
      </w:r>
      <w:r w:rsidRPr="006B1C5D">
        <w:rPr>
          <w:i/>
        </w:rPr>
        <w:t>Actinobacteria</w:t>
      </w:r>
      <w:r w:rsidRPr="006B1C5D">
        <w:t xml:space="preserve">, </w:t>
      </w:r>
      <w:r w:rsidRPr="006B1C5D">
        <w:rPr>
          <w:i/>
        </w:rPr>
        <w:t>Nanohaloarchaea</w:t>
      </w:r>
      <w:r w:rsidRPr="006B1C5D">
        <w:t xml:space="preserve">, and </w:t>
      </w:r>
      <w:r w:rsidRPr="006B1C5D">
        <w:rPr>
          <w:i/>
        </w:rPr>
        <w:t xml:space="preserve">Proteobacteria </w:t>
      </w:r>
      <w:r w:rsidRPr="006B1C5D">
        <w:t xml:space="preserve">were significantly more </w:t>
      </w:r>
      <w:r w:rsidR="004C7E3C" w:rsidRPr="006B1C5D">
        <w:t xml:space="preserve">relatively </w:t>
      </w:r>
      <w:r w:rsidRPr="006B1C5D">
        <w:t xml:space="preserve">abundant further away from the surface, reaching maximum relative abundances at 2-3cm away from the nodule surface. </w:t>
      </w:r>
      <w:r w:rsidRPr="006B1C5D">
        <w:rPr>
          <w:i/>
        </w:rPr>
        <w:t>Cyanobacteria</w:t>
      </w:r>
      <w:r w:rsidRPr="006B1C5D">
        <w:t xml:space="preserve"> on the other hand, significantly decreased in relative abundance as the distance to the surface increased. </w:t>
      </w:r>
      <w:r w:rsidRPr="006B1C5D">
        <w:lastRenderedPageBreak/>
        <w:t xml:space="preserve">Interestingly, both </w:t>
      </w:r>
      <w:r w:rsidRPr="006B1C5D">
        <w:rPr>
          <w:i/>
          <w:iCs/>
        </w:rPr>
        <w:t>Euryarchaeota</w:t>
      </w:r>
      <w:r w:rsidRPr="006B1C5D">
        <w:t xml:space="preserve"> and </w:t>
      </w:r>
      <w:r w:rsidRPr="006B1C5D">
        <w:rPr>
          <w:i/>
          <w:iCs/>
        </w:rPr>
        <w:t xml:space="preserve">Bacteroidetes </w:t>
      </w:r>
      <w:r w:rsidRPr="006B1C5D">
        <w:t xml:space="preserve">relative abundances were not significantly correlated with the distance to the surface. </w:t>
      </w:r>
    </w:p>
    <w:p w14:paraId="6D0A115B" w14:textId="2A21986C" w:rsidR="002817C2" w:rsidRPr="006B1C5D" w:rsidRDefault="002817C2" w:rsidP="00092F28">
      <w:pPr>
        <w:spacing w:line="360" w:lineRule="auto"/>
      </w:pPr>
    </w:p>
    <w:p w14:paraId="2494642F" w14:textId="77777777" w:rsidR="0035072D" w:rsidRPr="006B1C5D" w:rsidRDefault="0035072D" w:rsidP="00092F28">
      <w:pPr>
        <w:spacing w:line="360" w:lineRule="auto"/>
        <w:rPr>
          <w:b/>
        </w:rPr>
      </w:pPr>
      <w:r w:rsidRPr="006B1C5D">
        <w:rPr>
          <w:b/>
          <w:noProof/>
        </w:rPr>
        <w:drawing>
          <wp:inline distT="0" distB="0" distL="0" distR="0" wp14:anchorId="4630EAD8" wp14:editId="5DAE4A57">
            <wp:extent cx="5943600" cy="3714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14750"/>
                    </a:xfrm>
                    <a:prstGeom prst="rect">
                      <a:avLst/>
                    </a:prstGeom>
                  </pic:spPr>
                </pic:pic>
              </a:graphicData>
            </a:graphic>
          </wp:inline>
        </w:drawing>
      </w:r>
    </w:p>
    <w:p w14:paraId="6BD42F8B" w14:textId="1EF3290E" w:rsidR="0035072D" w:rsidRPr="006B1C5D" w:rsidRDefault="006425D1" w:rsidP="00092F28">
      <w:pPr>
        <w:spacing w:line="360" w:lineRule="auto"/>
        <w:rPr>
          <w:i/>
        </w:rPr>
      </w:pPr>
      <w:r w:rsidRPr="006B1C5D">
        <w:rPr>
          <w:i/>
        </w:rPr>
        <w:t>Fig. 5</w:t>
      </w:r>
      <w:r w:rsidR="0035072D" w:rsidRPr="006B1C5D">
        <w:rPr>
          <w:i/>
        </w:rPr>
        <w:t>: Relative abundance of major halite microbiome phyla inside the halite nodules at the top, middle</w:t>
      </w:r>
      <w:r w:rsidR="00C265C4" w:rsidRPr="006B1C5D">
        <w:rPr>
          <w:i/>
        </w:rPr>
        <w:t>,</w:t>
      </w:r>
      <w:r w:rsidR="0035072D" w:rsidRPr="006B1C5D">
        <w:rPr>
          <w:i/>
        </w:rPr>
        <w:t xml:space="preserve"> and bottom positions within each sampled nodule slice. The relative abundances were standardized to the average abundance of that phyla in each slice. Chlorophyta (chloroplast) sequences were only detected at low abundances is a few samples, and are not shown here. Bars above each phyla represent Student’s t-test significance, and the stars denote the associated p-value (***: pval&lt;0.0001, **: pval&lt;0.001, *: pval&lt;0.01).</w:t>
      </w:r>
    </w:p>
    <w:p w14:paraId="361D47A3" w14:textId="77777777" w:rsidR="00DC6F12" w:rsidRPr="006B1C5D" w:rsidRDefault="00DC6F12" w:rsidP="00092F28">
      <w:pPr>
        <w:spacing w:line="360" w:lineRule="auto"/>
      </w:pPr>
    </w:p>
    <w:p w14:paraId="56AC1AC6" w14:textId="2D1FC554" w:rsidR="008D7D25" w:rsidRPr="006B1C5D" w:rsidRDefault="009A11AC" w:rsidP="00092F28">
      <w:pPr>
        <w:spacing w:line="360" w:lineRule="auto"/>
      </w:pPr>
      <w:r w:rsidRPr="006B1C5D">
        <w:rPr>
          <w:b/>
        </w:rPr>
        <w:t>Water availability dictates community diversity</w:t>
      </w:r>
    </w:p>
    <w:p w14:paraId="6292606B" w14:textId="0EBAC7CB" w:rsidR="005429BA" w:rsidRPr="006B1C5D" w:rsidRDefault="009132F9" w:rsidP="00092F28">
      <w:pPr>
        <w:spacing w:line="360" w:lineRule="auto"/>
      </w:pPr>
      <w:r w:rsidRPr="006B1C5D">
        <w:tab/>
      </w:r>
      <w:r w:rsidR="00A144F0" w:rsidRPr="006B1C5D">
        <w:t>To investigate the effects of environmental factors on community diversity</w:t>
      </w:r>
      <w:r w:rsidR="00B0493F" w:rsidRPr="006B1C5D">
        <w:t xml:space="preserve">, we </w:t>
      </w:r>
      <w:r w:rsidR="00A144F0" w:rsidRPr="006B1C5D">
        <w:t xml:space="preserve">analyzed </w:t>
      </w:r>
      <w:r w:rsidR="00B0493F" w:rsidRPr="006B1C5D">
        <w:t xml:space="preserve">the microbial alpha diversity between sampling locations. </w:t>
      </w:r>
      <w:r w:rsidRPr="006B1C5D">
        <w:t>Comparing alpha diversity metrics across the</w:t>
      </w:r>
      <w:r w:rsidR="007A3897" w:rsidRPr="006B1C5D">
        <w:t xml:space="preserve"> </w:t>
      </w:r>
      <w:r w:rsidR="00E2561A" w:rsidRPr="006B1C5D">
        <w:t xml:space="preserve">regional </w:t>
      </w:r>
      <w:r w:rsidR="007A3897" w:rsidRPr="006B1C5D">
        <w:t xml:space="preserve">and </w:t>
      </w:r>
      <w:r w:rsidR="00811021" w:rsidRPr="006B1C5D">
        <w:t xml:space="preserve">landscape </w:t>
      </w:r>
      <w:r w:rsidRPr="006B1C5D">
        <w:t>scales of diversity at the ASV clustering level reveal</w:t>
      </w:r>
      <w:r w:rsidR="007A3897" w:rsidRPr="006B1C5D">
        <w:t xml:space="preserve">ed that the phylogenetic diversity was </w:t>
      </w:r>
      <w:r w:rsidR="00995860" w:rsidRPr="006B1C5D">
        <w:t xml:space="preserve">generally </w:t>
      </w:r>
      <w:r w:rsidR="007A3897" w:rsidRPr="006B1C5D">
        <w:t>higher in the more humid locations</w:t>
      </w:r>
      <w:r w:rsidR="00512073" w:rsidRPr="006B1C5D">
        <w:t xml:space="preserve"> (Table S1</w:t>
      </w:r>
      <w:r w:rsidR="00FB4E83" w:rsidRPr="006B1C5D">
        <w:t>)</w:t>
      </w:r>
      <w:r w:rsidRPr="006B1C5D">
        <w:t xml:space="preserve">. </w:t>
      </w:r>
      <w:r w:rsidR="00A144F0" w:rsidRPr="006B1C5D">
        <w:t xml:space="preserve">Communities from </w:t>
      </w:r>
      <w:r w:rsidR="007A3897" w:rsidRPr="006B1C5D">
        <w:t xml:space="preserve">samples </w:t>
      </w:r>
      <w:r w:rsidR="00A144F0" w:rsidRPr="006B1C5D">
        <w:t>collected at</w:t>
      </w:r>
      <w:r w:rsidR="000069A7" w:rsidRPr="006B1C5D">
        <w:t xml:space="preserve"> the</w:t>
      </w:r>
      <w:r w:rsidR="007A3897" w:rsidRPr="006B1C5D">
        <w:t xml:space="preserve"> </w:t>
      </w:r>
      <w:r w:rsidR="005331B7" w:rsidRPr="006B1C5D">
        <w:t>South site</w:t>
      </w:r>
      <w:r w:rsidR="007A3897" w:rsidRPr="006B1C5D">
        <w:t xml:space="preserve"> had significantly higher Faith </w:t>
      </w:r>
      <w:r w:rsidR="004C7E3C" w:rsidRPr="006B1C5D">
        <w:t xml:space="preserve">Phylogenetic Diversity (Faith </w:t>
      </w:r>
      <w:r w:rsidR="007A3897" w:rsidRPr="006B1C5D">
        <w:t>PD</w:t>
      </w:r>
      <w:r w:rsidR="004C7E3C" w:rsidRPr="006B1C5D">
        <w:t>)</w:t>
      </w:r>
      <w:r w:rsidR="007A3897" w:rsidRPr="006B1C5D">
        <w:t xml:space="preserve"> than those from </w:t>
      </w:r>
      <w:r w:rsidR="004D1470" w:rsidRPr="006B1C5D">
        <w:t>the North</w:t>
      </w:r>
      <w:r w:rsidR="00995860" w:rsidRPr="006B1C5D">
        <w:t xml:space="preserve"> (Kruskal-Wallis, </w:t>
      </w:r>
      <w:r w:rsidR="007A3897" w:rsidRPr="006B1C5D">
        <w:t xml:space="preserve">pval&lt;0.001), </w:t>
      </w:r>
      <w:r w:rsidR="007A3897" w:rsidRPr="006B1C5D">
        <w:lastRenderedPageBreak/>
        <w:t xml:space="preserve">while </w:t>
      </w:r>
      <w:r w:rsidR="00995860" w:rsidRPr="006B1C5D">
        <w:t xml:space="preserve">the Simpson and Shannon diversity indexes were not significantly different. Samples from </w:t>
      </w:r>
      <w:r w:rsidR="007A3897" w:rsidRPr="006B1C5D">
        <w:t xml:space="preserve">the top of </w:t>
      </w:r>
      <w:r w:rsidR="000069A7" w:rsidRPr="006B1C5D">
        <w:t>the</w:t>
      </w:r>
      <w:r w:rsidR="004D1470" w:rsidRPr="006B1C5D">
        <w:t xml:space="preserve"> North hill</w:t>
      </w:r>
      <w:r w:rsidR="007A3897" w:rsidRPr="006B1C5D">
        <w:t xml:space="preserve"> were more diverse than those at the bottom </w:t>
      </w:r>
      <w:r w:rsidR="00647FB4" w:rsidRPr="006B1C5D">
        <w:t xml:space="preserve">in terms of Faith PD, Shannon, and Simpson alpha diversity indexes </w:t>
      </w:r>
      <w:r w:rsidR="007A3897" w:rsidRPr="006B1C5D">
        <w:t>(K</w:t>
      </w:r>
      <w:r w:rsidR="00995860" w:rsidRPr="006B1C5D">
        <w:t>ruskal-Wallis</w:t>
      </w:r>
      <w:r w:rsidR="00141446" w:rsidRPr="006B1C5D">
        <w:t>, pval&lt;0.01</w:t>
      </w:r>
      <w:r w:rsidR="007A3897" w:rsidRPr="006B1C5D">
        <w:t xml:space="preserve">). </w:t>
      </w:r>
      <w:r w:rsidR="00A144F0" w:rsidRPr="006B1C5D">
        <w:t>In contrast, a</w:t>
      </w:r>
      <w:r w:rsidR="008D7D25" w:rsidRPr="006B1C5D">
        <w:t xml:space="preserve">t the </w:t>
      </w:r>
      <w:r w:rsidR="00811021" w:rsidRPr="006B1C5D">
        <w:t xml:space="preserve">local </w:t>
      </w:r>
      <w:r w:rsidR="008D7D25" w:rsidRPr="006B1C5D">
        <w:t>distance scales (intra-halite)</w:t>
      </w:r>
      <w:r w:rsidR="00A144F0" w:rsidRPr="006B1C5D">
        <w:t xml:space="preserve">, measures of alpha diversity </w:t>
      </w:r>
      <w:r w:rsidR="008D7D25" w:rsidRPr="006B1C5D">
        <w:t xml:space="preserve">did not yield </w:t>
      </w:r>
      <w:r w:rsidR="00433CBA" w:rsidRPr="006B1C5D">
        <w:t xml:space="preserve">significant differences with </w:t>
      </w:r>
      <w:r w:rsidR="008D7D25" w:rsidRPr="006B1C5D">
        <w:t>categorical test</w:t>
      </w:r>
      <w:r w:rsidR="00433CBA" w:rsidRPr="006B1C5D">
        <w:t>s</w:t>
      </w:r>
      <w:r w:rsidR="008D7D25" w:rsidRPr="006B1C5D">
        <w:t>, however</w:t>
      </w:r>
      <w:r w:rsidR="00515FE2" w:rsidRPr="006B1C5D">
        <w:t>,</w:t>
      </w:r>
      <w:r w:rsidR="008D7D25" w:rsidRPr="006B1C5D">
        <w:t xml:space="preserve"> a paired </w:t>
      </w:r>
      <w:r w:rsidR="00515FE2" w:rsidRPr="006B1C5D">
        <w:t xml:space="preserve">statistical test revealed that </w:t>
      </w:r>
      <w:r w:rsidR="008D7D25" w:rsidRPr="006B1C5D">
        <w:t xml:space="preserve">the center position within the </w:t>
      </w:r>
      <w:r w:rsidR="00796B2C" w:rsidRPr="006B1C5D">
        <w:t>halite nodules</w:t>
      </w:r>
      <w:r w:rsidR="00C265C4" w:rsidRPr="006B1C5D">
        <w:t xml:space="preserve"> generally had </w:t>
      </w:r>
      <w:r w:rsidR="008D7D25" w:rsidRPr="006B1C5D">
        <w:t xml:space="preserve">higher taxonomic diversity than the top (two-sided paired t-test, pvav&lt;0.01). The other position pairings did not show </w:t>
      </w:r>
      <w:r w:rsidR="00515FE2" w:rsidRPr="006B1C5D">
        <w:t xml:space="preserve">a </w:t>
      </w:r>
      <w:r w:rsidR="008D7D25" w:rsidRPr="006B1C5D">
        <w:t>significant difference in alpha diversity</w:t>
      </w:r>
      <w:r w:rsidR="00433CBA" w:rsidRPr="006B1C5D">
        <w:t xml:space="preserve"> (Table </w:t>
      </w:r>
      <w:r w:rsidR="00512073" w:rsidRPr="006B1C5D">
        <w:t>S2</w:t>
      </w:r>
      <w:r w:rsidR="00433CBA" w:rsidRPr="006B1C5D">
        <w:t>)</w:t>
      </w:r>
      <w:r w:rsidR="008D7D25" w:rsidRPr="006B1C5D">
        <w:t xml:space="preserve">. </w:t>
      </w:r>
    </w:p>
    <w:p w14:paraId="3BB52476" w14:textId="77777777" w:rsidR="002B1EC9" w:rsidRPr="006B1C5D" w:rsidRDefault="002B1EC9" w:rsidP="00092F28">
      <w:pPr>
        <w:spacing w:line="360" w:lineRule="auto"/>
        <w:rPr>
          <w:b/>
        </w:rPr>
      </w:pPr>
    </w:p>
    <w:p w14:paraId="24D6E832" w14:textId="36E1F13F" w:rsidR="00EB4A77" w:rsidRPr="006B1C5D" w:rsidRDefault="007562C7" w:rsidP="00092F28">
      <w:pPr>
        <w:spacing w:line="360" w:lineRule="auto"/>
        <w:rPr>
          <w:b/>
        </w:rPr>
      </w:pPr>
      <w:r w:rsidRPr="006B1C5D">
        <w:rPr>
          <w:b/>
        </w:rPr>
        <w:t>C</w:t>
      </w:r>
      <w:r w:rsidR="000E77A2" w:rsidRPr="006B1C5D">
        <w:rPr>
          <w:b/>
        </w:rPr>
        <w:t>ommunity structure</w:t>
      </w:r>
      <w:r w:rsidRPr="006B1C5D">
        <w:rPr>
          <w:b/>
        </w:rPr>
        <w:t xml:space="preserve"> </w:t>
      </w:r>
      <w:r w:rsidR="00094B3C" w:rsidRPr="006B1C5D">
        <w:rPr>
          <w:b/>
        </w:rPr>
        <w:t>becomes more similar with increased physical proximity</w:t>
      </w:r>
    </w:p>
    <w:p w14:paraId="70EC2110" w14:textId="14F0CD8A" w:rsidR="00EB4A77" w:rsidRPr="006B1C5D" w:rsidRDefault="00396D32" w:rsidP="00092F28">
      <w:pPr>
        <w:spacing w:line="360" w:lineRule="auto"/>
      </w:pPr>
      <w:r w:rsidRPr="006B1C5D">
        <w:tab/>
        <w:t xml:space="preserve">Inter-sample dissimilarity comparisons were also used to determine </w:t>
      </w:r>
      <w:r w:rsidR="00F1654B" w:rsidRPr="006B1C5D">
        <w:t xml:space="preserve">whether </w:t>
      </w:r>
      <w:r w:rsidRPr="006B1C5D">
        <w:t>samples collected farther apart (</w:t>
      </w:r>
      <w:r w:rsidR="00E2561A" w:rsidRPr="006B1C5D">
        <w:t xml:space="preserve">regional </w:t>
      </w:r>
      <w:r w:rsidRPr="006B1C5D">
        <w:t>distance scales) were more dissimilar than those collected closer together (smaller distance scales</w:t>
      </w:r>
      <w:r w:rsidR="007562C7" w:rsidRPr="006B1C5D">
        <w:t xml:space="preserve">). </w:t>
      </w:r>
      <w:r w:rsidR="00EB4A77" w:rsidRPr="006B1C5D">
        <w:t xml:space="preserve">Comparing average Weighted Unifrac dissimilarities between locations revealed that </w:t>
      </w:r>
      <w:r w:rsidR="00B8209A" w:rsidRPr="006B1C5D">
        <w:t>the average inter-sample dissimilarity was the highest</w:t>
      </w:r>
      <w:r w:rsidR="00E74873" w:rsidRPr="006B1C5D">
        <w:t xml:space="preserve"> at the largest distance scales, but became significantly smaller as samples became closer </w:t>
      </w:r>
      <w:r w:rsidR="00B8209A" w:rsidRPr="006B1C5D">
        <w:t>(</w:t>
      </w:r>
      <w:r w:rsidR="00294BF3" w:rsidRPr="006B1C5D">
        <w:t>Fig. S9</w:t>
      </w:r>
      <w:r w:rsidR="00E74873" w:rsidRPr="006B1C5D">
        <w:t xml:space="preserve">). Performing the same analysis by using the </w:t>
      </w:r>
      <w:r w:rsidRPr="006B1C5D">
        <w:t xml:space="preserve">Bray-Curtis dissimilarity </w:t>
      </w:r>
      <w:r w:rsidR="00E74873" w:rsidRPr="006B1C5D">
        <w:t xml:space="preserve">metric, which highlights </w:t>
      </w:r>
      <w:r w:rsidR="007562C7" w:rsidRPr="006B1C5D">
        <w:t>raw community composition difference</w:t>
      </w:r>
      <w:r w:rsidR="00E74873" w:rsidRPr="006B1C5D">
        <w:t xml:space="preserve">s without considering inter-ASV </w:t>
      </w:r>
      <w:r w:rsidR="007562C7" w:rsidRPr="006B1C5D">
        <w:t>phylogenetic similarity</w:t>
      </w:r>
      <w:r w:rsidR="00E74873" w:rsidRPr="006B1C5D">
        <w:t>, revealed an even better resolved dissimilarity differences at the tested distance scales (Fig.</w:t>
      </w:r>
      <w:r w:rsidR="007D4E32" w:rsidRPr="006B1C5D">
        <w:t xml:space="preserve"> 6</w:t>
      </w:r>
      <w:r w:rsidR="00E74873" w:rsidRPr="006B1C5D">
        <w:t>)</w:t>
      </w:r>
      <w:r w:rsidRPr="006B1C5D">
        <w:t xml:space="preserve">. </w:t>
      </w:r>
      <w:r w:rsidR="008F54E6" w:rsidRPr="006B1C5D">
        <w:t xml:space="preserve">With this metric, we found that samples coming from the same positions within the </w:t>
      </w:r>
      <w:r w:rsidR="00796B2C" w:rsidRPr="006B1C5D">
        <w:t>halite nodules</w:t>
      </w:r>
      <w:r w:rsidR="008F54E6" w:rsidRPr="006B1C5D">
        <w:t xml:space="preserve"> (e.g. top positions of halite 1) were more similar than those coming from different positions (Student’s T-tests, pval&lt;0.001). In general, the inter-sample dissimilarity had a significant positive correlation with increasing distance.</w:t>
      </w:r>
    </w:p>
    <w:p w14:paraId="419FB14A" w14:textId="7D6398DC" w:rsidR="00396D32" w:rsidRPr="006B1C5D" w:rsidRDefault="00396D32" w:rsidP="00092F28">
      <w:pPr>
        <w:spacing w:line="360" w:lineRule="auto"/>
      </w:pPr>
      <w:r w:rsidRPr="006B1C5D">
        <w:tab/>
      </w:r>
    </w:p>
    <w:p w14:paraId="285B0021" w14:textId="78C0CFCA" w:rsidR="00AD3219" w:rsidRPr="006B1C5D" w:rsidRDefault="008745A9" w:rsidP="00092F28">
      <w:pPr>
        <w:spacing w:line="360" w:lineRule="auto"/>
      </w:pPr>
      <w:r w:rsidRPr="006B1C5D">
        <w:rPr>
          <w:noProof/>
        </w:rPr>
        <w:lastRenderedPageBreak/>
        <w:drawing>
          <wp:inline distT="0" distB="0" distL="0" distR="0" wp14:anchorId="17F079B6" wp14:editId="43F619D7">
            <wp:extent cx="5943600" cy="4457700"/>
            <wp:effectExtent l="0" t="0" r="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30AEC620" w14:textId="7509DDD4" w:rsidR="00D61568" w:rsidRPr="006B1C5D" w:rsidRDefault="006425D1" w:rsidP="00092F28">
      <w:pPr>
        <w:spacing w:line="360" w:lineRule="auto"/>
        <w:rPr>
          <w:i/>
        </w:rPr>
      </w:pPr>
      <w:r w:rsidRPr="006B1C5D">
        <w:rPr>
          <w:i/>
        </w:rPr>
        <w:t>Fig. 6</w:t>
      </w:r>
      <w:r w:rsidR="00AD3219" w:rsidRPr="006B1C5D">
        <w:rPr>
          <w:i/>
        </w:rPr>
        <w:t xml:space="preserve">: Bray-Curtis dissimilarity between microbial communities in halite samples from different sites, compared across distance scales: </w:t>
      </w:r>
      <w:r w:rsidR="00D83B32" w:rsidRPr="006B1C5D">
        <w:rPr>
          <w:i/>
        </w:rPr>
        <w:t>~3 cm (samples from the same</w:t>
      </w:r>
      <w:r w:rsidR="000D210A" w:rsidRPr="006B1C5D">
        <w:rPr>
          <w:i/>
        </w:rPr>
        <w:t xml:space="preserve"> nodule</w:t>
      </w:r>
      <w:r w:rsidR="0029700D" w:rsidRPr="006B1C5D">
        <w:rPr>
          <w:i/>
        </w:rPr>
        <w:t xml:space="preserve"> and position along the horizontal or vertical component</w:t>
      </w:r>
      <w:r w:rsidR="00D83B32" w:rsidRPr="006B1C5D">
        <w:rPr>
          <w:i/>
        </w:rPr>
        <w:t xml:space="preserve">), ~10 cm (samples from the same </w:t>
      </w:r>
      <w:r w:rsidR="000D210A" w:rsidRPr="006B1C5D">
        <w:rPr>
          <w:i/>
        </w:rPr>
        <w:t>nodule</w:t>
      </w:r>
      <w:r w:rsidR="00D83B32" w:rsidRPr="006B1C5D">
        <w:rPr>
          <w:i/>
        </w:rPr>
        <w:t xml:space="preserve"> at</w:t>
      </w:r>
      <w:r w:rsidR="0029700D" w:rsidRPr="006B1C5D">
        <w:rPr>
          <w:i/>
        </w:rPr>
        <w:t xml:space="preserve"> any internal position</w:t>
      </w:r>
      <w:r w:rsidR="00D83B32" w:rsidRPr="006B1C5D">
        <w:rPr>
          <w:i/>
        </w:rPr>
        <w:t xml:space="preserve">), ~10 m (samples from different </w:t>
      </w:r>
      <w:r w:rsidR="000D210A" w:rsidRPr="006B1C5D">
        <w:rPr>
          <w:i/>
        </w:rPr>
        <w:t>nodules</w:t>
      </w:r>
      <w:r w:rsidR="00D83B32" w:rsidRPr="006B1C5D">
        <w:rPr>
          <w:i/>
        </w:rPr>
        <w:t xml:space="preserve"> at </w:t>
      </w:r>
      <w:r w:rsidR="00B54394" w:rsidRPr="006B1C5D">
        <w:rPr>
          <w:i/>
        </w:rPr>
        <w:t>North</w:t>
      </w:r>
      <w:r w:rsidR="00D83B32" w:rsidRPr="006B1C5D">
        <w:rPr>
          <w:i/>
        </w:rPr>
        <w:t xml:space="preserve">-top), ~300 m </w:t>
      </w:r>
      <w:r w:rsidR="00AD3219" w:rsidRPr="006B1C5D">
        <w:rPr>
          <w:i/>
        </w:rPr>
        <w:t>(</w:t>
      </w:r>
      <w:r w:rsidR="00B54394" w:rsidRPr="006B1C5D">
        <w:rPr>
          <w:i/>
        </w:rPr>
        <w:t>North</w:t>
      </w:r>
      <w:r w:rsidR="00AD3219" w:rsidRPr="006B1C5D">
        <w:rPr>
          <w:i/>
        </w:rPr>
        <w:t xml:space="preserve">-top vs </w:t>
      </w:r>
      <w:r w:rsidR="00B54394" w:rsidRPr="006B1C5D">
        <w:rPr>
          <w:i/>
        </w:rPr>
        <w:t>North</w:t>
      </w:r>
      <w:r w:rsidR="00AD3219" w:rsidRPr="006B1C5D">
        <w:rPr>
          <w:i/>
        </w:rPr>
        <w:t>-bottom)</w:t>
      </w:r>
      <w:r w:rsidR="00D83B32" w:rsidRPr="006B1C5D">
        <w:rPr>
          <w:i/>
        </w:rPr>
        <w:t>, and ~20 km (</w:t>
      </w:r>
      <w:r w:rsidR="00B54394" w:rsidRPr="006B1C5D">
        <w:rPr>
          <w:i/>
        </w:rPr>
        <w:t>North</w:t>
      </w:r>
      <w:r w:rsidR="00D83B32" w:rsidRPr="006B1C5D">
        <w:rPr>
          <w:i/>
        </w:rPr>
        <w:t xml:space="preserve"> vs</w:t>
      </w:r>
      <w:r w:rsidR="00B54394" w:rsidRPr="006B1C5D">
        <w:rPr>
          <w:i/>
        </w:rPr>
        <w:t xml:space="preserve"> South </w:t>
      </w:r>
      <w:r w:rsidR="005C77E4" w:rsidRPr="006B1C5D">
        <w:rPr>
          <w:i/>
        </w:rPr>
        <w:t xml:space="preserve">ends </w:t>
      </w:r>
      <w:r w:rsidR="00B54394" w:rsidRPr="006B1C5D">
        <w:rPr>
          <w:i/>
        </w:rPr>
        <w:t>of the salar</w:t>
      </w:r>
      <w:r w:rsidR="00D83B32" w:rsidRPr="006B1C5D">
        <w:rPr>
          <w:i/>
        </w:rPr>
        <w:t>)</w:t>
      </w:r>
      <w:r w:rsidR="00AD3219" w:rsidRPr="006B1C5D">
        <w:rPr>
          <w:i/>
        </w:rPr>
        <w:t>. Boxplots contain the dissimilarity between all possible inter-sample compa</w:t>
      </w:r>
      <w:r w:rsidR="00CA1F25" w:rsidRPr="006B1C5D">
        <w:rPr>
          <w:i/>
        </w:rPr>
        <w:t>risons in the considered sample</w:t>
      </w:r>
      <w:r w:rsidR="00AD3219" w:rsidRPr="006B1C5D">
        <w:rPr>
          <w:i/>
        </w:rPr>
        <w:t xml:space="preserve"> groups. </w:t>
      </w:r>
      <w:r w:rsidR="00D61568" w:rsidRPr="006B1C5D">
        <w:rPr>
          <w:i/>
        </w:rPr>
        <w:t>Stars denote the p-values of pairwise Student’s T-tests: p&lt;0.05 (*), p&lt;0.01 (**), p&lt;0.001 (***).</w:t>
      </w:r>
    </w:p>
    <w:p w14:paraId="517DD3EB" w14:textId="21425254" w:rsidR="002B6943" w:rsidRPr="006B1C5D" w:rsidRDefault="002B6943" w:rsidP="00092F28">
      <w:pPr>
        <w:spacing w:line="360" w:lineRule="auto"/>
        <w:rPr>
          <w:i/>
        </w:rPr>
      </w:pPr>
    </w:p>
    <w:p w14:paraId="797A50CC" w14:textId="77777777" w:rsidR="00585097" w:rsidRPr="006B1C5D" w:rsidRDefault="00585097" w:rsidP="00092F28">
      <w:pPr>
        <w:spacing w:line="360" w:lineRule="auto"/>
      </w:pPr>
      <w:r w:rsidRPr="006B1C5D">
        <w:br w:type="page"/>
      </w:r>
    </w:p>
    <w:p w14:paraId="023B827C" w14:textId="2D2E26BC" w:rsidR="00796181" w:rsidRPr="006B1C5D" w:rsidRDefault="00531F72" w:rsidP="00092F28">
      <w:pPr>
        <w:spacing w:line="360" w:lineRule="auto"/>
        <w:rPr>
          <w:b/>
        </w:rPr>
      </w:pPr>
      <w:r w:rsidRPr="006B1C5D">
        <w:rPr>
          <w:b/>
        </w:rPr>
        <w:lastRenderedPageBreak/>
        <w:t>DISCUSSION</w:t>
      </w:r>
    </w:p>
    <w:p w14:paraId="674C381B" w14:textId="13F33668" w:rsidR="00AD54ED" w:rsidRPr="006B1C5D" w:rsidRDefault="0063452B" w:rsidP="00291EDE">
      <w:pPr>
        <w:spacing w:line="360" w:lineRule="auto"/>
        <w:ind w:firstLine="720"/>
      </w:pPr>
      <w:r w:rsidRPr="006B1C5D">
        <w:t xml:space="preserve">Our detailed </w:t>
      </w:r>
      <w:r w:rsidR="00D26BCA" w:rsidRPr="006B1C5D">
        <w:t xml:space="preserve">sampling </w:t>
      </w:r>
      <w:r w:rsidR="009E5432" w:rsidRPr="006B1C5D">
        <w:t xml:space="preserve">of the </w:t>
      </w:r>
      <w:r w:rsidR="00D26BCA" w:rsidRPr="006B1C5D">
        <w:t xml:space="preserve">halite nodule community composition across </w:t>
      </w:r>
      <w:r w:rsidR="00021C5F" w:rsidRPr="006B1C5D">
        <w:t>spatial</w:t>
      </w:r>
      <w:r w:rsidR="00D26BCA" w:rsidRPr="006B1C5D">
        <w:t xml:space="preserve"> scales </w:t>
      </w:r>
      <w:r w:rsidRPr="006B1C5D">
        <w:t xml:space="preserve">allowed us to investigate the factors governing community assembly at each scale of diversity. </w:t>
      </w:r>
      <w:r w:rsidR="00D30503" w:rsidRPr="006B1C5D">
        <w:t xml:space="preserve">Across all investigated distance scales, we found that the </w:t>
      </w:r>
      <w:r w:rsidR="0053765A" w:rsidRPr="006B1C5D">
        <w:t>c</w:t>
      </w:r>
      <w:r w:rsidR="00D30503" w:rsidRPr="006B1C5D">
        <w:t xml:space="preserve">omposition of </w:t>
      </w:r>
      <w:r w:rsidR="002373D2" w:rsidRPr="006B1C5D">
        <w:t xml:space="preserve">the </w:t>
      </w:r>
      <w:r w:rsidR="00D30503" w:rsidRPr="006B1C5D">
        <w:t>hal</w:t>
      </w:r>
      <w:r w:rsidR="00FC730E" w:rsidRPr="006B1C5D">
        <w:t>ite microbial communities became</w:t>
      </w:r>
      <w:r w:rsidR="00D30503" w:rsidRPr="006B1C5D">
        <w:t xml:space="preserve"> more similar the closer they </w:t>
      </w:r>
      <w:r w:rsidR="00FC730E" w:rsidRPr="006B1C5D">
        <w:t xml:space="preserve">were </w:t>
      </w:r>
      <w:r w:rsidR="00D30503" w:rsidRPr="006B1C5D">
        <w:t xml:space="preserve">to one another. This finding is consistent with a previous investigation of halite microbiome diversity, where communities were more similar at the </w:t>
      </w:r>
      <w:r w:rsidR="00811021" w:rsidRPr="006B1C5D">
        <w:t xml:space="preserve">landscape </w:t>
      </w:r>
      <w:r w:rsidR="00D30503" w:rsidRPr="006B1C5D">
        <w:t xml:space="preserve">distance scale compared to the </w:t>
      </w:r>
      <w:r w:rsidR="00E2561A" w:rsidRPr="006B1C5D">
        <w:t xml:space="preserve">regional </w:t>
      </w:r>
      <w:r w:rsidR="00D30503" w:rsidRPr="006B1C5D">
        <w:t xml:space="preserve">distance scale </w:t>
      </w:r>
      <w:r w:rsidR="00AF0434">
        <w:fldChar w:fldCharType="begin"/>
      </w:r>
      <w:r w:rsidR="00AF0434">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AF0434">
        <w:fldChar w:fldCharType="separate"/>
      </w:r>
      <w:r w:rsidR="00AF0434">
        <w:rPr>
          <w:noProof/>
        </w:rPr>
        <w:t>[22]</w:t>
      </w:r>
      <w:r w:rsidR="00AF0434">
        <w:fldChar w:fldCharType="end"/>
      </w:r>
      <w:r w:rsidR="00D30503" w:rsidRPr="006B1C5D">
        <w:t xml:space="preserve">. </w:t>
      </w:r>
      <w:r w:rsidR="002373D2" w:rsidRPr="006B1C5D">
        <w:t>This</w:t>
      </w:r>
      <w:r w:rsidR="00D30503" w:rsidRPr="006B1C5D">
        <w:t xml:space="preserve"> trend could be explained</w:t>
      </w:r>
      <w:r w:rsidR="002373D2" w:rsidRPr="006B1C5D">
        <w:t>, in part,</w:t>
      </w:r>
      <w:r w:rsidR="00D30503" w:rsidRPr="006B1C5D">
        <w:t xml:space="preserve"> by </w:t>
      </w:r>
      <w:r w:rsidR="00AB5F4C" w:rsidRPr="006B1C5D">
        <w:t>dispersion limitation</w:t>
      </w:r>
      <w:r w:rsidR="002373D2" w:rsidRPr="006B1C5D">
        <w:t>, resulting in</w:t>
      </w:r>
      <w:r w:rsidR="00AB5F4C" w:rsidRPr="006B1C5D">
        <w:t xml:space="preserve"> </w:t>
      </w:r>
      <w:r w:rsidR="00D30503" w:rsidRPr="006B1C5D">
        <w:t>geographic isolation</w:t>
      </w:r>
      <w:r w:rsidR="002373D2" w:rsidRPr="006B1C5D">
        <w:t xml:space="preserve"> and</w:t>
      </w:r>
      <w:r w:rsidR="00D30503" w:rsidRPr="006B1C5D">
        <w:t xml:space="preserve"> </w:t>
      </w:r>
      <w:r w:rsidR="00033E7B" w:rsidRPr="006B1C5D">
        <w:t xml:space="preserve">producing different </w:t>
      </w:r>
      <w:r w:rsidR="00AB5F4C" w:rsidRPr="006B1C5D">
        <w:t xml:space="preserve">community composition </w:t>
      </w:r>
      <w:r w:rsidR="00033E7B" w:rsidRPr="006B1C5D">
        <w:t>outcomes over time</w:t>
      </w:r>
      <w:r w:rsidR="00291EDE" w:rsidRPr="006B1C5D">
        <w:t xml:space="preserve">. </w:t>
      </w:r>
      <w:r w:rsidR="00EE30DE" w:rsidRPr="006B1C5D">
        <w:t xml:space="preserve">Indeed, contained in rocks, the halite microbial communities have limited capacity to disperse, and increased distances make this even less likely. </w:t>
      </w:r>
      <w:r w:rsidR="00C62D91" w:rsidRPr="006B1C5D">
        <w:t>T</w:t>
      </w:r>
      <w:r w:rsidR="00291EDE" w:rsidRPr="006B1C5D">
        <w:t>hese divergent outcome</w:t>
      </w:r>
      <w:r w:rsidR="00EE30DE" w:rsidRPr="006B1C5D">
        <w:t>s</w:t>
      </w:r>
      <w:r w:rsidR="00C62D91" w:rsidRPr="006B1C5D">
        <w:t>, in a process called ecological drift,</w:t>
      </w:r>
      <w:r w:rsidR="00D30503" w:rsidRPr="006B1C5D">
        <w:t xml:space="preserve"> </w:t>
      </w:r>
      <w:r w:rsidR="00291EDE" w:rsidRPr="006B1C5D">
        <w:t xml:space="preserve">are the result of </w:t>
      </w:r>
      <w:r w:rsidR="00AB5F4C" w:rsidRPr="006B1C5D">
        <w:t xml:space="preserve">stochastic composition fluctuations </w:t>
      </w:r>
      <w:r w:rsidR="00AF0434">
        <w:fldChar w:fldCharType="begin">
          <w:fldData xml:space="preserve">PEVuZE5vdGU+PENpdGU+PEF1dGhvcj5FdmFuczwvQXV0aG9yPjxZZWFyPjIwMTc8L1llYXI+PFJl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</w:fldData>
        </w:fldChar>
      </w:r>
      <w:r w:rsidR="00AF0434">
        <w:instrText xml:space="preserve"> ADDIN EN.CITE </w:instrText>
      </w:r>
      <w:r w:rsidR="00AF0434">
        <w:fldChar w:fldCharType="begin">
          <w:fldData xml:space="preserve">PEVuZE5vdGU+PENpdGU+PEF1dGhvcj5FdmFuczwvQXV0aG9yPjxZZWFyPjIwMTc8L1llYXI+PFJl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</w:fldData>
        </w:fldChar>
      </w:r>
      <w:r w:rsidR="00AF0434">
        <w:instrText xml:space="preserve"> ADDIN EN.CITE.DATA </w:instrText>
      </w:r>
      <w:r w:rsidR="00AF0434">
        <w:fldChar w:fldCharType="end"/>
      </w:r>
      <w:r w:rsidR="00AF0434">
        <w:fldChar w:fldCharType="separate"/>
      </w:r>
      <w:r w:rsidR="00AF0434">
        <w:rPr>
          <w:noProof/>
        </w:rPr>
        <w:t>[39, 40]</w:t>
      </w:r>
      <w:r w:rsidR="00AF0434">
        <w:fldChar w:fldCharType="end"/>
      </w:r>
      <w:r w:rsidR="00D30503" w:rsidRPr="006B1C5D">
        <w:t xml:space="preserve">. </w:t>
      </w:r>
      <w:r w:rsidR="00291EDE" w:rsidRPr="006B1C5D">
        <w:t xml:space="preserve">Therefore, the observed community composition differences are likely indicative of community ecological drift, </w:t>
      </w:r>
      <w:r w:rsidR="00D30503" w:rsidRPr="006B1C5D">
        <w:t xml:space="preserve">particularly at the </w:t>
      </w:r>
      <w:r w:rsidR="00E2561A" w:rsidRPr="006B1C5D">
        <w:t xml:space="preserve">regional </w:t>
      </w:r>
      <w:r w:rsidR="00D30503" w:rsidRPr="006B1C5D">
        <w:t>distance scales where stochastic processes</w:t>
      </w:r>
      <w:r w:rsidR="003911EE" w:rsidRPr="006B1C5D">
        <w:t xml:space="preserve"> relating to randomized initial colonization</w:t>
      </w:r>
      <w:r w:rsidR="00D30503" w:rsidRPr="006B1C5D">
        <w:t xml:space="preserve"> </w:t>
      </w:r>
      <w:r w:rsidR="001E5EF3" w:rsidRPr="006B1C5D">
        <w:t xml:space="preserve">from the seed bank </w:t>
      </w:r>
      <w:r w:rsidR="00AF0434">
        <w:fldChar w:fldCharType="begin"/>
      </w:r>
      <w:r w:rsidR="00AF0434">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AF0434">
        <w:fldChar w:fldCharType="separate"/>
      </w:r>
      <w:r w:rsidR="00AF0434">
        <w:rPr>
          <w:noProof/>
        </w:rPr>
        <w:t>[22]</w:t>
      </w:r>
      <w:r w:rsidR="00AF0434">
        <w:fldChar w:fldCharType="end"/>
      </w:r>
      <w:r w:rsidR="001E5EF3" w:rsidRPr="006B1C5D">
        <w:t xml:space="preserve"> </w:t>
      </w:r>
      <w:r w:rsidR="00D30503" w:rsidRPr="006B1C5D">
        <w:t xml:space="preserve">can be major driving factors for community assembly </w:t>
      </w:r>
      <w:r w:rsidR="00AF0434">
        <w:fldChar w:fldCharType="begin"/>
      </w:r>
      <w:r w:rsidR="00AF0434">
        <w:instrText xml:space="preserve"> ADDIN EN.CITE &lt;EndNote&gt;&lt;Cite&gt;&lt;Author&gt;Rocha&lt;/Author&gt;&lt;Year&gt;2018&lt;/Year&gt;&lt;RecNum&gt;9149&lt;/RecNum&gt;&lt;DisplayText&gt;[41]&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instrText>
      </w:r>
      <w:r w:rsidR="00AF0434">
        <w:fldChar w:fldCharType="separate"/>
      </w:r>
      <w:r w:rsidR="00AF0434">
        <w:rPr>
          <w:noProof/>
        </w:rPr>
        <w:t>[41]</w:t>
      </w:r>
      <w:r w:rsidR="00AF0434">
        <w:fldChar w:fldCharType="end"/>
      </w:r>
      <w:r w:rsidR="00D30503" w:rsidRPr="006B1C5D">
        <w:t xml:space="preserve">. </w:t>
      </w:r>
      <w:r w:rsidR="00796181" w:rsidRPr="006B1C5D">
        <w:t xml:space="preserve">These factors likely become less important when </w:t>
      </w:r>
      <w:r w:rsidR="000B1729" w:rsidRPr="006B1C5D">
        <w:t>considering</w:t>
      </w:r>
      <w:r w:rsidR="00796181" w:rsidRPr="006B1C5D">
        <w:t xml:space="preserve"> the intra-nodule distance scales</w:t>
      </w:r>
      <w:r w:rsidR="002373D2" w:rsidRPr="006B1C5D">
        <w:t xml:space="preserve"> where </w:t>
      </w:r>
      <w:r w:rsidR="00796181" w:rsidRPr="006B1C5D">
        <w:t>dispersion becomes less limited</w:t>
      </w:r>
      <w:r w:rsidR="00927DE7" w:rsidRPr="006B1C5D">
        <w:t>,</w:t>
      </w:r>
      <w:r w:rsidR="002373D2" w:rsidRPr="006B1C5D">
        <w:t xml:space="preserve"> as discuss</w:t>
      </w:r>
      <w:r w:rsidR="00927DE7" w:rsidRPr="006B1C5D">
        <w:t>ed</w:t>
      </w:r>
      <w:r w:rsidR="002373D2" w:rsidRPr="006B1C5D">
        <w:t xml:space="preserve"> below.</w:t>
      </w:r>
    </w:p>
    <w:p w14:paraId="1E00523E" w14:textId="77777777" w:rsidR="00AD54ED" w:rsidRPr="006B1C5D" w:rsidRDefault="00AD54ED" w:rsidP="00092F28">
      <w:pPr>
        <w:spacing w:line="360" w:lineRule="auto"/>
        <w:ind w:firstLine="720"/>
      </w:pPr>
    </w:p>
    <w:p w14:paraId="1582D232" w14:textId="05595758" w:rsidR="00AD54ED" w:rsidRPr="006B1C5D" w:rsidRDefault="002373D2" w:rsidP="00092F28">
      <w:pPr>
        <w:spacing w:line="360" w:lineRule="auto"/>
        <w:ind w:firstLine="720"/>
      </w:pPr>
      <w:r w:rsidRPr="006B1C5D">
        <w:t>D</w:t>
      </w:r>
      <w:r w:rsidR="00A06440" w:rsidRPr="006B1C5D">
        <w:t xml:space="preserve">eterministic factors may </w:t>
      </w:r>
      <w:r w:rsidRPr="006B1C5D">
        <w:t xml:space="preserve">also </w:t>
      </w:r>
      <w:r w:rsidR="00A06440" w:rsidRPr="006B1C5D">
        <w:t>play a role in shaping the</w:t>
      </w:r>
      <w:r w:rsidRPr="006B1C5D">
        <w:t xml:space="preserve"> halite</w:t>
      </w:r>
      <w:r w:rsidR="00A06440" w:rsidRPr="006B1C5D">
        <w:t xml:space="preserve"> microbial communities. Our findings showed that relatively small changes in water availability have significant implications for microbial community structure inside halite nodules. </w:t>
      </w:r>
      <w:r w:rsidR="002A564C" w:rsidRPr="006B1C5D">
        <w:t>Indeed, s</w:t>
      </w:r>
      <w:r w:rsidR="00A06440" w:rsidRPr="006B1C5D">
        <w:t xml:space="preserve">eemingly minor differences in </w:t>
      </w:r>
      <w:r w:rsidRPr="006B1C5D">
        <w:t xml:space="preserve">atmospheric </w:t>
      </w:r>
      <w:r w:rsidR="00A06440" w:rsidRPr="006B1C5D">
        <w:t>RH had significant impacts on the composition and diversity of microbial communities</w:t>
      </w:r>
      <w:r w:rsidR="000D10F9" w:rsidRPr="006B1C5D">
        <w:t>, possibly</w:t>
      </w:r>
      <w:r w:rsidR="00A06440" w:rsidRPr="006B1C5D">
        <w:t xml:space="preserve"> because these changes notably affected the amount of time the conditions favored deliquescence in halite nodule</w:t>
      </w:r>
      <w:r w:rsidR="00C62D91" w:rsidRPr="006B1C5D">
        <w:t>s</w:t>
      </w:r>
      <w:r w:rsidR="00A06440" w:rsidRPr="006B1C5D">
        <w:t>. Previous research on halite nodule community temporal dynamics demonstrated that the deliquescence of salt is tightly linked with metabolic functions</w:t>
      </w:r>
      <w:r w:rsidR="00C62D91" w:rsidRPr="006B1C5D">
        <w:t>,</w:t>
      </w:r>
      <w:r w:rsidR="00A06440" w:rsidRPr="006B1C5D">
        <w:t xml:space="preserve"> </w:t>
      </w:r>
      <w:r w:rsidR="00C62D91" w:rsidRPr="006B1C5D">
        <w:t xml:space="preserve">such as </w:t>
      </w:r>
      <w:r w:rsidR="00A06440" w:rsidRPr="006B1C5D">
        <w:t>photosynthesis</w:t>
      </w:r>
      <w:r w:rsidR="00C62D91" w:rsidRPr="006B1C5D">
        <w:t xml:space="preserve">, </w:t>
      </w:r>
      <w:r w:rsidR="00A06440" w:rsidRPr="006B1C5D">
        <w:t xml:space="preserve">in the halite microbiomes </w:t>
      </w:r>
      <w:r w:rsidR="00AF0434">
        <w:fldChar w:fldCharType="begin"/>
      </w:r>
      <w:r w:rsidR="00AF0434">
        <w:instrText xml:space="preserve"> ADDIN EN.CITE &lt;EndNote&gt;&lt;Cite&gt;&lt;Author&gt;Davila&lt;/Author&gt;&lt;Year&gt;2013&lt;/Year&gt;&lt;RecNum&gt;6726&lt;/RecNum&gt;&lt;DisplayText&gt;[21]&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AF0434">
        <w:fldChar w:fldCharType="separate"/>
      </w:r>
      <w:r w:rsidR="00AF0434">
        <w:rPr>
          <w:noProof/>
        </w:rPr>
        <w:t>[21]</w:t>
      </w:r>
      <w:r w:rsidR="00AF0434">
        <w:fldChar w:fldCharType="end"/>
      </w:r>
      <w:r w:rsidR="00A06440" w:rsidRPr="006B1C5D">
        <w:t xml:space="preserve">. As such, the reliance of the halite microbiome on a specific </w:t>
      </w:r>
      <w:r w:rsidR="002A564C" w:rsidRPr="006B1C5D">
        <w:t>atmospheric</w:t>
      </w:r>
      <w:r w:rsidR="00A06440" w:rsidRPr="006B1C5D">
        <w:t xml:space="preserve"> RH </w:t>
      </w:r>
      <w:r w:rsidR="000D10F9" w:rsidRPr="006B1C5D">
        <w:t xml:space="preserve">(75%) </w:t>
      </w:r>
      <w:r w:rsidR="00A06440" w:rsidRPr="006B1C5D">
        <w:t>may have amplified the impact of minor differences in climate</w:t>
      </w:r>
      <w:r w:rsidR="000D10F9" w:rsidRPr="006B1C5D">
        <w:t xml:space="preserve"> between locations</w:t>
      </w:r>
      <w:r w:rsidR="00A06440" w:rsidRPr="006B1C5D">
        <w:t xml:space="preserve">. Lack of dispersion between halite nodules coupled with local variations in environmental conditions appear to be sufficient to cause a divergence in community structure even at distance scales of ~10 m. </w:t>
      </w:r>
    </w:p>
    <w:p w14:paraId="1B2E09F7" w14:textId="77777777" w:rsidR="00AD54ED" w:rsidRPr="006B1C5D" w:rsidRDefault="00AD54ED" w:rsidP="00092F28">
      <w:pPr>
        <w:spacing w:line="360" w:lineRule="auto"/>
        <w:ind w:firstLine="720"/>
      </w:pPr>
    </w:p>
    <w:p w14:paraId="50A779F6" w14:textId="78DC354E" w:rsidR="00F45FF5" w:rsidRPr="006B1C5D" w:rsidRDefault="00815239" w:rsidP="00092F28">
      <w:pPr>
        <w:spacing w:line="360" w:lineRule="auto"/>
        <w:ind w:firstLine="720"/>
      </w:pPr>
      <w:r w:rsidRPr="006B1C5D">
        <w:lastRenderedPageBreak/>
        <w:t xml:space="preserve">Investigating the difference in </w:t>
      </w:r>
      <w:r w:rsidR="006E2A58" w:rsidRPr="006B1C5D">
        <w:t xml:space="preserve">the </w:t>
      </w:r>
      <w:r w:rsidRPr="006B1C5D">
        <w:t xml:space="preserve">relative abundance of the major halite microbiome </w:t>
      </w:r>
      <w:r w:rsidR="00F45FF5" w:rsidRPr="006B1C5D">
        <w:t xml:space="preserve">phyla across </w:t>
      </w:r>
      <w:r w:rsidR="000D10F9" w:rsidRPr="006B1C5D">
        <w:t>regional and landscape</w:t>
      </w:r>
      <w:r w:rsidR="00527E3B" w:rsidRPr="006B1C5D">
        <w:t xml:space="preserve"> </w:t>
      </w:r>
      <w:r w:rsidR="00F45FF5" w:rsidRPr="006B1C5D">
        <w:t>distance scales revealed that</w:t>
      </w:r>
      <w:r w:rsidR="00E974AA" w:rsidRPr="006B1C5D">
        <w:t xml:space="preserve"> </w:t>
      </w:r>
      <w:r w:rsidR="00F45FF5" w:rsidRPr="006B1C5D">
        <w:rPr>
          <w:i/>
        </w:rPr>
        <w:t>Nanohaloarchaea</w:t>
      </w:r>
      <w:r w:rsidR="00AB578A" w:rsidRPr="006B1C5D">
        <w:t>,</w:t>
      </w:r>
      <w:r w:rsidR="00AB578A" w:rsidRPr="006B1C5D">
        <w:rPr>
          <w:i/>
        </w:rPr>
        <w:t xml:space="preserve"> Proteobacteria</w:t>
      </w:r>
      <w:r w:rsidR="00AB578A" w:rsidRPr="006B1C5D">
        <w:t>,</w:t>
      </w:r>
      <w:r w:rsidR="00F45FF5" w:rsidRPr="006B1C5D">
        <w:t xml:space="preserve"> and </w:t>
      </w:r>
      <w:r w:rsidR="00F45FF5" w:rsidRPr="006B1C5D">
        <w:rPr>
          <w:i/>
        </w:rPr>
        <w:t>Actinobacteria</w:t>
      </w:r>
      <w:r w:rsidR="00F45FF5" w:rsidRPr="006B1C5D">
        <w:t xml:space="preserve"> </w:t>
      </w:r>
      <w:r w:rsidR="002A564C" w:rsidRPr="006B1C5D">
        <w:t xml:space="preserve">were </w:t>
      </w:r>
      <w:r w:rsidR="00F45FF5" w:rsidRPr="006B1C5D">
        <w:t>more relatively abundant</w:t>
      </w:r>
      <w:r w:rsidR="00527E3B" w:rsidRPr="006B1C5D">
        <w:t xml:space="preserve"> </w:t>
      </w:r>
      <w:r w:rsidR="00F45FF5" w:rsidRPr="006B1C5D">
        <w:t>in locations with higher water availability</w:t>
      </w:r>
      <w:r w:rsidR="00C74578" w:rsidRPr="006B1C5D">
        <w:t xml:space="preserve"> and more frequent dew and fog f</w:t>
      </w:r>
      <w:r w:rsidR="00C70DCC" w:rsidRPr="006B1C5D">
        <w:t>ormation</w:t>
      </w:r>
      <w:r w:rsidR="00A06440" w:rsidRPr="006B1C5D">
        <w:t xml:space="preserve">. These taxa were also consistently more abundant in the nodule centers, </w:t>
      </w:r>
      <w:r w:rsidR="002A564C" w:rsidRPr="006B1C5D">
        <w:t>indicating</w:t>
      </w:r>
      <w:r w:rsidR="00440C1B" w:rsidRPr="006B1C5D">
        <w:t xml:space="preserve"> that the nodule periphery </w:t>
      </w:r>
      <w:r w:rsidR="002A564C" w:rsidRPr="006B1C5D">
        <w:t xml:space="preserve">had </w:t>
      </w:r>
      <w:r w:rsidR="00440C1B" w:rsidRPr="006B1C5D">
        <w:t>less favorable conditions for taxa requiring consistent water availability. While</w:t>
      </w:r>
      <w:r w:rsidR="00A06440" w:rsidRPr="006B1C5D">
        <w:t xml:space="preserve"> dehydration events inside the nodules were not observed during the study, the </w:t>
      </w:r>
      <w:r w:rsidR="00440C1B" w:rsidRPr="006B1C5D">
        <w:t xml:space="preserve">RH in the periphery of the nodules can </w:t>
      </w:r>
      <w:r w:rsidR="000D10F9" w:rsidRPr="006B1C5D">
        <w:t xml:space="preserve">possibly </w:t>
      </w:r>
      <w:r w:rsidR="00440C1B" w:rsidRPr="006B1C5D">
        <w:t>drop below 75% during periods of prolonged dry conditions</w:t>
      </w:r>
      <w:r w:rsidR="00F45FF5" w:rsidRPr="006B1C5D">
        <w:t xml:space="preserve">. </w:t>
      </w:r>
      <w:r w:rsidR="00440C1B" w:rsidRPr="006B1C5D">
        <w:rPr>
          <w:i/>
        </w:rPr>
        <w:t>Nanohaloarchaea</w:t>
      </w:r>
      <w:r w:rsidR="00440C1B" w:rsidRPr="006B1C5D">
        <w:t>,</w:t>
      </w:r>
      <w:r w:rsidR="00440C1B" w:rsidRPr="006B1C5D">
        <w:rPr>
          <w:i/>
        </w:rPr>
        <w:t xml:space="preserve"> Proteobacteria</w:t>
      </w:r>
      <w:r w:rsidR="00440C1B" w:rsidRPr="006B1C5D">
        <w:t xml:space="preserve">, and </w:t>
      </w:r>
      <w:r w:rsidR="00440C1B" w:rsidRPr="006B1C5D">
        <w:rPr>
          <w:i/>
        </w:rPr>
        <w:t>Actinobacteria</w:t>
      </w:r>
      <w:r w:rsidR="00440C1B" w:rsidRPr="006B1C5D">
        <w:t xml:space="preserve"> </w:t>
      </w:r>
      <w:r w:rsidR="00AB578A" w:rsidRPr="006B1C5D">
        <w:t>are extremophilic and capable</w:t>
      </w:r>
      <w:r w:rsidRPr="006B1C5D">
        <w:t xml:space="preserve"> of surviving long-term </w:t>
      </w:r>
      <w:r w:rsidR="00E974AA" w:rsidRPr="006B1C5D">
        <w:t>desiccation</w:t>
      </w:r>
      <w:r w:rsidRPr="006B1C5D">
        <w:t xml:space="preserve"> </w:t>
      </w:r>
      <w:r w:rsidR="00AF0434">
        <w:fldChar w:fldCharType="begin">
          <w:fldData xml:space="preserve">PEVuZE5vdGU+PENpdGU+PEF1dGhvcj5Dcml0cy1DaHJpc3RvcGg8L0F1dGhvcj48WWVhcj4yMDE2
PC9ZZWFyPjxSZWNOdW0+ODc3NjwvUmVjTnVtPjxEaXNwbGF5VGV4dD5bMTZ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AF0434">
        <w:instrText xml:space="preserve"> ADDIN EN.CITE </w:instrText>
      </w:r>
      <w:r w:rsidR="00AF0434">
        <w:fldChar w:fldCharType="begin">
          <w:fldData xml:space="preserve">PEVuZE5vdGU+PENpdGU+PEF1dGhvcj5Dcml0cy1DaHJpc3RvcGg8L0F1dGhvcj48WWVhcj4yMDE2
PC9ZZWFyPjxSZWNOdW0+ODc3NjwvUmVjTnVtPjxEaXNwbGF5VGV4dD5bMTZ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AF0434">
        <w:instrText xml:space="preserve"> ADDIN EN.CITE.DATA </w:instrText>
      </w:r>
      <w:r w:rsidR="00AF0434">
        <w:fldChar w:fldCharType="end"/>
      </w:r>
      <w:r w:rsidR="00AF0434">
        <w:fldChar w:fldCharType="separate"/>
      </w:r>
      <w:r w:rsidR="00AF0434">
        <w:rPr>
          <w:noProof/>
        </w:rPr>
        <w:t>[16]</w:t>
      </w:r>
      <w:r w:rsidR="00AF0434">
        <w:fldChar w:fldCharType="end"/>
      </w:r>
      <w:r w:rsidRPr="006B1C5D">
        <w:t xml:space="preserve">, </w:t>
      </w:r>
      <w:r w:rsidR="00440C1B" w:rsidRPr="006B1C5D">
        <w:t xml:space="preserve">however, </w:t>
      </w:r>
      <w:r w:rsidR="00F45FF5" w:rsidRPr="006B1C5D">
        <w:t xml:space="preserve">these heterotrophs are </w:t>
      </w:r>
      <w:r w:rsidRPr="006B1C5D">
        <w:t xml:space="preserve">possibly less </w:t>
      </w:r>
      <w:r w:rsidR="00F45FF5" w:rsidRPr="006B1C5D">
        <w:t xml:space="preserve">adapted </w:t>
      </w:r>
      <w:r w:rsidR="00021C5F" w:rsidRPr="006B1C5D">
        <w:t xml:space="preserve">than </w:t>
      </w:r>
      <w:r w:rsidR="00021C5F" w:rsidRPr="006B1C5D">
        <w:rPr>
          <w:i/>
        </w:rPr>
        <w:t>Halobacteria</w:t>
      </w:r>
      <w:r w:rsidR="00021C5F" w:rsidRPr="006B1C5D">
        <w:t xml:space="preserve"> and </w:t>
      </w:r>
      <w:r w:rsidR="00021C5F" w:rsidRPr="006B1C5D">
        <w:rPr>
          <w:i/>
        </w:rPr>
        <w:t>Bacteroidetes</w:t>
      </w:r>
      <w:r w:rsidR="00021C5F" w:rsidRPr="006B1C5D">
        <w:t xml:space="preserve"> </w:t>
      </w:r>
      <w:r w:rsidR="00F45FF5" w:rsidRPr="006B1C5D">
        <w:t xml:space="preserve">to survive </w:t>
      </w:r>
      <w:r w:rsidR="00071879" w:rsidRPr="006B1C5D">
        <w:t xml:space="preserve">intermittent </w:t>
      </w:r>
      <w:r w:rsidR="00F45FF5" w:rsidRPr="006B1C5D">
        <w:t>desiccation</w:t>
      </w:r>
      <w:r w:rsidR="00021C5F" w:rsidRPr="006B1C5D">
        <w:t>; the latter</w:t>
      </w:r>
      <w:r w:rsidR="00F45FF5" w:rsidRPr="006B1C5D">
        <w:t xml:space="preserve"> </w:t>
      </w:r>
      <w:r w:rsidR="00021C5F" w:rsidRPr="006B1C5D">
        <w:t xml:space="preserve">phyla </w:t>
      </w:r>
      <w:r w:rsidRPr="006B1C5D">
        <w:t xml:space="preserve">were more consistently abundant </w:t>
      </w:r>
      <w:r w:rsidR="00071879" w:rsidRPr="006B1C5D">
        <w:t xml:space="preserve">and diverse </w:t>
      </w:r>
      <w:r w:rsidRPr="006B1C5D">
        <w:t xml:space="preserve">across </w:t>
      </w:r>
      <w:r w:rsidR="000D10F9" w:rsidRPr="006B1C5D">
        <w:t>regional and landscape</w:t>
      </w:r>
      <w:r w:rsidR="00071879" w:rsidRPr="006B1C5D">
        <w:t xml:space="preserve"> </w:t>
      </w:r>
      <w:r w:rsidRPr="006B1C5D">
        <w:t>scales of diversity</w:t>
      </w:r>
      <w:r w:rsidR="00F45FF5" w:rsidRPr="006B1C5D">
        <w:t xml:space="preserve">. </w:t>
      </w:r>
      <w:r w:rsidR="005B7344" w:rsidRPr="006B1C5D">
        <w:t>Under high salt, t</w:t>
      </w:r>
      <w:r w:rsidR="00E974AA" w:rsidRPr="006B1C5D">
        <w:t>he salt-in strategy</w:t>
      </w:r>
      <w:r w:rsidR="005B7344" w:rsidRPr="006B1C5D">
        <w:t xml:space="preserve"> deployed by</w:t>
      </w:r>
      <w:r w:rsidR="00E974AA" w:rsidRPr="006B1C5D">
        <w:t xml:space="preserve"> </w:t>
      </w:r>
      <w:r w:rsidR="00E974AA" w:rsidRPr="006B1C5D">
        <w:rPr>
          <w:i/>
        </w:rPr>
        <w:t>Halobacteria</w:t>
      </w:r>
      <w:r w:rsidR="00E974AA" w:rsidRPr="006B1C5D">
        <w:t xml:space="preserve"> and </w:t>
      </w:r>
      <w:r w:rsidR="00E974AA" w:rsidRPr="006B1C5D">
        <w:rPr>
          <w:i/>
        </w:rPr>
        <w:t>Bacteoidetes</w:t>
      </w:r>
      <w:r w:rsidR="00E974AA" w:rsidRPr="006B1C5D">
        <w:t xml:space="preserve"> is bio</w:t>
      </w:r>
      <w:r w:rsidR="00AB578A" w:rsidRPr="006B1C5D">
        <w:t>-</w:t>
      </w:r>
      <w:r w:rsidR="00E974AA" w:rsidRPr="006B1C5D">
        <w:t xml:space="preserve">energetically </w:t>
      </w:r>
      <w:r w:rsidR="005B7344" w:rsidRPr="006B1C5D">
        <w:t xml:space="preserve">more </w:t>
      </w:r>
      <w:r w:rsidR="00E974AA" w:rsidRPr="006B1C5D">
        <w:t xml:space="preserve">favorable </w:t>
      </w:r>
      <w:r w:rsidR="00021C5F" w:rsidRPr="006B1C5D">
        <w:t>than the salt-out strategy used by</w:t>
      </w:r>
      <w:r w:rsidR="00E974AA" w:rsidRPr="006B1C5D">
        <w:t xml:space="preserve"> other halophiles </w:t>
      </w:r>
      <w:r w:rsidR="00AF0434">
        <w:fldChar w:fldCharType="begin">
          <w:fldData xml:space="preserve">PEVuZE5vdGU+PENpdGU+PEF1dGhvcj5TaWdsaW9jY29sbzwvQXV0aG9yPjxZZWFyPjIwMTE8L1ll
YXI+PFJlY051bT45MjIxPC9SZWNOdW0+PERpc3BsYXlUZXh0PlsyNCwgNDJ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AF0434">
        <w:instrText xml:space="preserve"> ADDIN EN.CITE </w:instrText>
      </w:r>
      <w:r w:rsidR="00AF0434">
        <w:fldChar w:fldCharType="begin">
          <w:fldData xml:space="preserve">PEVuZE5vdGU+PENpdGU+PEF1dGhvcj5TaWdsaW9jY29sbzwvQXV0aG9yPjxZZWFyPjIwMTE8L1ll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</w:fldData>
        </w:fldChar>
      </w:r>
      <w:r w:rsidR="00AF0434">
        <w:instrText xml:space="preserve"> ADDIN EN.CITE.DATA </w:instrText>
      </w:r>
      <w:r w:rsidR="00AF0434">
        <w:fldChar w:fldCharType="end"/>
      </w:r>
      <w:r w:rsidR="00AF0434">
        <w:fldChar w:fldCharType="separate"/>
      </w:r>
      <w:r w:rsidR="00AF0434">
        <w:rPr>
          <w:noProof/>
        </w:rPr>
        <w:t>[24, 42]</w:t>
      </w:r>
      <w:r w:rsidR="00AF0434">
        <w:fldChar w:fldCharType="end"/>
      </w:r>
      <w:r w:rsidR="00E974AA" w:rsidRPr="006B1C5D">
        <w:t xml:space="preserve"> and could translate into a competitive advantage for surviving </w:t>
      </w:r>
      <w:r w:rsidR="00D21FC8" w:rsidRPr="006B1C5D">
        <w:t xml:space="preserve">low water availability </w:t>
      </w:r>
      <w:r w:rsidR="00E974AA" w:rsidRPr="006B1C5D">
        <w:t xml:space="preserve">at saturated salt conditions. </w:t>
      </w:r>
      <w:r w:rsidR="00F45FF5" w:rsidRPr="006B1C5D">
        <w:rPr>
          <w:i/>
        </w:rPr>
        <w:t>Nanohalobacteria</w:t>
      </w:r>
      <w:r w:rsidR="00501510" w:rsidRPr="006B1C5D">
        <w:rPr>
          <w:i/>
        </w:rPr>
        <w:t xml:space="preserve"> </w:t>
      </w:r>
      <w:r w:rsidR="00F45FF5" w:rsidRPr="006B1C5D">
        <w:t>are also salt-in strategists,</w:t>
      </w:r>
      <w:r w:rsidR="00501510" w:rsidRPr="006B1C5D">
        <w:t xml:space="preserve"> </w:t>
      </w:r>
      <w:r w:rsidR="00E974AA" w:rsidRPr="006B1C5D">
        <w:t>however</w:t>
      </w:r>
      <w:r w:rsidR="00D5285C" w:rsidRPr="006B1C5D">
        <w:t>,</w:t>
      </w:r>
      <w:r w:rsidR="00E974AA" w:rsidRPr="006B1C5D">
        <w:t xml:space="preserve"> they are parasitic and</w:t>
      </w:r>
      <w:r w:rsidR="00F45FF5" w:rsidRPr="006B1C5D">
        <w:t xml:space="preserve"> rely</w:t>
      </w:r>
      <w:r w:rsidR="00E974AA" w:rsidRPr="006B1C5D">
        <w:t xml:space="preserve"> </w:t>
      </w:r>
      <w:r w:rsidR="00F45FF5" w:rsidRPr="006B1C5D">
        <w:t xml:space="preserve">strongly on </w:t>
      </w:r>
      <w:r w:rsidR="00501510" w:rsidRPr="006B1C5D">
        <w:t xml:space="preserve">their </w:t>
      </w:r>
      <w:r w:rsidR="00501510" w:rsidRPr="006B1C5D">
        <w:rPr>
          <w:i/>
        </w:rPr>
        <w:t>Halobacteria</w:t>
      </w:r>
      <w:r w:rsidR="00501510" w:rsidRPr="006B1C5D">
        <w:t xml:space="preserve"> hosts</w:t>
      </w:r>
      <w:r w:rsidR="00E974AA" w:rsidRPr="006B1C5D">
        <w:t xml:space="preserve"> </w:t>
      </w:r>
      <w:r w:rsidR="00AF0434">
        <w:fldChar w:fldCharType="begin">
          <w:fldData xml:space="preserve">PEVuZE5vdGU+PENpdGU+PEF1dGhvcj5IYW1tPC9BdXRob3I+PFllYXI+MjAxOTwvWWVhcj48UmVj
TnVtPjkwOTc8L1JlY051bT48RGlzcGxheVRleHQ+WzI2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AF0434">
        <w:instrText xml:space="preserve"> ADDIN EN.CITE </w:instrText>
      </w:r>
      <w:r w:rsidR="00AF0434">
        <w:fldChar w:fldCharType="begin">
          <w:fldData xml:space="preserve">PEVuZE5vdGU+PENpdGU+PEF1dGhvcj5IYW1tPC9BdXRob3I+PFllYXI+MjAxOTwvWWVhcj48UmVj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=
</w:fldData>
        </w:fldChar>
      </w:r>
      <w:r w:rsidR="00AF0434">
        <w:instrText xml:space="preserve"> ADDIN EN.CITE.DATA </w:instrText>
      </w:r>
      <w:r w:rsidR="00AF0434">
        <w:fldChar w:fldCharType="end"/>
      </w:r>
      <w:r w:rsidR="00AF0434">
        <w:fldChar w:fldCharType="separate"/>
      </w:r>
      <w:r w:rsidR="00AF0434">
        <w:rPr>
          <w:noProof/>
        </w:rPr>
        <w:t>[26]</w:t>
      </w:r>
      <w:r w:rsidR="00AF0434">
        <w:fldChar w:fldCharType="end"/>
      </w:r>
      <w:r w:rsidR="00501510" w:rsidRPr="006B1C5D">
        <w:t xml:space="preserve">. Their adaptations to </w:t>
      </w:r>
      <w:r w:rsidR="005B7344" w:rsidRPr="006B1C5D">
        <w:t xml:space="preserve">a  parasitic </w:t>
      </w:r>
      <w:r w:rsidR="00501510" w:rsidRPr="006B1C5D">
        <w:t xml:space="preserve">lifestyle include a </w:t>
      </w:r>
      <w:r w:rsidR="00D21FC8" w:rsidRPr="006B1C5D">
        <w:t>small</w:t>
      </w:r>
      <w:r w:rsidR="00501510" w:rsidRPr="006B1C5D">
        <w:t xml:space="preserve"> </w:t>
      </w:r>
      <w:r w:rsidR="00D21FC8" w:rsidRPr="006B1C5D">
        <w:t xml:space="preserve">cell </w:t>
      </w:r>
      <w:r w:rsidR="00501510" w:rsidRPr="006B1C5D">
        <w:t xml:space="preserve">size and a compact and streamlined genome, both of which could </w:t>
      </w:r>
      <w:r w:rsidR="005B7344" w:rsidRPr="006B1C5D">
        <w:t>diminish</w:t>
      </w:r>
      <w:r w:rsidR="004A19F0" w:rsidRPr="006B1C5D">
        <w:t xml:space="preserve"> their adaptation to</w:t>
      </w:r>
      <w:r w:rsidR="00F45FF5" w:rsidRPr="006B1C5D">
        <w:t xml:space="preserve"> </w:t>
      </w:r>
      <w:r w:rsidR="00501510" w:rsidRPr="006B1C5D">
        <w:t xml:space="preserve">desiccation </w:t>
      </w:r>
      <w:r w:rsidR="00AF0434">
        <w:fldChar w:fldCharType="begin">
          <w:fldData xml:space="preserve">PEVuZE5vdGU+PENpdGU+PEF1dGhvcj5OYXJhc2luZ2FyYW88L0F1dGhvcj48WWVhcj4yMDEyPC9Z
ZWFyPjxSZWNOdW0+NzExMzwvUmVjTnVtPjxEaXNwbGF5VGV4dD5bMTYsIDQz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AF0434">
        <w:instrText xml:space="preserve"> ADDIN EN.CITE </w:instrText>
      </w:r>
      <w:r w:rsidR="00AF0434">
        <w:fldChar w:fldCharType="begin">
          <w:fldData xml:space="preserve">PEVuZE5vdGU+PENpdGU+PEF1dGhvcj5OYXJhc2luZ2FyYW88L0F1dGhvcj48WWVhcj4yMDEyPC9Z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</w:fldData>
        </w:fldChar>
      </w:r>
      <w:r w:rsidR="00AF0434">
        <w:instrText xml:space="preserve"> ADDIN EN.CITE.DATA </w:instrText>
      </w:r>
      <w:r w:rsidR="00AF0434">
        <w:fldChar w:fldCharType="end"/>
      </w:r>
      <w:r w:rsidR="00AF0434">
        <w:fldChar w:fldCharType="separate"/>
      </w:r>
      <w:r w:rsidR="00AF0434">
        <w:rPr>
          <w:noProof/>
        </w:rPr>
        <w:t>[16, 43]</w:t>
      </w:r>
      <w:r w:rsidR="00AF0434">
        <w:fldChar w:fldCharType="end"/>
      </w:r>
      <w:r w:rsidR="00B6718B" w:rsidRPr="006B1C5D">
        <w:t>.</w:t>
      </w:r>
      <w:r w:rsidR="00A70157" w:rsidRPr="006B1C5D">
        <w:t xml:space="preserve"> This is consistent with a previous study investigating halite microbiome composition across regions </w:t>
      </w:r>
      <w:r w:rsidR="000E5E03" w:rsidRPr="006B1C5D">
        <w:t>of the Atacama D</w:t>
      </w:r>
      <w:r w:rsidR="00A70157" w:rsidRPr="006B1C5D">
        <w:t xml:space="preserve">esert, where </w:t>
      </w:r>
      <w:r w:rsidR="00A70157" w:rsidRPr="006B1C5D">
        <w:rPr>
          <w:i/>
        </w:rPr>
        <w:t>Nanohaloarchaea</w:t>
      </w:r>
      <w:r w:rsidR="00A70157" w:rsidRPr="006B1C5D">
        <w:t xml:space="preserve"> was consistently found in the more humid sampled locations</w:t>
      </w:r>
      <w:r w:rsidR="00AB578A" w:rsidRPr="006B1C5D">
        <w:t xml:space="preserve"> </w:t>
      </w:r>
      <w:r w:rsidR="00AF0434">
        <w:fldChar w:fldCharType="begin"/>
      </w:r>
      <w:r w:rsidR="00AF0434">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AF0434">
        <w:fldChar w:fldCharType="separate"/>
      </w:r>
      <w:r w:rsidR="00AF0434">
        <w:rPr>
          <w:noProof/>
        </w:rPr>
        <w:t>[22]</w:t>
      </w:r>
      <w:r w:rsidR="00AF0434">
        <w:fldChar w:fldCharType="end"/>
      </w:r>
      <w:r w:rsidR="00AB578A" w:rsidRPr="006B1C5D">
        <w:t xml:space="preserve">, and a </w:t>
      </w:r>
      <w:r w:rsidR="00DD35F9" w:rsidRPr="006B1C5D">
        <w:t>longitudinal study</w:t>
      </w:r>
      <w:r w:rsidR="00AB578A" w:rsidRPr="006B1C5D">
        <w:t xml:space="preserve"> show</w:t>
      </w:r>
      <w:r w:rsidR="005B7344" w:rsidRPr="006B1C5D">
        <w:t>ing</w:t>
      </w:r>
      <w:r w:rsidR="00AB578A" w:rsidRPr="006B1C5D">
        <w:t xml:space="preserve"> that </w:t>
      </w:r>
      <w:r w:rsidR="00AB578A" w:rsidRPr="006B1C5D">
        <w:rPr>
          <w:i/>
        </w:rPr>
        <w:t>Nanohaloarchaea</w:t>
      </w:r>
      <w:r w:rsidR="00AB578A" w:rsidRPr="006B1C5D">
        <w:t xml:space="preserve"> was less tolerant to </w:t>
      </w:r>
      <w:r w:rsidR="005B7344" w:rsidRPr="006B1C5D">
        <w:t xml:space="preserve">the </w:t>
      </w:r>
      <w:r w:rsidR="00AB578A" w:rsidRPr="006B1C5D">
        <w:t>osmotic stress</w:t>
      </w:r>
      <w:r w:rsidR="00DD35F9" w:rsidRPr="006B1C5D">
        <w:t xml:space="preserve"> from a rare rainfall</w:t>
      </w:r>
      <w:r w:rsidR="00AB578A" w:rsidRPr="006B1C5D">
        <w:t xml:space="preserve"> than the other taxa </w:t>
      </w:r>
      <w:r w:rsidR="00AF0434">
        <w:fldChar w:fldCharType="begin"/>
      </w:r>
      <w:r w:rsidR="00AF0434">
        <w: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AF0434">
        <w:fldChar w:fldCharType="separate"/>
      </w:r>
      <w:r w:rsidR="00AF0434">
        <w:rPr>
          <w:noProof/>
        </w:rPr>
        <w:t>[9]</w:t>
      </w:r>
      <w:r w:rsidR="00AF0434">
        <w:fldChar w:fldCharType="end"/>
      </w:r>
      <w:r w:rsidR="00A70157" w:rsidRPr="006B1C5D">
        <w:t xml:space="preserve">. </w:t>
      </w:r>
    </w:p>
    <w:p w14:paraId="15385A60" w14:textId="0DDC7F8F" w:rsidR="00AD54ED" w:rsidRPr="006B1C5D" w:rsidRDefault="005A57AC" w:rsidP="00092F28">
      <w:pPr>
        <w:spacing w:line="360" w:lineRule="auto"/>
        <w:ind w:firstLine="720"/>
      </w:pPr>
      <w:r w:rsidRPr="006B1C5D">
        <w:t xml:space="preserve">While ecological drift could explain some of the differences in the halite community structure on regional and landscape scales, the consistent presence of certain phyla (particularly </w:t>
      </w:r>
      <w:r w:rsidRPr="006B1C5D">
        <w:rPr>
          <w:i/>
        </w:rPr>
        <w:t>Proteobacteria</w:t>
      </w:r>
      <w:r w:rsidRPr="006B1C5D">
        <w:t xml:space="preserve">) at the more humid locations across all scales of diversity points to water availability being the major driving factor in community assembly. This is also supported by our observations of increased alpha diversity in the microbial communities at the more humid sampling sites with more frequent dew and fog events. This is not surprising since water availability has been linked to increasing community complexity, particularly in water-limited ecosystems such as desert microbiomes </w:t>
      </w:r>
      <w:r w:rsidR="00AF0434">
        <w:fldChar w:fldCharType="begin">
          <w:fldData xml:space="preserve">PEVuZE5vdGU+PENpdGU+PEF1dGhvcj5NYW5kYWtvdmljPC9BdXRob3I+PFllYXI+MjAxODwvWWVh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</w:fldData>
        </w:fldChar>
      </w:r>
      <w:r w:rsidR="00AF0434">
        <w:instrText xml:space="preserve"> ADDIN EN.CITE </w:instrText>
      </w:r>
      <w:r w:rsidR="00AF0434">
        <w:fldChar w:fldCharType="begin">
          <w:fldData xml:space="preserve">PEVuZE5vdGU+PENpdGU+PEF1dGhvcj5NYW5kYWtvdmljPC9BdXRob3I+PFllYXI+MjAxODwvWWVh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</w:fldData>
        </w:fldChar>
      </w:r>
      <w:r w:rsidR="00AF0434">
        <w:instrText xml:space="preserve"> ADDIN EN.CITE.DATA </w:instrText>
      </w:r>
      <w:r w:rsidR="00AF0434">
        <w:fldChar w:fldCharType="end"/>
      </w:r>
      <w:r w:rsidR="00AF0434">
        <w:fldChar w:fldCharType="separate"/>
      </w:r>
      <w:r w:rsidR="00AF0434">
        <w:rPr>
          <w:noProof/>
        </w:rPr>
        <w:t>[10, 44]</w:t>
      </w:r>
      <w:r w:rsidR="00AF0434">
        <w:fldChar w:fldCharType="end"/>
      </w:r>
      <w:r w:rsidR="00F159DD" w:rsidRPr="006B1C5D">
        <w:t>, and halite nodule microbiomes in particular</w:t>
      </w:r>
      <w:r w:rsidRPr="006B1C5D">
        <w:t xml:space="preserve"> </w:t>
      </w:r>
      <w:r w:rsidR="00AF0434">
        <w:fldChar w:fldCharType="begin"/>
      </w:r>
      <w:r w:rsidR="00AF0434">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AF0434">
        <w:fldChar w:fldCharType="separate"/>
      </w:r>
      <w:r w:rsidR="00AF0434">
        <w:rPr>
          <w:noProof/>
        </w:rPr>
        <w:t>[23]</w:t>
      </w:r>
      <w:r w:rsidR="00AF0434">
        <w:fldChar w:fldCharType="end"/>
      </w:r>
      <w:r w:rsidRPr="006B1C5D">
        <w:t>.</w:t>
      </w:r>
    </w:p>
    <w:p w14:paraId="6D44F45B" w14:textId="77777777" w:rsidR="00744655" w:rsidRPr="006B1C5D" w:rsidRDefault="00744655" w:rsidP="00092F28">
      <w:pPr>
        <w:spacing w:line="360" w:lineRule="auto"/>
        <w:ind w:firstLine="720"/>
      </w:pPr>
    </w:p>
    <w:p w14:paraId="4A2C0637" w14:textId="284BC77A" w:rsidR="000D10F9" w:rsidRPr="006B1C5D" w:rsidRDefault="00482289" w:rsidP="005A57AC">
      <w:pPr>
        <w:spacing w:line="360" w:lineRule="auto"/>
        <w:ind w:firstLine="720"/>
      </w:pPr>
      <w:r w:rsidRPr="006B1C5D">
        <w:t xml:space="preserve">Cyanobacteria </w:t>
      </w:r>
      <w:r w:rsidR="009D5122" w:rsidRPr="006B1C5D">
        <w:t xml:space="preserve">was </w:t>
      </w:r>
      <w:r w:rsidRPr="006B1C5D">
        <w:t>the only phylum</w:t>
      </w:r>
      <w:r w:rsidR="00522789" w:rsidRPr="006B1C5D">
        <w:t xml:space="preserve"> that </w:t>
      </w:r>
      <w:r w:rsidR="00DD35F9" w:rsidRPr="006B1C5D">
        <w:t xml:space="preserve">was </w:t>
      </w:r>
      <w:r w:rsidR="00522789" w:rsidRPr="006B1C5D">
        <w:t xml:space="preserve">more relatively abundant in </w:t>
      </w:r>
      <w:r w:rsidR="009D5122" w:rsidRPr="006B1C5D">
        <w:t xml:space="preserve">the </w:t>
      </w:r>
      <w:r w:rsidR="00522789" w:rsidRPr="006B1C5D">
        <w:t>dryer sites</w:t>
      </w:r>
      <w:r w:rsidR="009D5122" w:rsidRPr="006B1C5D">
        <w:t xml:space="preserve"> of the salar</w:t>
      </w:r>
      <w:r w:rsidR="00522789" w:rsidRPr="006B1C5D">
        <w:t xml:space="preserve">. This is consistent with previous research </w:t>
      </w:r>
      <w:r w:rsidR="009D5122" w:rsidRPr="006B1C5D">
        <w:t xml:space="preserve">across multiple salars of the Atacama Desert, </w:t>
      </w:r>
      <w:r w:rsidR="00522789" w:rsidRPr="006B1C5D">
        <w:t xml:space="preserve">where </w:t>
      </w:r>
      <w:r w:rsidR="00522789" w:rsidRPr="006B1C5D">
        <w:rPr>
          <w:i/>
          <w:iCs/>
        </w:rPr>
        <w:t>Cyanobacteria</w:t>
      </w:r>
      <w:r w:rsidR="00522789" w:rsidRPr="006B1C5D">
        <w:t xml:space="preserve"> </w:t>
      </w:r>
      <w:r w:rsidR="008A60B3" w:rsidRPr="006B1C5D">
        <w:t xml:space="preserve">were found to be more relatively abundant in </w:t>
      </w:r>
      <w:r w:rsidR="00810FF2" w:rsidRPr="006B1C5D">
        <w:t xml:space="preserve">halite nodules of the driest </w:t>
      </w:r>
      <w:r w:rsidR="008A60B3" w:rsidRPr="006B1C5D">
        <w:t xml:space="preserve">salars </w:t>
      </w:r>
      <w:r w:rsidR="00AF0434">
        <w:fldChar w:fldCharType="begin"/>
      </w:r>
      <w:r w:rsidR="00AF0434">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AF0434">
        <w:fldChar w:fldCharType="separate"/>
      </w:r>
      <w:r w:rsidR="00AF0434">
        <w:rPr>
          <w:noProof/>
        </w:rPr>
        <w:t>[23]</w:t>
      </w:r>
      <w:r w:rsidR="00AF0434">
        <w:fldChar w:fldCharType="end"/>
      </w:r>
      <w:r w:rsidR="00522789" w:rsidRPr="006B1C5D">
        <w:t>. Inside the halite interior, Cyanobacteria were more relatively abundant at th</w:t>
      </w:r>
      <w:r w:rsidR="00DD35F9" w:rsidRPr="006B1C5D">
        <w:t xml:space="preserve">e top of the nodules, which aligns with </w:t>
      </w:r>
      <w:r w:rsidR="008A60B3" w:rsidRPr="006B1C5D">
        <w:t>o</w:t>
      </w:r>
      <w:r w:rsidR="00522789" w:rsidRPr="006B1C5D">
        <w:t xml:space="preserve">ur light transmittance measurements </w:t>
      </w:r>
      <w:r w:rsidR="00D74B17" w:rsidRPr="006B1C5D">
        <w:t>showing</w:t>
      </w:r>
      <w:r w:rsidR="00522789" w:rsidRPr="006B1C5D">
        <w:t xml:space="preserve"> that </w:t>
      </w:r>
      <w:r w:rsidR="00D74B17" w:rsidRPr="006B1C5D">
        <w:t xml:space="preserve">there was </w:t>
      </w:r>
      <w:r w:rsidR="00522789" w:rsidRPr="006B1C5D">
        <w:t xml:space="preserve">more light available for photosynthesis </w:t>
      </w:r>
      <w:r w:rsidR="00D74B17" w:rsidRPr="006B1C5D">
        <w:t>at the tops than at</w:t>
      </w:r>
      <w:r w:rsidR="00522789" w:rsidRPr="006B1C5D">
        <w:t xml:space="preserve"> the center</w:t>
      </w:r>
      <w:r w:rsidR="00D74B17" w:rsidRPr="006B1C5D">
        <w:t xml:space="preserve"> of the nodules</w:t>
      </w:r>
      <w:r w:rsidR="00522789" w:rsidRPr="006B1C5D">
        <w:t xml:space="preserve">. </w:t>
      </w:r>
      <w:r w:rsidR="00EE19A6" w:rsidRPr="006B1C5D">
        <w:t xml:space="preserve">Microbial compartmentalization along the vertical axis in response to a light gradient has been well studied in microbial mats, where it was shown that phototrophic bacteria have a consistently higher relative abundance in the surface layers of the mats </w:t>
      </w:r>
      <w:r w:rsidR="00AF0434">
        <w:fldChar w:fldCharType="begin">
          <w:fldData xml:space="preserve">PEVuZE5vdGU+PENpdGU+PEF1dGhvcj5OaXNoaWRhPC9BdXRob3I+PFllYXI+MjAxODwvWWVhcj48
UmVjTnVtPjkyMjQ8L1JlY051bT48RGlzcGxheVRleHQ+WzQ1LCA0Nl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AF0434">
        <w:instrText xml:space="preserve"> ADDIN EN.CITE </w:instrText>
      </w:r>
      <w:r w:rsidR="00AF0434">
        <w:fldChar w:fldCharType="begin">
          <w:fldData xml:space="preserve">PEVuZE5vdGU+PENpdGU+PEF1dGhvcj5OaXNoaWRhPC9BdXRob3I+PFllYXI+MjAxODwvWWVhcj48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==
</w:fldData>
        </w:fldChar>
      </w:r>
      <w:r w:rsidR="00AF0434">
        <w:instrText xml:space="preserve"> ADDIN EN.CITE.DATA </w:instrText>
      </w:r>
      <w:r w:rsidR="00AF0434">
        <w:fldChar w:fldCharType="end"/>
      </w:r>
      <w:r w:rsidR="00AF0434">
        <w:fldChar w:fldCharType="separate"/>
      </w:r>
      <w:r w:rsidR="00AF0434">
        <w:rPr>
          <w:noProof/>
        </w:rPr>
        <w:t>[45, 46]</w:t>
      </w:r>
      <w:r w:rsidR="00AF0434">
        <w:fldChar w:fldCharType="end"/>
      </w:r>
      <w:r w:rsidR="00EE19A6" w:rsidRPr="006B1C5D">
        <w:t>.</w:t>
      </w:r>
      <w:r w:rsidR="00C5353F" w:rsidRPr="006B1C5D">
        <w:t xml:space="preserve"> </w:t>
      </w:r>
      <w:r w:rsidR="001B3E32" w:rsidRPr="006B1C5D">
        <w:t xml:space="preserve">As the light traveled deeper into the nodule, </w:t>
      </w:r>
      <w:r w:rsidR="00C5353F" w:rsidRPr="006B1C5D">
        <w:t>less</w:t>
      </w:r>
      <w:r w:rsidR="001B3E32" w:rsidRPr="006B1C5D">
        <w:t xml:space="preserve"> light </w:t>
      </w:r>
      <w:r w:rsidR="00C5353F" w:rsidRPr="006B1C5D">
        <w:t xml:space="preserve">was </w:t>
      </w:r>
      <w:r w:rsidR="00CA04F8" w:rsidRPr="006B1C5D">
        <w:t>available</w:t>
      </w:r>
      <w:r w:rsidR="001B3E32" w:rsidRPr="006B1C5D">
        <w:t xml:space="preserve"> for photosynthesis, particularly at the 680nm wavelength – the main absorbance wavelength for chlorophyll </w:t>
      </w:r>
      <w:r w:rsidR="000C287C" w:rsidRPr="006B1C5D">
        <w:rPr>
          <w:i/>
        </w:rPr>
        <w:t>a</w:t>
      </w:r>
      <w:r w:rsidR="000C287C" w:rsidRPr="006B1C5D">
        <w:t>.</w:t>
      </w:r>
      <w:r w:rsidR="00522789" w:rsidRPr="006B1C5D">
        <w:t xml:space="preserve"> </w:t>
      </w:r>
      <w:r w:rsidR="00A675BE" w:rsidRPr="006B1C5D">
        <w:t xml:space="preserve">Our estimates of available PAR within the nodule interiors ranged from ~5 </w:t>
      </w:r>
      <w:r w:rsidR="00A675BE" w:rsidRPr="006B1C5D">
        <w:rPr>
          <w:rFonts w:eastAsia="Times New Roman"/>
        </w:rPr>
        <w:t>umol/m</w:t>
      </w:r>
      <w:r w:rsidR="00A675BE" w:rsidRPr="006B1C5D">
        <w:rPr>
          <w:rFonts w:eastAsia="Times New Roman"/>
          <w:vertAlign w:val="superscript"/>
        </w:rPr>
        <w:t>2</w:t>
      </w:r>
      <w:r w:rsidR="00A675BE" w:rsidRPr="006B1C5D">
        <w:rPr>
          <w:rFonts w:eastAsia="Times New Roman"/>
        </w:rPr>
        <w:t>/sec</w:t>
      </w:r>
      <w:r w:rsidR="00A675BE" w:rsidRPr="006B1C5D">
        <w:t xml:space="preserve"> near the top surfaces of the nodules to as little as ~0.1 </w:t>
      </w:r>
      <w:r w:rsidR="00A675BE" w:rsidRPr="006B1C5D">
        <w:rPr>
          <w:rFonts w:eastAsia="Times New Roman"/>
        </w:rPr>
        <w:t>umol/m</w:t>
      </w:r>
      <w:r w:rsidR="00A675BE" w:rsidRPr="006B1C5D">
        <w:rPr>
          <w:rFonts w:eastAsia="Times New Roman"/>
          <w:vertAlign w:val="superscript"/>
        </w:rPr>
        <w:t>2</w:t>
      </w:r>
      <w:r w:rsidR="00A675BE" w:rsidRPr="006B1C5D">
        <w:rPr>
          <w:rFonts w:eastAsia="Times New Roman"/>
        </w:rPr>
        <w:t>/sec deep in the nodule interior</w:t>
      </w:r>
      <w:r w:rsidR="00EE19A6" w:rsidRPr="006B1C5D">
        <w:t xml:space="preserve">, although more light could possibly reach deeper areas via vertical channel-like pores present in many nodules. </w:t>
      </w:r>
      <w:r w:rsidR="003C0FFC" w:rsidRPr="006B1C5D">
        <w:t xml:space="preserve">Our PAR estimates are in accord with previous experimental </w:t>
      </w:r>
      <w:r w:rsidR="00AF0434">
        <w:fldChar w:fldCharType="begin"/>
      </w:r>
      <w:r w:rsidR="00AF0434">
        <w:instrText xml:space="preserve"> ADDIN EN.CITE &lt;EndNote&gt;&lt;Cite&gt;&lt;Author&gt;Wierzchos&lt;/Author&gt;&lt;Year&gt;2015&lt;/Year&gt;&lt;RecNum&gt;7952&lt;/RecNum&gt;&lt;DisplayText&gt;[47]&lt;/DisplayText&gt;&lt;record&gt;&lt;rec-number&gt;7952&lt;/rec-number&gt;&lt;foreign-keys&gt;&lt;key app="EN" db-id="vawrdvfvexr9z1e5pd0p92dt2dzpvp0ezpsr" timestamp="0"&gt;7952&lt;/key&gt;&lt;/foreign-keys&gt;&lt;ref-type name="Journal Article"&gt;17&lt;/ref-type&gt;&lt;contributors&gt;&lt;authors&gt;&lt;author&gt;Wierzchos, J.&lt;/author&gt;&lt;author&gt;DiRuggiero, J.&lt;/author&gt;&lt;author&gt;Vítek, P.&lt;/author&gt;&lt;author&gt;Artieda, O. &lt;/author&gt;&lt;author&gt;Souza-Egipsy, V. &lt;/author&gt;&lt;author&gt;Skaloud, P.&lt;/author&gt;&lt;author&gt;Tisza, M.&lt;/author&gt;&lt;author&gt;Davila, A.F. &lt;/author&gt;&lt;author&gt;Vílchez, C.&lt;/author&gt;&lt;author&gt;Garbayo, I.&lt;/author&gt;&lt;author&gt;Ascaso, C.&lt;/author&gt;&lt;/authors&gt;&lt;/contributors&gt;&lt;titles&gt;&lt;title&gt;Adaptation strategies of endolithic chlorophototrophs to survive the hyperarid and extreme solar radiation environment of the Atacama Desert&lt;/title&gt;&lt;secondary-title&gt;Front Microbiol&lt;/secondary-title&gt;&lt;/titles&gt;&lt;periodical&gt;&lt;full-title&gt;Front Microbiol&lt;/full-title&gt;&lt;/periodical&gt;&lt;pages&gt;934. doi: 10.3389/fmicb.2015.00934&lt;/pages&gt;&lt;volume&gt;6&lt;/volume&gt;&lt;dates&gt;&lt;year&gt;2015&lt;/year&gt;&lt;/dates&gt;&lt;urls&gt;&lt;/urls&gt;&lt;/record&gt;&lt;/Cite&gt;&lt;/EndNote&gt;</w:instrText>
      </w:r>
      <w:r w:rsidR="00AF0434">
        <w:fldChar w:fldCharType="separate"/>
      </w:r>
      <w:r w:rsidR="00AF0434">
        <w:rPr>
          <w:noProof/>
        </w:rPr>
        <w:t>[47]</w:t>
      </w:r>
      <w:r w:rsidR="00AF0434">
        <w:fldChar w:fldCharType="end"/>
      </w:r>
      <w:r w:rsidR="003C0FFC" w:rsidRPr="006B1C5D">
        <w:t xml:space="preserve"> and theoretical </w:t>
      </w:r>
      <w:r w:rsidR="00AF0434">
        <w:fldChar w:fldCharType="begin"/>
      </w:r>
      <w:r w:rsidR="00AF0434">
        <w:instrText xml:space="preserve"> ADDIN EN.CITE &lt;EndNote&gt;&lt;Cite&gt;&lt;Author&gt;Nienow&lt;/Author&gt;&lt;Year&gt;1988&lt;/Year&gt;&lt;RecNum&gt;7962&lt;/RecNum&gt;&lt;DisplayText&gt;[48]&lt;/DisplayText&gt;&lt;record&gt;&lt;rec-number&gt;7962&lt;/rec-number&gt;&lt;foreign-keys&gt;&lt;key app="EN" db-id="vawrdvfvexr9z1e5pd0p92dt2dzpvp0ezpsr" timestamp="0"&gt;7962&lt;/key&gt;&lt;/foreign-keys&gt;&lt;ref-type name="Journal Article"&gt;17&lt;/ref-type&gt;&lt;contributors&gt;&lt;authors&gt;&lt;author&gt;Nienow, J. A. C.&lt;/author&gt;&lt;author&gt;McKay, C. P.&lt;/author&gt;&lt;author&gt;Friedmann, E. I.&lt;/author&gt;&lt;/authors&gt;&lt;/contributors&gt;&lt;titles&gt;&lt;title&gt;The cryptoendolithic microbial environment in the Ross desert of Antarctica: light in the photosynthetically active region&lt;/title&gt;&lt;secondary-title&gt;Microb Ecol&lt;/secondary-title&gt;&lt;/titles&gt;&lt;periodical&gt;&lt;full-title&gt;Microb Ecol&lt;/full-title&gt;&lt;/periodical&gt;&lt;pages&gt;271-289&lt;/pages&gt;&lt;volume&gt;16&lt;/volume&gt;&lt;dates&gt;&lt;year&gt;1988&lt;/year&gt;&lt;/dates&gt;&lt;urls&gt;&lt;/urls&gt;&lt;/record&gt;&lt;/Cite&gt;&lt;/EndNote&gt;</w:instrText>
      </w:r>
      <w:r w:rsidR="00AF0434">
        <w:fldChar w:fldCharType="separate"/>
      </w:r>
      <w:r w:rsidR="00AF0434">
        <w:rPr>
          <w:noProof/>
        </w:rPr>
        <w:t>[48]</w:t>
      </w:r>
      <w:r w:rsidR="00AF0434">
        <w:fldChar w:fldCharType="end"/>
      </w:r>
      <w:r w:rsidR="003C0FFC" w:rsidRPr="006B1C5D">
        <w:t xml:space="preserve"> estimates of available light in other endolithic environments.</w:t>
      </w:r>
      <w:r w:rsidR="00EE19A6" w:rsidRPr="006B1C5D">
        <w:t xml:space="preserve"> </w:t>
      </w:r>
    </w:p>
    <w:p w14:paraId="6FB0C289" w14:textId="77777777" w:rsidR="003C0FFC" w:rsidRPr="006B1C5D" w:rsidRDefault="003C0FFC" w:rsidP="005A57AC">
      <w:pPr>
        <w:spacing w:line="360" w:lineRule="auto"/>
        <w:ind w:firstLine="720"/>
      </w:pPr>
    </w:p>
    <w:p w14:paraId="72175A19" w14:textId="4D77F4C0" w:rsidR="0024468C" w:rsidRPr="006B1C5D" w:rsidRDefault="000D772A" w:rsidP="005A57AC">
      <w:pPr>
        <w:spacing w:line="360" w:lineRule="auto"/>
        <w:ind w:firstLine="720"/>
      </w:pPr>
      <w:r w:rsidRPr="006B1C5D">
        <w:t xml:space="preserve">The other </w:t>
      </w:r>
      <w:r w:rsidR="0049384E" w:rsidRPr="006B1C5D">
        <w:t xml:space="preserve">oxygenic </w:t>
      </w:r>
      <w:r w:rsidRPr="006B1C5D">
        <w:t>phototroph in halite microbiomes</w:t>
      </w:r>
      <w:r w:rsidR="0049384E" w:rsidRPr="006B1C5D">
        <w:t xml:space="preserve">, the </w:t>
      </w:r>
      <w:r w:rsidRPr="006B1C5D">
        <w:t>g</w:t>
      </w:r>
      <w:r w:rsidR="00BB4438" w:rsidRPr="006B1C5D">
        <w:t>reen</w:t>
      </w:r>
      <w:r w:rsidRPr="006B1C5D">
        <w:t xml:space="preserve"> </w:t>
      </w:r>
      <w:r w:rsidR="00BB4438" w:rsidRPr="006B1C5D">
        <w:t>alga</w:t>
      </w:r>
      <w:r w:rsidR="0049384E" w:rsidRPr="006B1C5D">
        <w:t>,</w:t>
      </w:r>
      <w:r w:rsidRPr="006B1C5D">
        <w:t xml:space="preserve"> </w:t>
      </w:r>
      <w:r w:rsidR="0049384E" w:rsidRPr="006B1C5D">
        <w:t xml:space="preserve">has </w:t>
      </w:r>
      <w:r w:rsidR="00F45FF5" w:rsidRPr="006B1C5D">
        <w:t xml:space="preserve">been characterized with metagenomics and metatranscriptomics in the </w:t>
      </w:r>
      <w:r w:rsidR="00CC3FF5" w:rsidRPr="006B1C5D">
        <w:t>North</w:t>
      </w:r>
      <w:r w:rsidR="00F45FF5" w:rsidRPr="006B1C5D">
        <w:t xml:space="preserve"> location</w:t>
      </w:r>
      <w:r w:rsidR="00A70157" w:rsidRPr="006B1C5D">
        <w:t xml:space="preserve"> </w:t>
      </w:r>
      <w:r w:rsidR="00AF0434">
        <w:fldChar w:fldCharType="begin"/>
      </w:r>
      <w:r w:rsidR="00AF0434">
        <w:instrText xml:space="preserve"> ADDIN EN.CITE &lt;EndNote&gt;&lt;Cite&gt;&lt;Author&gt;Uritskiy&lt;/Author&gt;&lt;Year&gt;2019&lt;/Year&gt;&lt;RecNum&gt;9175&lt;/RecNum&gt;&lt;DisplayText&gt;[27]&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AF0434">
        <w:fldChar w:fldCharType="separate"/>
      </w:r>
      <w:r w:rsidR="00AF0434">
        <w:rPr>
          <w:noProof/>
        </w:rPr>
        <w:t>[27]</w:t>
      </w:r>
      <w:r w:rsidR="00AF0434">
        <w:fldChar w:fldCharType="end"/>
      </w:r>
      <w:r w:rsidR="00F45FF5" w:rsidRPr="006B1C5D">
        <w:t>, however</w:t>
      </w:r>
      <w:r w:rsidR="00D5285C" w:rsidRPr="006B1C5D">
        <w:t>,</w:t>
      </w:r>
      <w:r w:rsidR="00F45FF5" w:rsidRPr="006B1C5D">
        <w:t xml:space="preserve"> our amplicon-based methods detected very low abundances </w:t>
      </w:r>
      <w:r w:rsidR="0049384E" w:rsidRPr="006B1C5D">
        <w:t xml:space="preserve">at </w:t>
      </w:r>
      <w:r w:rsidR="00BB4438" w:rsidRPr="006B1C5D">
        <w:t>this site</w:t>
      </w:r>
      <w:r w:rsidR="00F45FF5" w:rsidRPr="006B1C5D">
        <w:t xml:space="preserve">. At the more humid </w:t>
      </w:r>
      <w:r w:rsidR="00A66352" w:rsidRPr="006B1C5D">
        <w:t>South sampling location</w:t>
      </w:r>
      <w:r w:rsidR="00F45FF5" w:rsidRPr="006B1C5D">
        <w:t xml:space="preserve">, however, algae </w:t>
      </w:r>
      <w:r w:rsidR="000D10F9" w:rsidRPr="006B1C5D">
        <w:t>were v</w:t>
      </w:r>
      <w:r w:rsidR="00F45FF5" w:rsidRPr="006B1C5D">
        <w:t xml:space="preserve">ery abundant. </w:t>
      </w:r>
      <w:r w:rsidR="00BB4438" w:rsidRPr="006B1C5D">
        <w:t>Previ</w:t>
      </w:r>
      <w:r w:rsidR="00482289" w:rsidRPr="006B1C5D">
        <w:t>ous research on these algae has</w:t>
      </w:r>
      <w:r w:rsidR="00BB4438" w:rsidRPr="006B1C5D">
        <w:t xml:space="preserve"> shown that their </w:t>
      </w:r>
      <w:r w:rsidR="008A60B3" w:rsidRPr="006B1C5D">
        <w:t xml:space="preserve">relative abundance </w:t>
      </w:r>
      <w:r w:rsidR="003D24D7" w:rsidRPr="006B1C5D">
        <w:t xml:space="preserve">correlated </w:t>
      </w:r>
      <w:r w:rsidR="00BB4438" w:rsidRPr="006B1C5D">
        <w:t>with fog events</w:t>
      </w:r>
      <w:r w:rsidR="00A70157" w:rsidRPr="006B1C5D">
        <w:t xml:space="preserve"> </w:t>
      </w:r>
      <w:r w:rsidR="00AF0434">
        <w:fldChar w:fldCharType="begin"/>
      </w:r>
      <w:r w:rsidR="00AF0434">
        <w:instrText xml:space="preserve"> ADDIN EN.CITE &lt;EndNote&gt;&lt;Cite&gt;&lt;Author&gt;Robinson&lt;/Author&gt;&lt;Year&gt;2015&lt;/Year&gt;&lt;RecNum&gt;6954&lt;/RecNum&gt;&lt;DisplayText&gt;[2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AF0434">
        <w:fldChar w:fldCharType="separate"/>
      </w:r>
      <w:r w:rsidR="00AF0434">
        <w:rPr>
          <w:noProof/>
        </w:rPr>
        <w:t>[23]</w:t>
      </w:r>
      <w:r w:rsidR="00AF0434">
        <w:fldChar w:fldCharType="end"/>
      </w:r>
      <w:r w:rsidR="008A60B3" w:rsidRPr="006B1C5D">
        <w:t xml:space="preserve"> and also </w:t>
      </w:r>
      <w:r w:rsidR="003D24D7" w:rsidRPr="006B1C5D">
        <w:t xml:space="preserve">increased </w:t>
      </w:r>
      <w:r w:rsidR="008A60B3" w:rsidRPr="006B1C5D">
        <w:t xml:space="preserve">after rain events </w:t>
      </w:r>
      <w:r w:rsidR="00AF0434">
        <w:fldChar w:fldCharType="begin"/>
      </w:r>
      <w:r w:rsidR="00AF0434">
        <w:instrText xml:space="preserve"> ADDIN EN.CITE &lt;EndNote&gt;&lt;Cite&gt;&lt;Author&gt;Uritskiy&lt;/Author&gt;&lt;Year&gt;2019&lt;/Year&gt;&lt;RecNum&gt;9090&lt;/RecNum&gt;&lt;DisplayText&gt;[9]&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AF0434">
        <w:fldChar w:fldCharType="separate"/>
      </w:r>
      <w:r w:rsidR="00AF0434">
        <w:rPr>
          <w:noProof/>
        </w:rPr>
        <w:t>[9]</w:t>
      </w:r>
      <w:r w:rsidR="00AF0434">
        <w:fldChar w:fldCharType="end"/>
      </w:r>
      <w:r w:rsidR="00D5285C" w:rsidRPr="006B1C5D">
        <w:t xml:space="preserve">, making the increased water availability </w:t>
      </w:r>
      <w:r w:rsidR="00A66352" w:rsidRPr="006B1C5D">
        <w:t>in the South</w:t>
      </w:r>
      <w:r w:rsidR="00D5285C" w:rsidRPr="006B1C5D">
        <w:t xml:space="preserve"> a likely explanation</w:t>
      </w:r>
      <w:r w:rsidR="00726898" w:rsidRPr="006B1C5D">
        <w:t xml:space="preserve"> for </w:t>
      </w:r>
      <w:r w:rsidR="003D24D7" w:rsidRPr="006B1C5D">
        <w:t>their</w:t>
      </w:r>
      <w:r w:rsidR="00726898" w:rsidRPr="006B1C5D">
        <w:t xml:space="preserve"> high abundances</w:t>
      </w:r>
      <w:r w:rsidR="00D5285C" w:rsidRPr="006B1C5D">
        <w:t>.</w:t>
      </w:r>
      <w:r w:rsidR="002250E7" w:rsidRPr="006B1C5D">
        <w:t xml:space="preserve"> </w:t>
      </w:r>
      <w:r w:rsidR="002250E7" w:rsidRPr="006B1C5D">
        <w:rPr>
          <w:i/>
          <w:iCs/>
        </w:rPr>
        <w:t>Halobacteria</w:t>
      </w:r>
      <w:r w:rsidR="002250E7" w:rsidRPr="006B1C5D">
        <w:t xml:space="preserve"> and </w:t>
      </w:r>
      <w:r w:rsidR="002250E7" w:rsidRPr="006B1C5D">
        <w:rPr>
          <w:i/>
          <w:iCs/>
        </w:rPr>
        <w:t>Salinibacter</w:t>
      </w:r>
      <w:r w:rsidR="002250E7" w:rsidRPr="006B1C5D">
        <w:t xml:space="preserve"> </w:t>
      </w:r>
      <w:r w:rsidR="003D24D7" w:rsidRPr="006B1C5D">
        <w:t>can also</w:t>
      </w:r>
      <w:r w:rsidR="002250E7" w:rsidRPr="006B1C5D">
        <w:t xml:space="preserve"> u</w:t>
      </w:r>
      <w:r w:rsidR="003D24D7" w:rsidRPr="006B1C5D">
        <w:t>se</w:t>
      </w:r>
      <w:r w:rsidR="002250E7" w:rsidRPr="006B1C5D">
        <w:t xml:space="preserve"> light </w:t>
      </w:r>
      <w:r w:rsidR="003D24D7" w:rsidRPr="006B1C5D">
        <w:t>via microbial</w:t>
      </w:r>
      <w:r w:rsidR="002250E7" w:rsidRPr="006B1C5D">
        <w:t xml:space="preserve"> rhodopsins, which </w:t>
      </w:r>
      <w:r w:rsidR="003D24D7" w:rsidRPr="006B1C5D">
        <w:t>are light-driven proton pumps allowing them to produce chemical energy</w:t>
      </w:r>
      <w:r w:rsidR="002250E7" w:rsidRPr="006B1C5D">
        <w:t xml:space="preserve">. </w:t>
      </w:r>
      <w:r w:rsidR="000D10F9" w:rsidRPr="006B1C5D">
        <w:t xml:space="preserve">These two taxa were found </w:t>
      </w:r>
      <w:r w:rsidR="00EE19A6" w:rsidRPr="006B1C5D">
        <w:t>to be evenly distributed within</w:t>
      </w:r>
      <w:r w:rsidR="000D10F9" w:rsidRPr="006B1C5D">
        <w:t xml:space="preserve"> the halite interior. </w:t>
      </w:r>
      <w:r w:rsidR="00FC707D" w:rsidRPr="006B1C5D">
        <w:t xml:space="preserve">Bacteriorhodopsin </w:t>
      </w:r>
      <w:r w:rsidR="00B6581D" w:rsidRPr="006B1C5D">
        <w:t>has a broad</w:t>
      </w:r>
      <w:r w:rsidR="00FC707D" w:rsidRPr="006B1C5D">
        <w:t xml:space="preserve"> absorbance </w:t>
      </w:r>
      <w:r w:rsidR="00B6581D" w:rsidRPr="006B1C5D">
        <w:t xml:space="preserve">spectrum with a maximum at 570 nm </w:t>
      </w:r>
      <w:r w:rsidR="00AF0434">
        <w:fldChar w:fldCharType="begin"/>
      </w:r>
      <w:r w:rsidR="00AF0434">
        <w:instrText xml:space="preserve"> ADDIN EN.CITE &lt;EndNote&gt;&lt;Cite&gt;&lt;Author&gt;Yabushita&lt;/Author&gt;&lt;Year&gt;2009&lt;/Year&gt;&lt;RecNum&gt;9524&lt;/RecNum&gt;&lt;DisplayText&gt;[49]&lt;/DisplayText&gt;&lt;record&gt;&lt;rec-number&gt;9524&lt;/rec-number&gt;&lt;foreign-keys&gt;&lt;key app="EN" db-id="vawrdvfvexr9z1e5pd0p92dt2dzpvp0ezpsr" timestamp="1586182114"&gt;9524&lt;/key&gt;&lt;/foreign-keys&gt;&lt;ref-type name="Journal Article"&gt;17&lt;/ref-type&gt;&lt;contributors&gt;&lt;authors&gt;&lt;author&gt;Yabushita, A.&lt;/author&gt;&lt;author&gt;Kobayashi, T.&lt;/author&gt;&lt;/authors&gt;&lt;/contributors&gt;&lt;auth-address&gt;Department of Electrophysics, National Chiao-Tung University, Hsinchu 300, Taiwan. yab731@gmail.com&lt;/auth-address&gt;&lt;titles&gt;&lt;title&gt;Primary conformation change in bacteriorhodopsin on photoexcitation&lt;/title&gt;&lt;secondary-title&gt;Biophys J&lt;/secondary-title&gt;&lt;/titles&gt;&lt;periodical&gt;&lt;full-title&gt;Biophys J&lt;/full-title&gt;&lt;/periodical&gt;&lt;pages&gt;1447-61&lt;/pages&gt;&lt;volume&gt;96&lt;/volume&gt;&lt;number&gt;4&lt;/number&gt;&lt;keywords&gt;&lt;keyword&gt;Bacteriorhodopsins/*chemistry&lt;/keyword&gt;&lt;keyword&gt;Isomerism&lt;/keyword&gt;&lt;keyword&gt;Kinetics&lt;/keyword&gt;&lt;keyword&gt;*Light&lt;/keyword&gt;&lt;keyword&gt;Protein Conformation&lt;/keyword&gt;&lt;keyword&gt;Schiff Bases/chemistry&lt;/keyword&gt;&lt;keyword&gt;Spectrum Analysis&lt;/keyword&gt;&lt;keyword&gt;Torsion, Mechanical&lt;/keyword&gt;&lt;keyword&gt;Vibration&lt;/keyword&gt;&lt;/keywords&gt;&lt;dates&gt;&lt;year&gt;2009&lt;/year&gt;&lt;pub-dates&gt;&lt;date&gt;Feb 18&lt;/date&gt;&lt;/pub-dates&gt;&lt;/dates&gt;&lt;isbn&gt;1542-0086 (Electronic)&amp;#xD;0006-3495 (Linking)&lt;/isbn&gt;&lt;accession-num&gt;19217861&lt;/accession-num&gt;&lt;urls&gt;&lt;related-urls&gt;&lt;url&gt;https://www.ncbi.nlm.nih.gov/pubmed/19217861&lt;/url&gt;&lt;/related-urls&gt;&lt;/urls&gt;&lt;custom2&gt;PMC2717252&lt;/custom2&gt;&lt;electronic-resource-num&gt;10.1016/j.bpj.2008.10.050&lt;/electronic-resource-num&gt;&lt;/record&gt;&lt;/Cite&gt;&lt;/EndNote&gt;</w:instrText>
      </w:r>
      <w:r w:rsidR="00AF0434">
        <w:fldChar w:fldCharType="separate"/>
      </w:r>
      <w:r w:rsidR="00AF0434">
        <w:rPr>
          <w:noProof/>
        </w:rPr>
        <w:t>[49]</w:t>
      </w:r>
      <w:r w:rsidR="00AF0434">
        <w:fldChar w:fldCharType="end"/>
      </w:r>
      <w:r w:rsidR="00B6581D" w:rsidRPr="006B1C5D">
        <w:t xml:space="preserve">, which could allow </w:t>
      </w:r>
      <w:r w:rsidR="002250E7" w:rsidRPr="006B1C5D">
        <w:rPr>
          <w:i/>
        </w:rPr>
        <w:t>Halobacteria</w:t>
      </w:r>
      <w:r w:rsidR="002250E7" w:rsidRPr="006B1C5D">
        <w:t xml:space="preserve"> and </w:t>
      </w:r>
      <w:r w:rsidR="002250E7" w:rsidRPr="006B1C5D">
        <w:rPr>
          <w:i/>
        </w:rPr>
        <w:t>Salinibacter</w:t>
      </w:r>
      <w:r w:rsidR="002250E7" w:rsidRPr="006B1C5D">
        <w:t xml:space="preserve"> </w:t>
      </w:r>
      <w:r w:rsidR="00B6581D" w:rsidRPr="006B1C5D">
        <w:t xml:space="preserve">to continue harvesting light </w:t>
      </w:r>
      <w:r w:rsidR="00EE19A6" w:rsidRPr="006B1C5D">
        <w:t>despite the 680 nm light frequency being significantly depleted towards the nodule’s interior</w:t>
      </w:r>
      <w:r w:rsidR="002250E7" w:rsidRPr="006B1C5D">
        <w:t xml:space="preserve">. </w:t>
      </w:r>
    </w:p>
    <w:p w14:paraId="64ADAAEC" w14:textId="77777777" w:rsidR="0024468C" w:rsidRPr="006B1C5D" w:rsidRDefault="0024468C" w:rsidP="00092F28">
      <w:pPr>
        <w:spacing w:line="360" w:lineRule="auto"/>
        <w:ind w:firstLine="720"/>
      </w:pPr>
    </w:p>
    <w:p w14:paraId="17722822" w14:textId="5CA51028" w:rsidR="0024468C" w:rsidRPr="006B1C5D" w:rsidRDefault="0024468C" w:rsidP="00092F28">
      <w:pPr>
        <w:spacing w:line="360" w:lineRule="auto"/>
        <w:ind w:firstLine="720"/>
      </w:pPr>
      <w:r w:rsidRPr="006B1C5D">
        <w:lastRenderedPageBreak/>
        <w:t xml:space="preserve">We found no consistent trend in the total number of cells at the top, middle, and bottom sections of halite nodules. While this was surprising considering the differences in light flux at these positions, these findings are also consistent with previous reports of cell </w:t>
      </w:r>
      <w:r w:rsidR="001A4643" w:rsidRPr="006B1C5D">
        <w:t xml:space="preserve">numbers </w:t>
      </w:r>
      <w:r w:rsidRPr="006B1C5D">
        <w:t xml:space="preserve">at different positions within </w:t>
      </w:r>
      <w:r w:rsidR="001A4643" w:rsidRPr="006B1C5D">
        <w:t xml:space="preserve">halite </w:t>
      </w:r>
      <w:r w:rsidRPr="006B1C5D">
        <w:t xml:space="preserve">nodules </w:t>
      </w:r>
      <w:r w:rsidR="00AF0434">
        <w:fldChar w:fldCharType="begin"/>
      </w:r>
      <w:r w:rsidR="00AF0434">
        <w:instrText xml:space="preserve"> ADDIN EN.CITE &lt;EndNote&gt;&lt;Cite&gt;&lt;Author&gt;Finstad&lt;/Author&gt;&lt;Year&gt;2017&lt;/Year&gt;&lt;RecNum&gt;8580&lt;/RecNum&gt;&lt;DisplayText&gt;[22]&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AF0434">
        <w:fldChar w:fldCharType="separate"/>
      </w:r>
      <w:r w:rsidR="00AF0434">
        <w:rPr>
          <w:noProof/>
        </w:rPr>
        <w:t>[22]</w:t>
      </w:r>
      <w:r w:rsidR="00AF0434">
        <w:fldChar w:fldCharType="end"/>
      </w:r>
      <w:r w:rsidRPr="006B1C5D">
        <w:t xml:space="preserve">. The seemingly </w:t>
      </w:r>
      <w:r w:rsidR="000D10F9" w:rsidRPr="006B1C5D">
        <w:t xml:space="preserve">random </w:t>
      </w:r>
      <w:r w:rsidRPr="006B1C5D">
        <w:t>distribution of biomass throughout the nodules</w:t>
      </w:r>
      <w:r w:rsidR="001A4643" w:rsidRPr="006B1C5D">
        <w:t>,</w:t>
      </w:r>
      <w:r w:rsidRPr="006B1C5D">
        <w:t xml:space="preserve"> </w:t>
      </w:r>
      <w:r w:rsidR="001A4643" w:rsidRPr="006B1C5D">
        <w:t xml:space="preserve">despite </w:t>
      </w:r>
      <w:r w:rsidRPr="006B1C5D">
        <w:t xml:space="preserve">deterministic </w:t>
      </w:r>
      <w:r w:rsidR="001A4643" w:rsidRPr="006B1C5D">
        <w:t xml:space="preserve">factors, such a light and water, affecting the distribution of specific microbial taxa, </w:t>
      </w:r>
      <w:r w:rsidRPr="006B1C5D">
        <w:t xml:space="preserve">suggests that the carrying capacity of each niche inside the nodule </w:t>
      </w:r>
      <w:r w:rsidR="001A4643" w:rsidRPr="006B1C5D">
        <w:t xml:space="preserve">might be </w:t>
      </w:r>
      <w:r w:rsidRPr="006B1C5D">
        <w:t xml:space="preserve">dependent </w:t>
      </w:r>
      <w:r w:rsidR="001A4643" w:rsidRPr="006B1C5D">
        <w:t>on structural features of the substrate.</w:t>
      </w:r>
      <w:r w:rsidRPr="006B1C5D">
        <w:t xml:space="preserve"> </w:t>
      </w:r>
      <w:r w:rsidR="001A4643" w:rsidRPr="006B1C5D">
        <w:t xml:space="preserve">As </w:t>
      </w:r>
      <w:r w:rsidR="001F3997" w:rsidRPr="006B1C5D">
        <w:t>discussed above</w:t>
      </w:r>
      <w:r w:rsidR="001A4643" w:rsidRPr="006B1C5D">
        <w:t>, the interior of the nodules is far from being homogeneous; instead</w:t>
      </w:r>
      <w:r w:rsidR="00AF0434">
        <w:t>,</w:t>
      </w:r>
      <w:r w:rsidR="001A4643" w:rsidRPr="006B1C5D">
        <w:t xml:space="preserve"> the salt matri</w:t>
      </w:r>
      <w:r w:rsidR="00462AAB" w:rsidRPr="006B1C5D">
        <w:t>x</w:t>
      </w:r>
      <w:r w:rsidR="001A4643" w:rsidRPr="006B1C5D">
        <w:t xml:space="preserve"> harbors channels</w:t>
      </w:r>
      <w:r w:rsidR="00462AAB" w:rsidRPr="006B1C5D">
        <w:t>, elongated pores,</w:t>
      </w:r>
      <w:r w:rsidR="001A4643" w:rsidRPr="006B1C5D">
        <w:t xml:space="preserve"> and cavities that are the result of salt dissolution and </w:t>
      </w:r>
      <w:r w:rsidR="005D344F" w:rsidRPr="006B1C5D">
        <w:t xml:space="preserve">regular </w:t>
      </w:r>
      <w:r w:rsidR="001A4643" w:rsidRPr="006B1C5D">
        <w:t xml:space="preserve">water movement </w:t>
      </w:r>
      <w:r w:rsidR="00AF0434">
        <w:fldChar w:fldCharType="begin"/>
      </w:r>
      <w:r w:rsidR="00AF0434">
        <w:instrText xml:space="preserve"> ADDIN EN.CITE &lt;EndNote&gt;&lt;Cite&gt;&lt;Author&gt;Artieda&lt;/Author&gt;&lt;Year&gt;2015&lt;/Year&gt;&lt;RecNum&gt;9588&lt;/RecNum&gt;&lt;DisplayText&gt;[50]&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AF0434">
        <w:fldChar w:fldCharType="separate"/>
      </w:r>
      <w:r w:rsidR="00AF0434">
        <w:rPr>
          <w:noProof/>
        </w:rPr>
        <w:t>[50]</w:t>
      </w:r>
      <w:r w:rsidR="00AF0434">
        <w:fldChar w:fldCharType="end"/>
      </w:r>
      <w:r w:rsidR="001A4643" w:rsidRPr="006B1C5D">
        <w:t xml:space="preserve">. </w:t>
      </w:r>
      <w:r w:rsidR="00462AAB" w:rsidRPr="006B1C5D">
        <w:t xml:space="preserve">This so-called architecture of the substrate, </w:t>
      </w:r>
      <w:r w:rsidR="005D344F" w:rsidRPr="006B1C5D">
        <w:t xml:space="preserve">which can be </w:t>
      </w:r>
      <w:r w:rsidRPr="006B1C5D">
        <w:t xml:space="preserve">difficult to </w:t>
      </w:r>
      <w:r w:rsidR="00462AAB" w:rsidRPr="006B1C5D">
        <w:t>quantify in halite</w:t>
      </w:r>
      <w:r w:rsidR="005D344F" w:rsidRPr="006B1C5D">
        <w:t xml:space="preserve"> nodules</w:t>
      </w:r>
      <w:r w:rsidR="00462AAB" w:rsidRPr="006B1C5D">
        <w:t>, has been reported in many</w:t>
      </w:r>
      <w:r w:rsidRPr="006B1C5D">
        <w:t xml:space="preserve"> </w:t>
      </w:r>
      <w:r w:rsidR="005D344F" w:rsidRPr="006B1C5D">
        <w:t xml:space="preserve">other </w:t>
      </w:r>
      <w:r w:rsidRPr="006B1C5D">
        <w:t xml:space="preserve">lithic microbiomes </w:t>
      </w:r>
      <w:r w:rsidR="005D344F" w:rsidRPr="006B1C5D">
        <w:t xml:space="preserve">to have a </w:t>
      </w:r>
      <w:r w:rsidRPr="006B1C5D">
        <w:t xml:space="preserve">great impact on </w:t>
      </w:r>
      <w:r w:rsidR="005D344F" w:rsidRPr="006B1C5D">
        <w:t xml:space="preserve">endolithic microbial </w:t>
      </w:r>
      <w:r w:rsidRPr="006B1C5D">
        <w:t xml:space="preserve">colonization </w:t>
      </w:r>
      <w:r w:rsidR="00AF0434">
        <w:fldChar w:fldCharType="begin">
          <w:fldData xml:space="preserve">PEVuZE5vdGU+PENpdGU+PEF1dGhvcj5NZXNsaWVyPC9BdXRob3I+PFllYXI+MjAxODwvWWVhcj48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</w:fldData>
        </w:fldChar>
      </w:r>
      <w:r w:rsidR="00AF0434">
        <w:instrText xml:space="preserve"> ADDIN EN.CITE </w:instrText>
      </w:r>
      <w:r w:rsidR="00AF0434">
        <w:fldChar w:fldCharType="begin">
          <w:fldData xml:space="preserve">PEVuZE5vdGU+PENpdGU+PEF1dGhvcj5NZXNsaWVyPC9BdXRob3I+PFllYXI+MjAxODwvWWVhcj48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</w:fldData>
        </w:fldChar>
      </w:r>
      <w:r w:rsidR="00AF0434">
        <w:instrText xml:space="preserve"> ADDIN EN.CITE.DATA </w:instrText>
      </w:r>
      <w:r w:rsidR="00AF0434">
        <w:fldChar w:fldCharType="end"/>
      </w:r>
      <w:r w:rsidR="00AF0434">
        <w:fldChar w:fldCharType="separate"/>
      </w:r>
      <w:r w:rsidR="00AF0434">
        <w:rPr>
          <w:noProof/>
        </w:rPr>
        <w:t>[51, 52]</w:t>
      </w:r>
      <w:r w:rsidR="00AF0434">
        <w:fldChar w:fldCharType="end"/>
      </w:r>
      <w:r w:rsidRPr="006B1C5D">
        <w:t>.</w:t>
      </w:r>
    </w:p>
    <w:p w14:paraId="62114860" w14:textId="77777777" w:rsidR="00AD54ED" w:rsidRPr="006B1C5D" w:rsidRDefault="00AD54ED" w:rsidP="00092F28">
      <w:pPr>
        <w:spacing w:line="360" w:lineRule="auto"/>
        <w:ind w:firstLine="720"/>
      </w:pPr>
    </w:p>
    <w:p w14:paraId="65A01C44" w14:textId="2ADE271B" w:rsidR="00BF7039" w:rsidRPr="006B1C5D" w:rsidRDefault="00804267" w:rsidP="00BF7039">
      <w:pPr>
        <w:spacing w:line="360" w:lineRule="auto"/>
        <w:ind w:firstLine="720"/>
      </w:pPr>
      <w:r w:rsidRPr="006B1C5D">
        <w:t>While we identified notable differences in community composition between the nodule core and peripheral positions, these differences were relatively subtle compared to those observed at larger distance scales</w:t>
      </w:r>
      <w:r w:rsidR="00E45A2D" w:rsidRPr="006B1C5D">
        <w:t xml:space="preserve"> despite the top and center of the nodule receiving vastly different </w:t>
      </w:r>
      <w:r w:rsidR="00463C7D" w:rsidRPr="006B1C5D">
        <w:t xml:space="preserve">flux </w:t>
      </w:r>
      <w:r w:rsidR="00E45A2D" w:rsidRPr="006B1C5D">
        <w:t xml:space="preserve">of </w:t>
      </w:r>
      <w:r w:rsidR="00463C7D" w:rsidRPr="006B1C5D">
        <w:t>photosynthesis active radiation (PAR)</w:t>
      </w:r>
      <w:r w:rsidRPr="006B1C5D">
        <w:t xml:space="preserve">. </w:t>
      </w:r>
      <w:r w:rsidR="00E45A2D" w:rsidRPr="006B1C5D">
        <w:t xml:space="preserve">This highlights the importance of water availability as </w:t>
      </w:r>
      <w:r w:rsidR="00463C7D" w:rsidRPr="006B1C5D">
        <w:t>a key</w:t>
      </w:r>
      <w:r w:rsidR="00E45A2D" w:rsidRPr="006B1C5D">
        <w:t xml:space="preserve"> factor governing community composition, however</w:t>
      </w:r>
      <w:r w:rsidR="00CA04F8" w:rsidRPr="006B1C5D">
        <w:t>,</w:t>
      </w:r>
      <w:r w:rsidR="00E45A2D" w:rsidRPr="006B1C5D">
        <w:t xml:space="preserve"> this could also imp</w:t>
      </w:r>
      <w:r w:rsidR="00CA04F8" w:rsidRPr="006B1C5D">
        <w:t>l</w:t>
      </w:r>
      <w:r w:rsidR="00E45A2D" w:rsidRPr="006B1C5D">
        <w:t xml:space="preserve">y </w:t>
      </w:r>
      <w:r w:rsidR="00094AD9" w:rsidRPr="006B1C5D">
        <w:t xml:space="preserve">increased </w:t>
      </w:r>
      <w:r w:rsidR="00E45A2D" w:rsidRPr="006B1C5D">
        <w:t xml:space="preserve">rates of dispersion </w:t>
      </w:r>
      <w:r w:rsidR="00094AD9" w:rsidRPr="006B1C5D">
        <w:t>at the intra-nodule distance scales</w:t>
      </w:r>
      <w:r w:rsidR="003945FF" w:rsidRPr="006B1C5D">
        <w:t xml:space="preserve">. </w:t>
      </w:r>
      <w:r w:rsidR="00BC6F49" w:rsidRPr="006B1C5D">
        <w:t>A</w:t>
      </w:r>
      <w:r w:rsidR="003945FF" w:rsidRPr="006B1C5D">
        <w:t xml:space="preserve"> </w:t>
      </w:r>
      <w:r w:rsidR="00094AD9" w:rsidRPr="006B1C5D">
        <w:t xml:space="preserve">way </w:t>
      </w:r>
      <w:r w:rsidR="00463C7D" w:rsidRPr="006B1C5D">
        <w:t xml:space="preserve">dispersion might be increased inside nodules is via liquid water movement as a result of </w:t>
      </w:r>
      <w:r w:rsidR="00BC6F49" w:rsidRPr="006B1C5D">
        <w:t xml:space="preserve">regular </w:t>
      </w:r>
      <w:r w:rsidR="00463C7D" w:rsidRPr="006B1C5D">
        <w:t xml:space="preserve">hydration cycles </w:t>
      </w:r>
      <w:r w:rsidR="00BC6F49" w:rsidRPr="006B1C5D">
        <w:t xml:space="preserve">during the day-night atmospheric RH swings </w:t>
      </w:r>
      <w:r w:rsidR="00AF0434">
        <w:fldChar w:fldCharType="begin"/>
      </w:r>
      <w:r w:rsidR="00AF0434">
        <w:instrText xml:space="preserve"> ADDIN EN.CITE &lt;EndNote&gt;&lt;Cite&gt;&lt;Author&gt;Artieda&lt;/Author&gt;&lt;Year&gt;2015&lt;/Year&gt;&lt;RecNum&gt;9588&lt;/RecNum&gt;&lt;DisplayText&gt;[50]&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AF0434">
        <w:fldChar w:fldCharType="separate"/>
      </w:r>
      <w:r w:rsidR="00AF0434">
        <w:rPr>
          <w:noProof/>
        </w:rPr>
        <w:t>[50]</w:t>
      </w:r>
      <w:r w:rsidR="00AF0434">
        <w:fldChar w:fldCharType="end"/>
      </w:r>
      <w:r w:rsidR="00463C7D" w:rsidRPr="006B1C5D">
        <w:t xml:space="preserve">. </w:t>
      </w:r>
      <w:r w:rsidR="00ED5B31" w:rsidRPr="006B1C5D">
        <w:t>As the surface of the nodule gradually dehydrates throughout the day and re-hydrates during the night, water is drawn toward either the surface or the center (respectively) of the nodule through capillary movement</w:t>
      </w:r>
      <w:r w:rsidR="009847D9" w:rsidRPr="006B1C5D">
        <w:t xml:space="preserve"> </w:t>
      </w:r>
      <w:r w:rsidR="00AF0434">
        <w:rPr>
          <w:rFonts w:eastAsia="Times New Roman"/>
          <w:color w:val="282625"/>
          <w:shd w:val="clear" w:color="auto" w:fill="FFFFFF"/>
        </w:rPr>
        <w:fldChar w:fldCharType="begin"/>
      </w:r>
      <w:r w:rsidR="00AF0434">
        <w:rPr>
          <w:rFonts w:eastAsia="Times New Roman"/>
          <w:color w:val="282625"/>
          <w:shd w:val="clear" w:color="auto" w:fill="FFFFFF"/>
        </w:rPr>
        <w: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17, 21]</w:t>
      </w:r>
      <w:r w:rsidR="00AF0434">
        <w:rPr>
          <w:rFonts w:eastAsia="Times New Roman"/>
          <w:color w:val="282625"/>
          <w:shd w:val="clear" w:color="auto" w:fill="FFFFFF"/>
        </w:rPr>
        <w:fldChar w:fldCharType="end"/>
      </w:r>
      <w:r w:rsidR="00ED5B31" w:rsidRPr="006B1C5D">
        <w:t xml:space="preserve">. This displacement not only drives the formation of the complex salt formations observed in the halite nodules, but also </w:t>
      </w:r>
      <w:r w:rsidR="00094AD9" w:rsidRPr="006B1C5D">
        <w:t>can result</w:t>
      </w:r>
      <w:r w:rsidRPr="006B1C5D">
        <w:t xml:space="preserve"> in the mixing of the interior microbiota over time. </w:t>
      </w:r>
      <w:r w:rsidR="00910074" w:rsidRPr="006B1C5D">
        <w:t>This idea is also supported by the respective comm</w:t>
      </w:r>
      <w:r w:rsidR="00280E30" w:rsidRPr="006B1C5D">
        <w:t>unity composition at the sampled</w:t>
      </w:r>
      <w:r w:rsidR="00910074" w:rsidRPr="006B1C5D">
        <w:t xml:space="preserve"> positions</w:t>
      </w:r>
      <w:r w:rsidR="005B646F" w:rsidRPr="006B1C5D">
        <w:t xml:space="preserve"> within the nodules</w:t>
      </w:r>
      <w:r w:rsidR="00910074" w:rsidRPr="006B1C5D">
        <w:t xml:space="preserve">, which changed predictably along the vertical component in </w:t>
      </w:r>
      <w:r w:rsidR="00280E30" w:rsidRPr="006B1C5D">
        <w:t>response to a humidity gradient</w:t>
      </w:r>
      <w:r w:rsidR="00910074" w:rsidRPr="006B1C5D">
        <w:t xml:space="preserve"> but changed seemingly randomly along the horizontal component. The difference in physical isolation along the two axes is </w:t>
      </w:r>
      <w:r w:rsidR="00DD35F9" w:rsidRPr="006B1C5D">
        <w:t>possibly</w:t>
      </w:r>
      <w:r w:rsidR="00910074" w:rsidRPr="006B1C5D">
        <w:t xml:space="preserve"> explained </w:t>
      </w:r>
      <w:r w:rsidR="00DD35F9" w:rsidRPr="006B1C5D">
        <w:t xml:space="preserve">by the </w:t>
      </w:r>
      <w:r w:rsidR="00910074" w:rsidRPr="006B1C5D">
        <w:t>regular water movement</w:t>
      </w:r>
      <w:r w:rsidR="00DD35F9" w:rsidRPr="006B1C5D">
        <w:t xml:space="preserve">s between the halite core and periphery, which </w:t>
      </w:r>
      <w:r w:rsidR="00CD4358" w:rsidRPr="006B1C5D">
        <w:t xml:space="preserve">occur </w:t>
      </w:r>
      <w:r w:rsidR="00DD35F9" w:rsidRPr="006B1C5D">
        <w:t xml:space="preserve">via capillary action in </w:t>
      </w:r>
      <w:r w:rsidR="00910074" w:rsidRPr="006B1C5D">
        <w:t xml:space="preserve">response to </w:t>
      </w:r>
      <w:r w:rsidR="00DD35F9" w:rsidRPr="006B1C5D">
        <w:t xml:space="preserve">the </w:t>
      </w:r>
      <w:r w:rsidR="00910074" w:rsidRPr="006B1C5D">
        <w:t xml:space="preserve">diel hydration cycles </w:t>
      </w:r>
      <w:r w:rsidR="00AF0434">
        <w:rPr>
          <w:rFonts w:eastAsia="Times New Roman"/>
          <w:color w:val="282625"/>
          <w:shd w:val="clear" w:color="auto" w:fill="FFFFFF"/>
        </w:rPr>
        <w:fldChar w:fldCharType="begin"/>
      </w:r>
      <w:r w:rsidR="00AF0434">
        <w:rPr>
          <w:rFonts w:eastAsia="Times New Roman"/>
          <w:color w:val="282625"/>
          <w:shd w:val="clear" w:color="auto" w:fill="FFFFFF"/>
        </w:rPr>
        <w:instrText xml:space="preserve"> ADDIN EN.CITE &lt;EndNote&gt;&lt;Cite&gt;&lt;Author&gt;Davila&lt;/Author&gt;&lt;Year&gt;2008&lt;/Year&gt;&lt;RecNum&gt;4528&lt;/RecNum&gt;&lt;DisplayText&gt;[17, 21]&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17, 21]</w:t>
      </w:r>
      <w:r w:rsidR="00AF0434">
        <w:rPr>
          <w:rFonts w:eastAsia="Times New Roman"/>
          <w:color w:val="282625"/>
          <w:shd w:val="clear" w:color="auto" w:fill="FFFFFF"/>
        </w:rPr>
        <w:fldChar w:fldCharType="end"/>
      </w:r>
      <w:r w:rsidR="00910074" w:rsidRPr="006B1C5D">
        <w:rPr>
          <w:rFonts w:eastAsia="Times New Roman"/>
          <w:color w:val="282625"/>
          <w:shd w:val="clear" w:color="auto" w:fill="FFFFFF"/>
        </w:rPr>
        <w:t xml:space="preserve">. This displacement </w:t>
      </w:r>
      <w:r w:rsidR="005B646F" w:rsidRPr="006B1C5D">
        <w:rPr>
          <w:rFonts w:eastAsia="Times New Roman"/>
          <w:color w:val="282625"/>
          <w:shd w:val="clear" w:color="auto" w:fill="FFFFFF"/>
        </w:rPr>
        <w:t xml:space="preserve">of water from the inside to the outside of the nodules </w:t>
      </w:r>
      <w:r w:rsidR="00910074" w:rsidRPr="006B1C5D">
        <w:rPr>
          <w:rFonts w:eastAsia="Times New Roman"/>
          <w:color w:val="282625"/>
          <w:shd w:val="clear" w:color="auto" w:fill="FFFFFF"/>
        </w:rPr>
        <w:t xml:space="preserve">is </w:t>
      </w:r>
      <w:r w:rsidR="00CD4358" w:rsidRPr="006B1C5D">
        <w:rPr>
          <w:rFonts w:eastAsia="Times New Roman"/>
          <w:color w:val="282625"/>
          <w:shd w:val="clear" w:color="auto" w:fill="FFFFFF"/>
        </w:rPr>
        <w:t xml:space="preserve">also </w:t>
      </w:r>
      <w:r w:rsidR="00910074" w:rsidRPr="006B1C5D">
        <w:rPr>
          <w:rFonts w:eastAsia="Times New Roman"/>
          <w:color w:val="282625"/>
          <w:shd w:val="clear" w:color="auto" w:fill="FFFFFF"/>
        </w:rPr>
        <w:lastRenderedPageBreak/>
        <w:t>evidenced by the accumulation of scytonemin</w:t>
      </w:r>
      <w:r w:rsidR="005B646F" w:rsidRPr="006B1C5D">
        <w:rPr>
          <w:rFonts w:eastAsia="Times New Roman"/>
          <w:color w:val="282625"/>
          <w:shd w:val="clear" w:color="auto" w:fill="FFFFFF"/>
        </w:rPr>
        <w:t>,</w:t>
      </w:r>
      <w:r w:rsidR="00910074" w:rsidRPr="006B1C5D">
        <w:rPr>
          <w:rFonts w:eastAsia="Times New Roman"/>
          <w:color w:val="282625"/>
          <w:shd w:val="clear" w:color="auto" w:fill="FFFFFF"/>
        </w:rPr>
        <w:t xml:space="preserve"> a natural pigment produced by </w:t>
      </w:r>
      <w:r w:rsidR="00910074" w:rsidRPr="006B1C5D">
        <w:rPr>
          <w:rFonts w:eastAsia="Times New Roman"/>
          <w:i/>
          <w:color w:val="282625"/>
          <w:shd w:val="clear" w:color="auto" w:fill="FFFFFF"/>
        </w:rPr>
        <w:t>Cyanobacteria</w:t>
      </w:r>
      <w:r w:rsidR="005B646F" w:rsidRPr="006B1C5D">
        <w:rPr>
          <w:rFonts w:eastAsia="Times New Roman"/>
          <w:color w:val="282625"/>
          <w:shd w:val="clear" w:color="auto" w:fill="FFFFFF"/>
        </w:rPr>
        <w:t xml:space="preserve">, </w:t>
      </w:r>
      <w:r w:rsidR="00910074" w:rsidRPr="006B1C5D">
        <w:rPr>
          <w:rFonts w:eastAsia="Times New Roman"/>
          <w:color w:val="282625"/>
          <w:shd w:val="clear" w:color="auto" w:fill="FFFFFF"/>
        </w:rPr>
        <w:t xml:space="preserve">at the surface of halite nodules </w:t>
      </w:r>
      <w:r w:rsidR="00AF0434">
        <w:rPr>
          <w:rFonts w:eastAsia="Times New Roman"/>
          <w:color w:val="282625"/>
          <w:shd w:val="clear" w:color="auto" w:fill="FFFFFF"/>
        </w:rPr>
        <w:fldChar w:fldCharType="begin"/>
      </w:r>
      <w:r w:rsidR="00AF0434">
        <w:rPr>
          <w:rFonts w:eastAsia="Times New Roman"/>
          <w:color w:val="282625"/>
          <w:shd w:val="clear" w:color="auto" w:fill="FFFFFF"/>
        </w:rPr>
        <w:instrText xml:space="preserve"> ADDIN EN.CITE &lt;EndNote&gt;&lt;Cite&gt;&lt;Author&gt;Vitek&lt;/Author&gt;&lt;Year&gt;2014&lt;/Year&gt;&lt;RecNum&gt;9153&lt;/RecNum&gt;&lt;DisplayText&gt;[53]&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instrText>
      </w:r>
      <w:r w:rsidR="00AF0434">
        <w:rPr>
          <w:rFonts w:eastAsia="Times New Roman"/>
          <w:color w:val="282625"/>
          <w:shd w:val="clear" w:color="auto" w:fill="FFFFFF"/>
        </w:rPr>
        <w:fldChar w:fldCharType="separate"/>
      </w:r>
      <w:r w:rsidR="00AF0434">
        <w:rPr>
          <w:rFonts w:eastAsia="Times New Roman"/>
          <w:noProof/>
          <w:color w:val="282625"/>
          <w:shd w:val="clear" w:color="auto" w:fill="FFFFFF"/>
        </w:rPr>
        <w:t>[53]</w:t>
      </w:r>
      <w:r w:rsidR="00AF0434">
        <w:rPr>
          <w:rFonts w:eastAsia="Times New Roman"/>
          <w:color w:val="282625"/>
          <w:shd w:val="clear" w:color="auto" w:fill="FFFFFF"/>
        </w:rPr>
        <w:fldChar w:fldCharType="end"/>
      </w:r>
      <w:r w:rsidR="00910074" w:rsidRPr="006B1C5D">
        <w:rPr>
          <w:rFonts w:eastAsia="Times New Roman"/>
          <w:color w:val="282625"/>
          <w:shd w:val="clear" w:color="auto" w:fill="FFFFFF"/>
        </w:rPr>
        <w:t xml:space="preserve">. </w:t>
      </w:r>
    </w:p>
    <w:p w14:paraId="424159F4" w14:textId="77777777" w:rsidR="00BF7039" w:rsidRPr="006B1C5D" w:rsidRDefault="00BF7039" w:rsidP="00BF7039">
      <w:pPr>
        <w:spacing w:line="360" w:lineRule="auto"/>
        <w:ind w:firstLine="720"/>
      </w:pPr>
    </w:p>
    <w:p w14:paraId="360C0112" w14:textId="57AF0F40" w:rsidR="00462AAB" w:rsidRPr="006B1C5D" w:rsidRDefault="00B153D9" w:rsidP="00BF7039">
      <w:pPr>
        <w:spacing w:line="360" w:lineRule="auto"/>
        <w:ind w:firstLine="720"/>
      </w:pPr>
      <w:r w:rsidRPr="006B1C5D">
        <w:t>Taken together, our</w:t>
      </w:r>
      <w:r w:rsidR="00CA2C92" w:rsidRPr="006B1C5D">
        <w:t xml:space="preserve"> findings on </w:t>
      </w:r>
      <w:r w:rsidR="004818FE" w:rsidRPr="006B1C5D">
        <w:t xml:space="preserve">halite microbiomes </w:t>
      </w:r>
      <w:r w:rsidRPr="006B1C5D">
        <w:t xml:space="preserve">suggest that progressively smaller scales of diversity become less dependent on stochastic processes.  This observation is in contrast with existing research in </w:t>
      </w:r>
      <w:r w:rsidR="004818FE" w:rsidRPr="006B1C5D">
        <w:t xml:space="preserve">soil, with more </w:t>
      </w:r>
      <w:r w:rsidRPr="006B1C5D">
        <w:t xml:space="preserve">evenly distributed microbiomes, where it has been reported that stochastic processes dictate assembly at smaller (centimeters) scales, while deterministic factors have the largest impact on community assembly at larger distance scales </w:t>
      </w:r>
      <w:r w:rsidR="00AF0434">
        <w:fldChar w:fldCharType="begin">
          <w:fldData xml:space="preserve">PEVuZE5vdGU+PENpdGU+PEF1dGhvcj5TaGk8L0F1dGhvcj48WWVhcj4yMDE4PC9ZZWFyPjxSZWNO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</w:fldData>
        </w:fldChar>
      </w:r>
      <w:r w:rsidR="00AF0434">
        <w:instrText xml:space="preserve"> ADDIN EN.CITE </w:instrText>
      </w:r>
      <w:r w:rsidR="00AF0434">
        <w:fldChar w:fldCharType="begin">
          <w:fldData xml:space="preserve">PEVuZE5vdGU+PENpdGU+PEF1dGhvcj5TaGk8L0F1dGhvcj48WWVhcj4yMDE4PC9ZZWFyPjxSZWNO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</w:fldData>
        </w:fldChar>
      </w:r>
      <w:r w:rsidR="00AF0434">
        <w:instrText xml:space="preserve"> ADDIN EN.CITE.DATA </w:instrText>
      </w:r>
      <w:r w:rsidR="00AF0434">
        <w:fldChar w:fldCharType="end"/>
      </w:r>
      <w:r w:rsidR="00AF0434">
        <w:fldChar w:fldCharType="separate"/>
      </w:r>
      <w:r w:rsidR="00AF0434">
        <w:rPr>
          <w:noProof/>
        </w:rPr>
        <w:t>[3, 54]</w:t>
      </w:r>
      <w:r w:rsidR="00AF0434">
        <w:fldChar w:fldCharType="end"/>
      </w:r>
      <w:r w:rsidRPr="006B1C5D">
        <w:t>.</w:t>
      </w:r>
      <w:r w:rsidR="00910074" w:rsidRPr="006B1C5D">
        <w:t xml:space="preserve"> On the other hand, our findings are consistent within the framework of existing research in </w:t>
      </w:r>
      <w:r w:rsidR="00270DCB" w:rsidRPr="006B1C5D">
        <w:t xml:space="preserve">systems with non-linear segregation such as </w:t>
      </w:r>
      <w:r w:rsidR="00A93295" w:rsidRPr="006B1C5D">
        <w:t>gut microbiomes. D</w:t>
      </w:r>
      <w:r w:rsidR="00910074" w:rsidRPr="006B1C5D">
        <w:t xml:space="preserve">ifferences in gut </w:t>
      </w:r>
      <w:r w:rsidR="00CD235C" w:rsidRPr="006B1C5D">
        <w:t>microbiota</w:t>
      </w:r>
      <w:r w:rsidR="00910074" w:rsidRPr="006B1C5D">
        <w:t xml:space="preserve"> between individuals is driven by a combination of deterministic (e.g. diet) and neutral (stochastic colonization and </w:t>
      </w:r>
      <w:r w:rsidR="00DD35F9" w:rsidRPr="006B1C5D">
        <w:t xml:space="preserve">community </w:t>
      </w:r>
      <w:r w:rsidR="00910074" w:rsidRPr="006B1C5D">
        <w:t xml:space="preserve">drift) processes, but differences between colonization of intestine regions are </w:t>
      </w:r>
      <w:r w:rsidR="00270DCB" w:rsidRPr="006B1C5D">
        <w:t xml:space="preserve">not dispersion-limited, and thus </w:t>
      </w:r>
      <w:r w:rsidR="00910074" w:rsidRPr="006B1C5D">
        <w:t xml:space="preserve">governed by deterministic factors (e.g. nutrient availability) </w:t>
      </w:r>
      <w:r w:rsidR="00AF0434">
        <w:fldChar w:fldCharType="begin">
          <w:fldData xml:space="preserve">PEVuZE5vdGU+PENpdGU+PEF1dGhvcj5MaTwvQXV0aG9yPjxZZWFyPjIwMTY8L1llYXI+PFJlY051
bT44ODkwPC9SZWNOdW0+PERpc3BsYXlUZXh0Pls1NS01N1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00AF0434">
        <w:instrText xml:space="preserve"> ADDIN EN.CITE </w:instrText>
      </w:r>
      <w:r w:rsidR="00AF0434">
        <w:fldChar w:fldCharType="begin">
          <w:fldData xml:space="preserve">PEVuZE5vdGU+PENpdGU+PEF1dGhvcj5MaTwvQXV0aG9yPjxZZWFyPjIwMTY8L1llYXI+PFJlY051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</w:fldData>
        </w:fldChar>
      </w:r>
      <w:r w:rsidR="00AF0434">
        <w:instrText xml:space="preserve"> ADDIN EN.CITE.DATA </w:instrText>
      </w:r>
      <w:r w:rsidR="00AF0434">
        <w:fldChar w:fldCharType="end"/>
      </w:r>
      <w:r w:rsidR="00AF0434">
        <w:fldChar w:fldCharType="separate"/>
      </w:r>
      <w:r w:rsidR="00AF0434">
        <w:rPr>
          <w:noProof/>
        </w:rPr>
        <w:t>[55-57]</w:t>
      </w:r>
      <w:r w:rsidR="00AF0434">
        <w:fldChar w:fldCharType="end"/>
      </w:r>
      <w:r w:rsidR="00910074" w:rsidRPr="006B1C5D">
        <w:t>. Similar</w:t>
      </w:r>
      <w:r w:rsidR="00751E78" w:rsidRPr="006B1C5D">
        <w:t>ly</w:t>
      </w:r>
      <w:r w:rsidR="00910074" w:rsidRPr="006B1C5D">
        <w:t xml:space="preserve">, the </w:t>
      </w:r>
      <w:r w:rsidR="005751D4" w:rsidRPr="006B1C5D">
        <w:t xml:space="preserve">dispersion limitation in </w:t>
      </w:r>
      <w:r w:rsidR="00DD35F9" w:rsidRPr="006B1C5D">
        <w:t xml:space="preserve">endolithic microbiomes </w:t>
      </w:r>
      <w:r w:rsidR="00910074" w:rsidRPr="006B1C5D">
        <w:t xml:space="preserve">results in a non-linear relationship between distance and community similarity. Inter-site community </w:t>
      </w:r>
      <w:r w:rsidR="00C3301B" w:rsidRPr="006B1C5D">
        <w:t xml:space="preserve">variability </w:t>
      </w:r>
      <w:r w:rsidR="00910074" w:rsidRPr="006B1C5D">
        <w:t>(</w:t>
      </w:r>
      <w:r w:rsidR="00E2561A" w:rsidRPr="006B1C5D">
        <w:t xml:space="preserve">regional </w:t>
      </w:r>
      <w:r w:rsidR="00910074" w:rsidRPr="006B1C5D">
        <w:t xml:space="preserve">and </w:t>
      </w:r>
      <w:r w:rsidR="00811021" w:rsidRPr="006B1C5D">
        <w:t xml:space="preserve">landscape </w:t>
      </w:r>
      <w:r w:rsidR="00910074" w:rsidRPr="006B1C5D">
        <w:t xml:space="preserve">distance scales in this study) likely follows </w:t>
      </w:r>
      <w:r w:rsidR="004818FE" w:rsidRPr="006B1C5D">
        <w:t>a</w:t>
      </w:r>
      <w:r w:rsidR="00910074" w:rsidRPr="006B1C5D">
        <w:t xml:space="preserve"> distance-based model for community differentiation, whereby the composition of microbial communities diverges</w:t>
      </w:r>
      <w:r w:rsidR="00BC290B" w:rsidRPr="006B1C5D">
        <w:t xml:space="preserve"> with increasing distance. However, </w:t>
      </w:r>
      <w:r w:rsidR="00083B5B" w:rsidRPr="006B1C5D">
        <w:t xml:space="preserve">our sampling scheme did not allow </w:t>
      </w:r>
      <w:r w:rsidR="00BC290B" w:rsidRPr="006B1C5D">
        <w:t xml:space="preserve">us to assess the relative contributions of environmental conditions and distance on the changes in microbial community composition </w:t>
      </w:r>
      <w:r w:rsidR="00AF0434">
        <w:fldChar w:fldCharType="begin">
          <w:fldData xml:space="preserve">PEVuZE5vdGU+PENpdGU+PEF1dGhvcj5WZWxsZW5kPC9BdXRob3I+PFllYXI+MjAxMDwvWWVhcj48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</w:fldData>
        </w:fldChar>
      </w:r>
      <w:r w:rsidR="00AF0434">
        <w:instrText xml:space="preserve"> ADDIN EN.CITE </w:instrText>
      </w:r>
      <w:r w:rsidR="00AF0434">
        <w:fldChar w:fldCharType="begin">
          <w:fldData xml:space="preserve">PEVuZE5vdGU+PENpdGU+PEF1dGhvcj5WZWxsZW5kPC9BdXRob3I+PFllYXI+MjAxMDwvWWVhcj48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</w:fldData>
        </w:fldChar>
      </w:r>
      <w:r w:rsidR="00AF0434">
        <w:instrText xml:space="preserve"> ADDIN EN.CITE.DATA </w:instrText>
      </w:r>
      <w:r w:rsidR="00AF0434">
        <w:fldChar w:fldCharType="end"/>
      </w:r>
      <w:r w:rsidR="00AF0434">
        <w:fldChar w:fldCharType="separate"/>
      </w:r>
      <w:r w:rsidR="00AF0434">
        <w:rPr>
          <w:noProof/>
        </w:rPr>
        <w:t>[58, 59]</w:t>
      </w:r>
      <w:r w:rsidR="00AF0434">
        <w:fldChar w:fldCharType="end"/>
      </w:r>
      <w:r w:rsidR="00910074" w:rsidRPr="006B1C5D">
        <w:t xml:space="preserve">. </w:t>
      </w:r>
      <w:r w:rsidR="00935431" w:rsidRPr="006B1C5D">
        <w:t>In contrast</w:t>
      </w:r>
      <w:r w:rsidR="00910074" w:rsidRPr="006B1C5D">
        <w:t xml:space="preserve">, </w:t>
      </w:r>
      <w:r w:rsidR="003D2151" w:rsidRPr="006B1C5D">
        <w:t xml:space="preserve">cells </w:t>
      </w:r>
      <w:r w:rsidR="004818FE" w:rsidRPr="006B1C5D">
        <w:t>movements</w:t>
      </w:r>
      <w:r w:rsidR="00935431" w:rsidRPr="006B1C5D">
        <w:t xml:space="preserve"> </w:t>
      </w:r>
      <w:r w:rsidR="00CD4358" w:rsidRPr="006B1C5D">
        <w:t xml:space="preserve">between </w:t>
      </w:r>
      <w:r w:rsidR="00935431" w:rsidRPr="006B1C5D">
        <w:t xml:space="preserve">different intra-nodule microbial niches </w:t>
      </w:r>
      <w:r w:rsidR="004818FE" w:rsidRPr="006B1C5D">
        <w:t>is facilitated by</w:t>
      </w:r>
      <w:r w:rsidR="00935431" w:rsidRPr="006B1C5D">
        <w:t xml:space="preserve"> internal water movement</w:t>
      </w:r>
      <w:r w:rsidR="00F830D7" w:rsidRPr="006B1C5D">
        <w:t xml:space="preserve">, resulting in more </w:t>
      </w:r>
      <w:r w:rsidR="004818FE" w:rsidRPr="006B1C5D">
        <w:t xml:space="preserve">homogenous </w:t>
      </w:r>
      <w:r w:rsidR="00F830D7" w:rsidRPr="006B1C5D">
        <w:t>communities</w:t>
      </w:r>
      <w:r w:rsidR="00910074" w:rsidRPr="006B1C5D">
        <w:t>.</w:t>
      </w:r>
      <w:r w:rsidR="00935431" w:rsidRPr="006B1C5D">
        <w:t xml:space="preserve"> </w:t>
      </w:r>
    </w:p>
    <w:p w14:paraId="134C6D6C" w14:textId="4369A419" w:rsidR="00CA2C92" w:rsidRPr="006B1C5D" w:rsidRDefault="00BF7039" w:rsidP="00CA2C92">
      <w:pPr>
        <w:spacing w:line="360" w:lineRule="auto"/>
        <w:ind w:firstLine="720"/>
      </w:pPr>
      <w:r w:rsidRPr="006B1C5D">
        <w:t>In this study</w:t>
      </w:r>
      <w:r w:rsidR="00AF0434">
        <w:t>,</w:t>
      </w:r>
      <w:r w:rsidR="00B710F2" w:rsidRPr="006B1C5D">
        <w:t xml:space="preserve"> we found that water, light, and community drift impact microbiome assembly differently at different distance scales, with higher rates of cell dispersion at the smaller scales resulting in more homogenous composition. While the study focused on </w:t>
      </w:r>
      <w:r w:rsidR="00CA2C92" w:rsidRPr="006B1C5D">
        <w:t xml:space="preserve">general taxonomic composition differences across spatial scales, </w:t>
      </w:r>
      <w:r w:rsidR="00B710F2" w:rsidRPr="006B1C5D">
        <w:t xml:space="preserve">differences in </w:t>
      </w:r>
      <w:r w:rsidR="00CA2C92" w:rsidRPr="006B1C5D">
        <w:t>adaptations are likely to be more pronounced at the functional potential and functional levels</w:t>
      </w:r>
      <w:r w:rsidR="00B710F2" w:rsidRPr="006B1C5D">
        <w:t xml:space="preserve">, which could be elucidated in a future </w:t>
      </w:r>
      <w:r w:rsidR="00CA2C92" w:rsidRPr="006B1C5D">
        <w:t xml:space="preserve">shotgun metagenomics </w:t>
      </w:r>
      <w:r w:rsidR="00B710F2" w:rsidRPr="006B1C5D">
        <w:t xml:space="preserve">study that </w:t>
      </w:r>
      <w:r w:rsidR="00CA2C92" w:rsidRPr="006B1C5D">
        <w:t>can look at gene and pathway enrichment in response to environmental differences</w:t>
      </w:r>
      <w:r w:rsidR="00B710F2" w:rsidRPr="006B1C5D">
        <w:t xml:space="preserve">. </w:t>
      </w:r>
      <w:r w:rsidR="00CA2C92" w:rsidRPr="006B1C5D">
        <w:t xml:space="preserve">Furthermore, previous research revealed that the microbial communities in separate halite nodules converge at the functional potential level but diverge at the metatranscriptomic level </w:t>
      </w:r>
      <w:r w:rsidR="00AF0434">
        <w:fldChar w:fldCharType="begin"/>
      </w:r>
      <w:r w:rsidR="00AF0434">
        <w:instrText xml:space="preserve"> ADDIN EN.CITE &lt;EndNote&gt;&lt;Cite&gt;&lt;Author&gt;Uritskiy&lt;/Author&gt;&lt;Year&gt;2019&lt;/Year&gt;&lt;RecNum&gt;9175&lt;/RecNum&gt;&lt;DisplayText&gt;[27]&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AF0434">
        <w:fldChar w:fldCharType="separate"/>
      </w:r>
      <w:r w:rsidR="00AF0434">
        <w:rPr>
          <w:noProof/>
        </w:rPr>
        <w:t>[27]</w:t>
      </w:r>
      <w:r w:rsidR="00AF0434">
        <w:fldChar w:fldCharType="end"/>
      </w:r>
      <w:r w:rsidR="00CA2C92" w:rsidRPr="006B1C5D">
        <w:t xml:space="preserve"> meaning that using metatranscriptomics to look at </w:t>
      </w:r>
      <w:r w:rsidR="00CA2C92" w:rsidRPr="006B1C5D">
        <w:lastRenderedPageBreak/>
        <w:t xml:space="preserve">real-time transcriptional adaptations of these communities to different conditions would provide even more information on how halite microbial communities adapt to these extreme conditions. </w:t>
      </w:r>
    </w:p>
    <w:p w14:paraId="797F3AD6" w14:textId="1CA32F23" w:rsidR="00004581" w:rsidRPr="006B1C5D" w:rsidRDefault="00004581" w:rsidP="00092F28">
      <w:pPr>
        <w:spacing w:line="360" w:lineRule="auto"/>
      </w:pPr>
      <w:r w:rsidRPr="006B1C5D">
        <w:br w:type="page"/>
      </w:r>
    </w:p>
    <w:p w14:paraId="21C5358F" w14:textId="77777777" w:rsidR="00004581" w:rsidRPr="006B1C5D" w:rsidRDefault="00004581" w:rsidP="00092F28">
      <w:pPr>
        <w:spacing w:line="360" w:lineRule="auto"/>
        <w:rPr>
          <w:b/>
        </w:rPr>
      </w:pPr>
      <w:r w:rsidRPr="006B1C5D">
        <w:rPr>
          <w:b/>
        </w:rPr>
        <w:lastRenderedPageBreak/>
        <w:t>SUPPLEMENTARY FIGURES:</w:t>
      </w:r>
    </w:p>
    <w:p w14:paraId="25A48532" w14:textId="77777777" w:rsidR="00004581" w:rsidRPr="006B1C5D" w:rsidRDefault="00004581" w:rsidP="00092F28">
      <w:pPr>
        <w:spacing w:line="360" w:lineRule="auto"/>
        <w:rPr>
          <w:b/>
        </w:rPr>
      </w:pPr>
    </w:p>
    <w:p w14:paraId="1AB14E92" w14:textId="7B7B15EC" w:rsidR="003F5C48" w:rsidRPr="006B1C5D" w:rsidRDefault="00A12739" w:rsidP="00092F28">
      <w:pPr>
        <w:spacing w:line="360" w:lineRule="auto"/>
      </w:pPr>
      <w:r w:rsidRPr="006B1C5D">
        <w:rPr>
          <w:noProof/>
        </w:rPr>
        <w:drawing>
          <wp:inline distT="0" distB="0" distL="0" distR="0" wp14:anchorId="3C04FAF7" wp14:editId="0A458DD7">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r w:rsidR="003F5C48" w:rsidRPr="006B1C5D">
        <w:rPr>
          <w:noProof/>
        </w:rPr>
        <w:t xml:space="preserve"> </w:t>
      </w:r>
    </w:p>
    <w:p w14:paraId="1F1FFD2D" w14:textId="4999C178" w:rsidR="003F5C48" w:rsidRPr="006B1C5D" w:rsidRDefault="003F5C48" w:rsidP="00092F28">
      <w:pPr>
        <w:spacing w:line="360" w:lineRule="auto"/>
      </w:pPr>
      <w:r w:rsidRPr="006B1C5D">
        <w:t xml:space="preserve">Fig. S1: Climate data comparisons for </w:t>
      </w:r>
      <w:r w:rsidR="00E2561A" w:rsidRPr="006B1C5D">
        <w:t xml:space="preserve">regional </w:t>
      </w:r>
      <w:r w:rsidRPr="006B1C5D">
        <w:t>(</w:t>
      </w:r>
      <w:r w:rsidR="00CC3FF5" w:rsidRPr="006B1C5D">
        <w:t>North</w:t>
      </w:r>
      <w:r w:rsidRPr="006B1C5D">
        <w:t xml:space="preserve"> vs</w:t>
      </w:r>
      <w:r w:rsidR="00CC3FF5" w:rsidRPr="006B1C5D">
        <w:t xml:space="preserve"> South</w:t>
      </w:r>
      <w:r w:rsidRPr="006B1C5D">
        <w:t xml:space="preserve">; A-C) and </w:t>
      </w:r>
      <w:r w:rsidR="00811021" w:rsidRPr="006B1C5D">
        <w:t xml:space="preserve">landscape </w:t>
      </w:r>
      <w:r w:rsidRPr="006B1C5D">
        <w:t xml:space="preserve">(top vs bottom of </w:t>
      </w:r>
      <w:r w:rsidR="006E1E70" w:rsidRPr="006B1C5D">
        <w:t xml:space="preserve">the </w:t>
      </w:r>
      <w:r w:rsidR="00CC3FF5" w:rsidRPr="006B1C5D">
        <w:t>North hill</w:t>
      </w:r>
      <w:r w:rsidRPr="006B1C5D">
        <w:t xml:space="preserve">, D-F) scales. Weather measurements were collected simultaneously at the two compared sites, showing differences in temperature (A, D) and </w:t>
      </w:r>
      <w:r w:rsidR="00814745" w:rsidRPr="006B1C5D">
        <w:t>atmospheric</w:t>
      </w:r>
      <w:r w:rsidR="0093634A" w:rsidRPr="006B1C5D">
        <w:t xml:space="preserve"> </w:t>
      </w:r>
      <w:r w:rsidRPr="006B1C5D">
        <w:t xml:space="preserve">relative humidity (B, E) of the locations. Colors denote the time (hours after midnight) of data collection for each point. The number of hours in the day when </w:t>
      </w:r>
      <w:r w:rsidR="00796B2C" w:rsidRPr="006B1C5D">
        <w:t>halite nodules</w:t>
      </w:r>
      <w:r w:rsidRPr="006B1C5D">
        <w:t xml:space="preserve"> experienced deliquescence was estimated from the time when the relative humidity was above 75% (C, F). Paired weather dat</w:t>
      </w:r>
      <w:r w:rsidR="000C0BE1" w:rsidRPr="006B1C5D">
        <w:t>a was collected hourly from 2019-03-24 to 2020-03-12</w:t>
      </w:r>
      <w:r w:rsidRPr="006B1C5D">
        <w:t xml:space="preserve"> with a HOBO probe located 1m above the ground. </w:t>
      </w:r>
    </w:p>
    <w:p w14:paraId="29405B6D" w14:textId="7C2B605A" w:rsidR="003F5C48" w:rsidRPr="006B1C5D" w:rsidRDefault="003F5C48" w:rsidP="00092F28">
      <w:pPr>
        <w:spacing w:line="360" w:lineRule="auto"/>
      </w:pPr>
    </w:p>
    <w:p w14:paraId="0538FFE9" w14:textId="77777777" w:rsidR="004F2D4F" w:rsidRPr="006B1C5D" w:rsidRDefault="004F2D4F" w:rsidP="00092F28">
      <w:pPr>
        <w:spacing w:line="360" w:lineRule="auto"/>
        <w:rPr>
          <w:i/>
        </w:rPr>
      </w:pPr>
      <w:r w:rsidRPr="006B1C5D">
        <w:rPr>
          <w:i/>
          <w:noProof/>
        </w:rPr>
        <w:lastRenderedPageBreak/>
        <w:drawing>
          <wp:inline distT="0" distB="0" distL="0" distR="0" wp14:anchorId="7BB5755A" wp14:editId="7B64047D">
            <wp:extent cx="4320903" cy="43209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4322486" cy="4322486"/>
                    </a:xfrm>
                    <a:prstGeom prst="rect">
                      <a:avLst/>
                    </a:prstGeom>
                  </pic:spPr>
                </pic:pic>
              </a:graphicData>
            </a:graphic>
          </wp:inline>
        </w:drawing>
      </w:r>
    </w:p>
    <w:p w14:paraId="76BE404B" w14:textId="7FBB9075" w:rsidR="004F2D4F" w:rsidRPr="006B1C5D" w:rsidRDefault="007741D8" w:rsidP="00092F28">
      <w:pPr>
        <w:spacing w:line="360" w:lineRule="auto"/>
        <w:rPr>
          <w:iCs/>
        </w:rPr>
      </w:pPr>
      <w:r w:rsidRPr="006B1C5D">
        <w:rPr>
          <w:iCs/>
        </w:rPr>
        <w:t>Fig. S2</w:t>
      </w:r>
      <w:r w:rsidR="004F2D4F" w:rsidRPr="006B1C5D">
        <w:rPr>
          <w:iCs/>
        </w:rPr>
        <w:t xml:space="preserve">: Comparison in average daily temperature (A) and </w:t>
      </w:r>
      <w:r w:rsidR="00814745" w:rsidRPr="006B1C5D">
        <w:rPr>
          <w:iCs/>
        </w:rPr>
        <w:t>atmospheric</w:t>
      </w:r>
      <w:r w:rsidR="0093634A" w:rsidRPr="006B1C5D">
        <w:rPr>
          <w:iCs/>
        </w:rPr>
        <w:t xml:space="preserve"> relative </w:t>
      </w:r>
      <w:r w:rsidR="004F2D4F" w:rsidRPr="006B1C5D">
        <w:rPr>
          <w:iCs/>
        </w:rPr>
        <w:t>humidity (b) between years 2018 and 2019 over four months (February – May). Data collected with the same HOBO sensor at the North-Top sampling location</w:t>
      </w:r>
      <w:r w:rsidR="0093634A" w:rsidRPr="006B1C5D">
        <w:rPr>
          <w:iCs/>
        </w:rPr>
        <w:t>.</w:t>
      </w:r>
      <w:r w:rsidR="004F2D4F" w:rsidRPr="006B1C5D">
        <w:rPr>
          <w:iCs/>
        </w:rPr>
        <w:t xml:space="preserve"> Highlight lines represent non-parametric polynomial kernel regression (q=6) with pyqt_fit. </w:t>
      </w:r>
    </w:p>
    <w:p w14:paraId="271C56C1" w14:textId="77777777" w:rsidR="004F2D4F" w:rsidRPr="006B1C5D" w:rsidRDefault="004F2D4F" w:rsidP="00092F28">
      <w:pPr>
        <w:spacing w:line="360" w:lineRule="auto"/>
      </w:pPr>
    </w:p>
    <w:p w14:paraId="60E3F253" w14:textId="77777777" w:rsidR="006425D1" w:rsidRPr="006B1C5D" w:rsidRDefault="006425D1" w:rsidP="00092F28">
      <w:pPr>
        <w:spacing w:line="360" w:lineRule="auto"/>
      </w:pPr>
      <w:r w:rsidRPr="006B1C5D">
        <w:rPr>
          <w:noProof/>
        </w:rPr>
        <w:lastRenderedPageBreak/>
        <w:drawing>
          <wp:inline distT="0" distB="0" distL="0" distR="0" wp14:anchorId="23C0B090" wp14:editId="32423DA2">
            <wp:extent cx="4764313" cy="3335020"/>
            <wp:effectExtent l="0" t="0" r="1143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25041" cy="3377530"/>
                    </a:xfrm>
                    <a:prstGeom prst="rect">
                      <a:avLst/>
                    </a:prstGeom>
                  </pic:spPr>
                </pic:pic>
              </a:graphicData>
            </a:graphic>
          </wp:inline>
        </w:drawing>
      </w:r>
    </w:p>
    <w:p w14:paraId="1109F2AC" w14:textId="55E50939" w:rsidR="003F5C48" w:rsidRPr="006B1C5D" w:rsidRDefault="006425D1" w:rsidP="00092F28">
      <w:pPr>
        <w:spacing w:line="360" w:lineRule="auto"/>
      </w:pPr>
      <w:r w:rsidRPr="006B1C5D">
        <w:t xml:space="preserve">Fig. </w:t>
      </w:r>
      <w:r w:rsidR="007741D8" w:rsidRPr="006B1C5D">
        <w:t>S3</w:t>
      </w:r>
      <w:r w:rsidRPr="006B1C5D">
        <w:t xml:space="preserve">: Effective light transmission inside three halite nodules (red, cyan, and blue), measured 10 mm from the top surface (solid lines) and in the center of the nodule (dashed lines). The center positions were taken to be the middle of the three halite nodules, 30mm, 20mm, and 38mm from the surface, respectively. The transmission spectra of each nodule were normalized to the mean transmission from the top position to bring out the top-middle differences over the inter-nodule differences. </w:t>
      </w:r>
      <w:r w:rsidR="00AF0434">
        <w:rPr>
          <w:rFonts w:eastAsiaTheme="minorEastAsia"/>
          <w:lang w:eastAsia="zh-CN"/>
        </w:rPr>
        <w:t>The b</w:t>
      </w:r>
      <w:r w:rsidRPr="006B1C5D">
        <w:rPr>
          <w:rFonts w:eastAsiaTheme="minorEastAsia"/>
          <w:lang w:eastAsia="zh-CN"/>
        </w:rPr>
        <w:t xml:space="preserve">lack solid line corresponds to </w:t>
      </w:r>
      <w:r w:rsidRPr="006B1C5D">
        <w:t>the solar spectrum with it</w:t>
      </w:r>
      <w:r w:rsidR="00AF0434">
        <w:t>s peak normalized to 1 on the y-</w:t>
      </w:r>
      <w:r w:rsidRPr="006B1C5D">
        <w:t>axis.</w:t>
      </w:r>
      <w:r w:rsidR="00CF443E" w:rsidRPr="006B1C5D">
        <w:t xml:space="preserve"> </w:t>
      </w:r>
      <w:r w:rsidR="00BA3A89" w:rsidRPr="006B1C5D">
        <w:t xml:space="preserve">The </w:t>
      </w:r>
      <w:r w:rsidR="00CF443E" w:rsidRPr="006B1C5D">
        <w:t>photosynthetically active radiation (PAR) of this full solar during midday</w:t>
      </w:r>
      <w:r w:rsidR="00BA3A89" w:rsidRPr="006B1C5D">
        <w:t xml:space="preserve"> was measured with a Hobo PAR meter to be approximatel</w:t>
      </w:r>
      <w:r w:rsidR="00CF443E" w:rsidRPr="006B1C5D">
        <w:t>y 21</w:t>
      </w:r>
      <w:r w:rsidR="00BA3A89" w:rsidRPr="006B1C5D">
        <w:t xml:space="preserve">00 </w:t>
      </w:r>
      <w:r w:rsidR="00CF443E" w:rsidRPr="006B1C5D">
        <w:rPr>
          <w:rFonts w:eastAsia="Times New Roman"/>
        </w:rPr>
        <w:t>umol/m</w:t>
      </w:r>
      <w:r w:rsidR="00CF443E" w:rsidRPr="006B1C5D">
        <w:rPr>
          <w:rFonts w:eastAsia="Times New Roman"/>
          <w:vertAlign w:val="superscript"/>
        </w:rPr>
        <w:t>2</w:t>
      </w:r>
      <w:r w:rsidR="00F76D25" w:rsidRPr="006B1C5D">
        <w:rPr>
          <w:rFonts w:eastAsia="Times New Roman"/>
        </w:rPr>
        <w:t>/sec</w:t>
      </w:r>
      <w:r w:rsidR="00854DF4" w:rsidRPr="006B1C5D">
        <w:t>, which was then used to estimate the average available PAR in the top (</w:t>
      </w:r>
      <w:r w:rsidR="002023C8" w:rsidRPr="006B1C5D">
        <w:t>4.70</w:t>
      </w:r>
      <w:r w:rsidR="00854DF4" w:rsidRPr="006B1C5D">
        <w:t xml:space="preserve"> </w:t>
      </w:r>
      <w:r w:rsidR="00854DF4" w:rsidRPr="006B1C5D">
        <w:rPr>
          <w:rFonts w:eastAsia="Times New Roman"/>
        </w:rPr>
        <w:t>umol/m</w:t>
      </w:r>
      <w:r w:rsidR="00854DF4" w:rsidRPr="006B1C5D">
        <w:rPr>
          <w:rFonts w:eastAsia="Times New Roman"/>
          <w:vertAlign w:val="superscript"/>
        </w:rPr>
        <w:t>2</w:t>
      </w:r>
      <w:r w:rsidR="00854DF4" w:rsidRPr="006B1C5D">
        <w:rPr>
          <w:rFonts w:eastAsia="Times New Roman"/>
        </w:rPr>
        <w:t>/sec</w:t>
      </w:r>
      <w:r w:rsidR="002023C8" w:rsidRPr="006B1C5D">
        <w:t xml:space="preserve"> +/- 1.07</w:t>
      </w:r>
      <w:r w:rsidR="00854DF4" w:rsidRPr="006B1C5D">
        <w:t>) and middle nodule position (</w:t>
      </w:r>
      <w:r w:rsidR="00D44C84" w:rsidRPr="006B1C5D">
        <w:t xml:space="preserve">0.11 </w:t>
      </w:r>
      <w:r w:rsidR="00D44C84" w:rsidRPr="006B1C5D">
        <w:rPr>
          <w:rFonts w:eastAsia="Times New Roman"/>
        </w:rPr>
        <w:t>umol/m</w:t>
      </w:r>
      <w:r w:rsidR="00D44C84" w:rsidRPr="006B1C5D">
        <w:rPr>
          <w:rFonts w:eastAsia="Times New Roman"/>
          <w:vertAlign w:val="superscript"/>
        </w:rPr>
        <w:t>2</w:t>
      </w:r>
      <w:r w:rsidR="00D44C84" w:rsidRPr="006B1C5D">
        <w:rPr>
          <w:rFonts w:eastAsia="Times New Roman"/>
        </w:rPr>
        <w:t>/sec</w:t>
      </w:r>
      <w:r w:rsidR="00D44C84" w:rsidRPr="006B1C5D">
        <w:t xml:space="preserve">  +/- 0.06</w:t>
      </w:r>
      <w:r w:rsidR="00854DF4" w:rsidRPr="006B1C5D">
        <w:t>)</w:t>
      </w:r>
      <w:r w:rsidR="002E2B00" w:rsidRPr="006B1C5D">
        <w:t>.</w:t>
      </w:r>
    </w:p>
    <w:p w14:paraId="45AF5B58" w14:textId="77777777" w:rsidR="003F5C48" w:rsidRPr="006B1C5D" w:rsidRDefault="003F5C48" w:rsidP="00092F28">
      <w:pPr>
        <w:spacing w:line="360" w:lineRule="auto"/>
      </w:pPr>
    </w:p>
    <w:p w14:paraId="735014E9" w14:textId="77777777" w:rsidR="003F5C48" w:rsidRPr="006B1C5D" w:rsidRDefault="003F5C48" w:rsidP="00092F28">
      <w:pPr>
        <w:spacing w:line="360" w:lineRule="auto"/>
      </w:pPr>
      <w:r w:rsidRPr="006B1C5D">
        <w:tab/>
        <w:t xml:space="preserve"> </w:t>
      </w:r>
    </w:p>
    <w:p w14:paraId="623F1598" w14:textId="77777777" w:rsidR="003F5C48" w:rsidRPr="006B1C5D" w:rsidRDefault="003F5C48" w:rsidP="00092F28">
      <w:pPr>
        <w:spacing w:line="360" w:lineRule="auto"/>
      </w:pPr>
      <w:r w:rsidRPr="006B1C5D">
        <w:rPr>
          <w:noProof/>
        </w:rPr>
        <w:lastRenderedPageBreak/>
        <w:drawing>
          <wp:inline distT="0" distB="0" distL="0" distR="0" wp14:anchorId="58F98F2A" wp14:editId="78F635FD">
            <wp:extent cx="5943600" cy="4457700"/>
            <wp:effectExtent l="0" t="0" r="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292C583D" w14:textId="753A7FAF" w:rsidR="003F5C48" w:rsidRPr="006B1C5D" w:rsidRDefault="007741D8" w:rsidP="00092F28">
      <w:pPr>
        <w:spacing w:line="360" w:lineRule="auto"/>
      </w:pPr>
      <w:r w:rsidRPr="006B1C5D">
        <w:t>Fig S4</w:t>
      </w:r>
      <w:r w:rsidR="003F5C48" w:rsidRPr="006B1C5D">
        <w:t xml:space="preserve">: Cell </w:t>
      </w:r>
      <w:r w:rsidR="00814745" w:rsidRPr="006B1C5D">
        <w:t>numbers per g of halite</w:t>
      </w:r>
      <w:r w:rsidR="003F5C48" w:rsidRPr="006B1C5D">
        <w:t xml:space="preserve"> within the top, middle, and bottom samples in the different halite slices. Cell counts were estimated by counting nuclei per field of view with an </w:t>
      </w:r>
      <w:r w:rsidR="00814745" w:rsidRPr="006B1C5D">
        <w:t>semi-</w:t>
      </w:r>
      <w:r w:rsidR="003F5C48" w:rsidRPr="006B1C5D">
        <w:t xml:space="preserve">automated cell-counting pipeline. </w:t>
      </w:r>
      <w:r w:rsidR="00796B2C" w:rsidRPr="006B1C5D">
        <w:t>Halite nodules</w:t>
      </w:r>
      <w:r w:rsidR="003F5C48" w:rsidRPr="006B1C5D">
        <w:t xml:space="preserve"> are denoted H1-H6, and slices within each halite are denoted A-C. Each point represents a technical replicate from a single field of view.</w:t>
      </w:r>
    </w:p>
    <w:p w14:paraId="2541E4D8" w14:textId="77777777" w:rsidR="003F5C48" w:rsidRPr="006B1C5D" w:rsidRDefault="003F5C48" w:rsidP="00092F28">
      <w:pPr>
        <w:spacing w:line="360" w:lineRule="auto"/>
      </w:pPr>
      <w:r w:rsidRPr="006B1C5D">
        <w:rPr>
          <w:noProof/>
        </w:rPr>
        <w:lastRenderedPageBreak/>
        <w:drawing>
          <wp:inline distT="0" distB="0" distL="0" distR="0" wp14:anchorId="18823528" wp14:editId="563DF7F4">
            <wp:extent cx="4166235" cy="3680619"/>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4170038" cy="3683979"/>
                    </a:xfrm>
                    <a:prstGeom prst="rect">
                      <a:avLst/>
                    </a:prstGeom>
                  </pic:spPr>
                </pic:pic>
              </a:graphicData>
            </a:graphic>
          </wp:inline>
        </w:drawing>
      </w:r>
    </w:p>
    <w:p w14:paraId="6BF4ED49" w14:textId="2ED20ACC" w:rsidR="003F5C48" w:rsidRPr="006B1C5D" w:rsidRDefault="007741D8" w:rsidP="00092F28">
      <w:pPr>
        <w:spacing w:line="360" w:lineRule="auto"/>
      </w:pPr>
      <w:r w:rsidRPr="006B1C5D">
        <w:t>Fig. S5</w:t>
      </w:r>
      <w:r w:rsidR="003F5C48" w:rsidRPr="006B1C5D">
        <w:t xml:space="preserve">: </w:t>
      </w:r>
      <w:r w:rsidR="00814745" w:rsidRPr="006B1C5D">
        <w:t>A</w:t>
      </w:r>
      <w:r w:rsidR="003F5C48" w:rsidRPr="006B1C5D">
        <w:t xml:space="preserve">verage cell </w:t>
      </w:r>
      <w:r w:rsidR="00814745" w:rsidRPr="006B1C5D">
        <w:t>number per g of halite for</w:t>
      </w:r>
      <w:r w:rsidR="003F5C48" w:rsidRPr="006B1C5D">
        <w:t xml:space="preserve"> each biological sample, standardized to the maximum value within each slice (x-axis; standardized abundance encoded in color map). Black corresponds to the position with the highest cell count in that slice. </w:t>
      </w:r>
    </w:p>
    <w:p w14:paraId="2E3FF9EA" w14:textId="77777777" w:rsidR="003F5C48" w:rsidRPr="006B1C5D" w:rsidRDefault="003F5C48" w:rsidP="00092F28">
      <w:pPr>
        <w:spacing w:line="360" w:lineRule="auto"/>
      </w:pPr>
    </w:p>
    <w:p w14:paraId="3C9AD96E" w14:textId="77777777" w:rsidR="003F5C48" w:rsidRPr="006B1C5D" w:rsidRDefault="003F5C48" w:rsidP="00092F28">
      <w:pPr>
        <w:spacing w:line="360" w:lineRule="auto"/>
        <w:rPr>
          <w:i/>
        </w:rPr>
      </w:pPr>
      <w:r w:rsidRPr="006B1C5D">
        <w:rPr>
          <w:i/>
          <w:noProof/>
        </w:rPr>
        <w:lastRenderedPageBreak/>
        <w:drawing>
          <wp:inline distT="0" distB="0" distL="0" distR="0" wp14:anchorId="225E1CDD" wp14:editId="0F86203B">
            <wp:extent cx="4545330" cy="6060440"/>
            <wp:effectExtent l="0" t="0" r="1270" b="101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4545330" cy="6060440"/>
                    </a:xfrm>
                    <a:prstGeom prst="rect">
                      <a:avLst/>
                    </a:prstGeom>
                  </pic:spPr>
                </pic:pic>
              </a:graphicData>
            </a:graphic>
          </wp:inline>
        </w:drawing>
      </w:r>
    </w:p>
    <w:p w14:paraId="1B942AE1" w14:textId="4AF50A80" w:rsidR="003F5C48" w:rsidRPr="006B1C5D" w:rsidRDefault="007741D8" w:rsidP="00092F28">
      <w:pPr>
        <w:spacing w:line="360" w:lineRule="auto"/>
      </w:pPr>
      <w:r w:rsidRPr="006B1C5D">
        <w:t>Fig. S6</w:t>
      </w:r>
      <w:r w:rsidR="003F5C48" w:rsidRPr="006B1C5D">
        <w:t xml:space="preserve">: PCoA of the Weighted Unifrac dissimilarity matrix of 16S </w:t>
      </w:r>
      <w:r w:rsidR="00EA155C" w:rsidRPr="006B1C5D">
        <w:t xml:space="preserve">rRNA gene </w:t>
      </w:r>
      <w:r w:rsidR="003F5C48" w:rsidRPr="006B1C5D">
        <w:t>amplicon sequences comparing community compositions in samples collected from different positions within the halite nodules. The scatterplot projections show the first and second principal components, coloring the samples by A) the samples’ relative vertical position within the halite</w:t>
      </w:r>
      <w:r w:rsidR="00EA155C" w:rsidRPr="006B1C5D">
        <w:t xml:space="preserve"> nodules</w:t>
      </w:r>
      <w:r w:rsidR="003F5C48" w:rsidRPr="006B1C5D">
        <w:t>, B) the halite nodule, and C) the vertical slice of the samples’ (each slice is labeled randomly with a color-shape combination).</w:t>
      </w:r>
      <w:r w:rsidR="003F5C48" w:rsidRPr="006B1C5D">
        <w:rPr>
          <w:rFonts w:ascii="MingLiU" w:eastAsia="MingLiU" w:hAnsi="MingLiU" w:cs="MingLiU"/>
        </w:rPr>
        <w:br w:type="page"/>
      </w:r>
    </w:p>
    <w:p w14:paraId="1E3DAC04" w14:textId="77777777" w:rsidR="003F5C48" w:rsidRPr="006B1C5D" w:rsidRDefault="003F5C48" w:rsidP="00092F28">
      <w:pPr>
        <w:spacing w:line="360" w:lineRule="auto"/>
      </w:pPr>
    </w:p>
    <w:p w14:paraId="3EFCEAB9" w14:textId="77777777" w:rsidR="003F5C48" w:rsidRPr="006B1C5D" w:rsidRDefault="003F5C48" w:rsidP="00092F28">
      <w:pPr>
        <w:spacing w:line="360" w:lineRule="auto"/>
        <w:rPr>
          <w:rFonts w:eastAsia="Times New Roman"/>
        </w:rPr>
      </w:pPr>
    </w:p>
    <w:p w14:paraId="07C589D0" w14:textId="1C9D578E" w:rsidR="003F5C48" w:rsidRPr="006B1C5D" w:rsidRDefault="00C87FE3" w:rsidP="00092F28">
      <w:pPr>
        <w:spacing w:line="360" w:lineRule="auto"/>
        <w:rPr>
          <w:i/>
        </w:rPr>
      </w:pPr>
      <w:r w:rsidRPr="006B1C5D">
        <w:rPr>
          <w:i/>
          <w:noProof/>
        </w:rPr>
        <w:drawing>
          <wp:inline distT="0" distB="0" distL="0" distR="0" wp14:anchorId="5B34AC17" wp14:editId="6D0EECEF">
            <wp:extent cx="4338320" cy="4338320"/>
            <wp:effectExtent l="0" t="0" r="508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4338320" cy="4338320"/>
                    </a:xfrm>
                    <a:prstGeom prst="rect">
                      <a:avLst/>
                    </a:prstGeom>
                  </pic:spPr>
                </pic:pic>
              </a:graphicData>
            </a:graphic>
          </wp:inline>
        </w:drawing>
      </w:r>
    </w:p>
    <w:p w14:paraId="4044926E" w14:textId="39A4D760" w:rsidR="003F5C48" w:rsidRPr="006B1C5D" w:rsidRDefault="007741D8" w:rsidP="00092F28">
      <w:pPr>
        <w:spacing w:line="360" w:lineRule="auto"/>
      </w:pPr>
      <w:r w:rsidRPr="006B1C5D">
        <w:t>Fig. S7</w:t>
      </w:r>
      <w:r w:rsidR="003F5C48" w:rsidRPr="006B1C5D">
        <w:t xml:space="preserve">: Average relative abundances of the major halite microbiome phyla in samples collected in A) </w:t>
      </w:r>
      <w:r w:rsidR="005331B7" w:rsidRPr="006B1C5D">
        <w:t>the North</w:t>
      </w:r>
      <w:r w:rsidR="003F5C48" w:rsidRPr="006B1C5D">
        <w:t xml:space="preserve"> vs </w:t>
      </w:r>
      <w:r w:rsidR="005331B7" w:rsidRPr="006B1C5D">
        <w:t xml:space="preserve">South </w:t>
      </w:r>
      <w:r w:rsidR="003F5C48" w:rsidRPr="006B1C5D">
        <w:t xml:space="preserve">and B) </w:t>
      </w:r>
      <w:r w:rsidR="005331B7" w:rsidRPr="006B1C5D">
        <w:t>North</w:t>
      </w:r>
      <w:r w:rsidR="003F5C48" w:rsidRPr="006B1C5D">
        <w:t xml:space="preserve">-top vs </w:t>
      </w:r>
      <w:r w:rsidR="005331B7" w:rsidRPr="006B1C5D">
        <w:t>North</w:t>
      </w:r>
      <w:r w:rsidR="003F5C48" w:rsidRPr="006B1C5D">
        <w:t xml:space="preserve">-bottom. The relative abundance of </w:t>
      </w:r>
      <w:r w:rsidR="003F5C48" w:rsidRPr="006B1C5D">
        <w:rPr>
          <w:i/>
        </w:rPr>
        <w:t>Chlorophyta</w:t>
      </w:r>
      <w:r w:rsidR="003F5C48" w:rsidRPr="006B1C5D">
        <w:t xml:space="preserve"> was inferred from the relative abundance of the chloroplast 16S rRNA gene. Bars above each phyla represent Student’s t-test significance, and the star count denotes the associated p-value  (***: pval&lt;0.0001, **: pval&lt;0.001, *: pval&lt;0.01).</w:t>
      </w:r>
    </w:p>
    <w:p w14:paraId="21B263B3" w14:textId="77777777" w:rsidR="003F5C48" w:rsidRPr="006B1C5D" w:rsidRDefault="003F5C48" w:rsidP="00092F28">
      <w:pPr>
        <w:spacing w:line="360" w:lineRule="auto"/>
        <w:rPr>
          <w:rFonts w:eastAsia="Times New Roman"/>
        </w:rPr>
      </w:pPr>
    </w:p>
    <w:p w14:paraId="53A7866B" w14:textId="77777777" w:rsidR="003F5C48" w:rsidRPr="006B1C5D" w:rsidRDefault="003F5C48" w:rsidP="00092F28">
      <w:pPr>
        <w:spacing w:line="360" w:lineRule="auto"/>
        <w:rPr>
          <w:i/>
        </w:rPr>
      </w:pPr>
    </w:p>
    <w:p w14:paraId="5CDCA025" w14:textId="77777777" w:rsidR="003F5C48" w:rsidRPr="006B1C5D" w:rsidRDefault="003F5C48" w:rsidP="00092F28">
      <w:pPr>
        <w:spacing w:line="360" w:lineRule="auto"/>
      </w:pPr>
      <w:r w:rsidRPr="006B1C5D">
        <w:tab/>
      </w:r>
    </w:p>
    <w:p w14:paraId="7ED3DF43" w14:textId="77777777" w:rsidR="0035072D" w:rsidRPr="006B1C5D" w:rsidRDefault="0035072D" w:rsidP="00092F28">
      <w:pPr>
        <w:spacing w:line="360" w:lineRule="auto"/>
        <w:rPr>
          <w:b/>
        </w:rPr>
      </w:pPr>
      <w:r w:rsidRPr="006B1C5D">
        <w:rPr>
          <w:b/>
          <w:noProof/>
        </w:rPr>
        <w:lastRenderedPageBreak/>
        <w:drawing>
          <wp:inline distT="0" distB="0" distL="0" distR="0" wp14:anchorId="3E4A1299" wp14:editId="3AB83EC4">
            <wp:extent cx="4394835" cy="3296126"/>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10039" cy="3307529"/>
                    </a:xfrm>
                    <a:prstGeom prst="rect">
                      <a:avLst/>
                    </a:prstGeom>
                  </pic:spPr>
                </pic:pic>
              </a:graphicData>
            </a:graphic>
          </wp:inline>
        </w:drawing>
      </w:r>
    </w:p>
    <w:p w14:paraId="212908FA" w14:textId="45446AC6" w:rsidR="0035072D" w:rsidRPr="006B1C5D" w:rsidRDefault="007741D8" w:rsidP="00092F28">
      <w:pPr>
        <w:spacing w:line="360" w:lineRule="auto"/>
      </w:pPr>
      <w:r w:rsidRPr="006B1C5D">
        <w:t>Fig. S8</w:t>
      </w:r>
      <w:r w:rsidR="0035072D" w:rsidRPr="006B1C5D">
        <w:t xml:space="preserve">: Relative abundance of </w:t>
      </w:r>
      <w:r w:rsidR="00C62958" w:rsidRPr="006B1C5D">
        <w:t xml:space="preserve">the </w:t>
      </w:r>
      <w:r w:rsidR="0035072D" w:rsidRPr="006B1C5D">
        <w:t>six most abundant halite microbiome phyla inside the halite nodules at different</w:t>
      </w:r>
      <w:r w:rsidR="009A785B" w:rsidRPr="006B1C5D">
        <w:t xml:space="preserve"> shortest </w:t>
      </w:r>
      <w:r w:rsidR="0035072D" w:rsidRPr="006B1C5D">
        <w:t>distances from the nodule surface</w:t>
      </w:r>
      <w:r w:rsidR="009A785B" w:rsidRPr="006B1C5D">
        <w:t xml:space="preserve"> (either the top or bottom)</w:t>
      </w:r>
      <w:r w:rsidR="0035072D" w:rsidRPr="006B1C5D">
        <w:t xml:space="preserve">, colored by relative position within the slice – red (top), middle (magenta), and bottom (cyan). The relative abundances were standardized to the average abundance of that phyla in the sampled nodule slice. The black line is the non-parametric regression of the data with the pyqt_fit package. Chlorophyta (chloroplast) sequences were only detected at low abundances is a few sample and are not shown here. </w:t>
      </w:r>
    </w:p>
    <w:p w14:paraId="6CF4C8EC" w14:textId="77777777" w:rsidR="003F5C48" w:rsidRPr="006B1C5D" w:rsidRDefault="003F5C48" w:rsidP="00092F28">
      <w:pPr>
        <w:spacing w:line="360" w:lineRule="auto"/>
        <w:rPr>
          <w:i/>
        </w:rPr>
      </w:pPr>
    </w:p>
    <w:p w14:paraId="05CCFB4D" w14:textId="77777777" w:rsidR="003F5C48" w:rsidRPr="006B1C5D" w:rsidRDefault="003F5C48" w:rsidP="00092F28">
      <w:pPr>
        <w:spacing w:line="360" w:lineRule="auto"/>
      </w:pPr>
    </w:p>
    <w:p w14:paraId="5027EF92" w14:textId="0D0FA2A3" w:rsidR="00A471D5" w:rsidRPr="006B1C5D" w:rsidRDefault="006B65C3" w:rsidP="00092F28">
      <w:pPr>
        <w:spacing w:line="360" w:lineRule="auto"/>
      </w:pPr>
      <w:r w:rsidRPr="006B1C5D">
        <w:rPr>
          <w:noProof/>
        </w:rPr>
        <w:lastRenderedPageBreak/>
        <w:drawing>
          <wp:inline distT="0" distB="0" distL="0" distR="0" wp14:anchorId="2BDF0196" wp14:editId="3A91988C">
            <wp:extent cx="5943600" cy="4457700"/>
            <wp:effectExtent l="0" t="0" r="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75DF811F" w14:textId="632461AA" w:rsidR="006B65C3" w:rsidRPr="006B1C5D" w:rsidRDefault="007741D8" w:rsidP="00092F28">
      <w:pPr>
        <w:spacing w:line="360" w:lineRule="auto"/>
      </w:pPr>
      <w:r w:rsidRPr="006B1C5D">
        <w:t>Fig. S9</w:t>
      </w:r>
      <w:r w:rsidR="001A51F6" w:rsidRPr="006B1C5D">
        <w:t xml:space="preserve">: Weighted Unifrac </w:t>
      </w:r>
      <w:r w:rsidR="006B65C3" w:rsidRPr="006B1C5D">
        <w:t>dissimilarity between microbial communities in halite samples from different sites, compared across different distance scales: ~3 cm (samples from the same nodule and position along the horizontal or vertical component), ~10 cm (samples from the same nodule at any internal position), ~10 m (samples from different nodules at North-top), ~300 m (North-top vs North-bottom), and ~20 km (North vs South ends of the salar). Boxplots contain the dissimilarity between all possible inter-sample comparisons in the considered sample groups. Stars denote the p-values of pairwise Student’s T-tests: p&lt;0.05 (*), p&lt;0.01 (**), p&lt;0.001 (***).</w:t>
      </w:r>
    </w:p>
    <w:p w14:paraId="38EADEB3" w14:textId="49B668CE" w:rsidR="00004581" w:rsidRPr="006B1C5D" w:rsidRDefault="00004581" w:rsidP="00092F28">
      <w:pPr>
        <w:spacing w:line="360" w:lineRule="auto"/>
        <w:rPr>
          <w:b/>
        </w:rPr>
      </w:pPr>
    </w:p>
    <w:p w14:paraId="256E3B91" w14:textId="597E62D0" w:rsidR="00004581" w:rsidRPr="006B1C5D" w:rsidRDefault="0020613E" w:rsidP="00092F28">
      <w:pPr>
        <w:spacing w:line="360" w:lineRule="auto"/>
      </w:pPr>
      <w:r w:rsidRPr="006B1C5D">
        <w:rPr>
          <w:b/>
        </w:rPr>
        <w:t xml:space="preserve">Table </w:t>
      </w:r>
      <w:r w:rsidR="004F2D4F" w:rsidRPr="006B1C5D">
        <w:rPr>
          <w:b/>
        </w:rPr>
        <w:t>S</w:t>
      </w:r>
      <w:r w:rsidR="007741D8" w:rsidRPr="006B1C5D">
        <w:rPr>
          <w:b/>
        </w:rPr>
        <w:t>1</w:t>
      </w:r>
      <w:r w:rsidRPr="006B1C5D">
        <w:rPr>
          <w:b/>
        </w:rPr>
        <w:t xml:space="preserve">: </w:t>
      </w:r>
      <w:r w:rsidRPr="006B1C5D">
        <w:t>Pairwise Kluskal-Wallis comparison statistics between microbial community diversity at different sites, using common</w:t>
      </w:r>
      <w:r w:rsidR="00BC405D" w:rsidRPr="006B1C5D">
        <w:t>ly used</w:t>
      </w:r>
      <w:r w:rsidRPr="006B1C5D">
        <w:t xml:space="preserve"> alpha-diversity metrics.</w:t>
      </w:r>
    </w:p>
    <w:tbl>
      <w:tblPr>
        <w:tblStyle w:val="TableGrid"/>
        <w:tblW w:w="7921" w:type="dxa"/>
        <w:tblLook w:val="04A0" w:firstRow="1" w:lastRow="0" w:firstColumn="1" w:lastColumn="0" w:noHBand="0" w:noVBand="1"/>
      </w:tblPr>
      <w:tblGrid>
        <w:gridCol w:w="2605"/>
        <w:gridCol w:w="1416"/>
        <w:gridCol w:w="1300"/>
        <w:gridCol w:w="1300"/>
        <w:gridCol w:w="1300"/>
      </w:tblGrid>
      <w:tr w:rsidR="007F1999" w:rsidRPr="006B1C5D" w14:paraId="1230E2FE" w14:textId="77777777" w:rsidTr="007F1999">
        <w:trPr>
          <w:trHeight w:val="320"/>
        </w:trPr>
        <w:tc>
          <w:tcPr>
            <w:tcW w:w="2605" w:type="dxa"/>
            <w:vMerge w:val="restart"/>
            <w:noWrap/>
            <w:vAlign w:val="center"/>
          </w:tcPr>
          <w:p w14:paraId="00814161" w14:textId="274DF6E5" w:rsidR="007F1999" w:rsidRPr="006B1C5D" w:rsidRDefault="007F1999" w:rsidP="00092F28">
            <w:pPr>
              <w:spacing w:line="360" w:lineRule="auto"/>
              <w:jc w:val="center"/>
            </w:pPr>
            <w:r w:rsidRPr="006B1C5D">
              <w:t>Alpha-diversity metric</w:t>
            </w:r>
          </w:p>
        </w:tc>
        <w:tc>
          <w:tcPr>
            <w:tcW w:w="2716" w:type="dxa"/>
            <w:gridSpan w:val="2"/>
            <w:noWrap/>
          </w:tcPr>
          <w:p w14:paraId="4E714A0B" w14:textId="2FB7B322" w:rsidR="007F1999" w:rsidRPr="006B1C5D" w:rsidRDefault="007F1999" w:rsidP="00092F28">
            <w:pPr>
              <w:spacing w:line="360" w:lineRule="auto"/>
              <w:jc w:val="center"/>
              <w:rPr>
                <w:rFonts w:eastAsia="Times New Roman"/>
                <w:bCs/>
                <w:color w:val="000000"/>
              </w:rPr>
            </w:pPr>
            <w:r w:rsidRPr="006B1C5D">
              <w:rPr>
                <w:rFonts w:eastAsia="Times New Roman"/>
                <w:bCs/>
                <w:color w:val="000000"/>
              </w:rPr>
              <w:t>North vs South</w:t>
            </w:r>
          </w:p>
        </w:tc>
        <w:tc>
          <w:tcPr>
            <w:tcW w:w="2600" w:type="dxa"/>
            <w:gridSpan w:val="2"/>
            <w:noWrap/>
          </w:tcPr>
          <w:p w14:paraId="08A08C3E" w14:textId="110A2C30" w:rsidR="007F1999" w:rsidRPr="006B1C5D" w:rsidRDefault="007F1999" w:rsidP="00092F28">
            <w:pPr>
              <w:spacing w:line="360" w:lineRule="auto"/>
              <w:jc w:val="center"/>
              <w:rPr>
                <w:rFonts w:eastAsia="Times New Roman"/>
                <w:bCs/>
                <w:color w:val="000000"/>
              </w:rPr>
            </w:pPr>
            <w:r w:rsidRPr="006B1C5D">
              <w:rPr>
                <w:rFonts w:eastAsia="Times New Roman"/>
                <w:bCs/>
                <w:color w:val="000000"/>
              </w:rPr>
              <w:t>Top vs Bottom</w:t>
            </w:r>
          </w:p>
        </w:tc>
      </w:tr>
      <w:tr w:rsidR="007F1999" w:rsidRPr="006B1C5D" w14:paraId="64BAA5BB" w14:textId="77777777" w:rsidTr="007F1999">
        <w:trPr>
          <w:trHeight w:val="320"/>
        </w:trPr>
        <w:tc>
          <w:tcPr>
            <w:tcW w:w="2605" w:type="dxa"/>
            <w:vMerge/>
            <w:noWrap/>
            <w:hideMark/>
          </w:tcPr>
          <w:p w14:paraId="0693320B" w14:textId="10A1B94A" w:rsidR="007F1999" w:rsidRPr="006B1C5D" w:rsidRDefault="007F1999" w:rsidP="00092F28">
            <w:pPr>
              <w:spacing w:line="360" w:lineRule="auto"/>
            </w:pPr>
          </w:p>
        </w:tc>
        <w:tc>
          <w:tcPr>
            <w:tcW w:w="1416" w:type="dxa"/>
            <w:noWrap/>
            <w:hideMark/>
          </w:tcPr>
          <w:p w14:paraId="57F39634" w14:textId="77777777" w:rsidR="007F1999" w:rsidRPr="006B1C5D" w:rsidRDefault="007F1999" w:rsidP="00092F28">
            <w:pPr>
              <w:spacing w:line="360" w:lineRule="auto"/>
              <w:rPr>
                <w:rFonts w:eastAsia="Times New Roman"/>
                <w:bCs/>
                <w:color w:val="000000"/>
              </w:rPr>
            </w:pPr>
            <w:r w:rsidRPr="006B1C5D">
              <w:rPr>
                <w:rFonts w:eastAsia="Times New Roman"/>
                <w:bCs/>
                <w:color w:val="000000"/>
              </w:rPr>
              <w:t>H</w:t>
            </w:r>
          </w:p>
        </w:tc>
        <w:tc>
          <w:tcPr>
            <w:tcW w:w="1300" w:type="dxa"/>
            <w:noWrap/>
            <w:hideMark/>
          </w:tcPr>
          <w:p w14:paraId="36D62A4C" w14:textId="77777777" w:rsidR="007F1999" w:rsidRPr="006B1C5D" w:rsidRDefault="007F1999" w:rsidP="00092F28">
            <w:pPr>
              <w:spacing w:line="360" w:lineRule="auto"/>
              <w:jc w:val="center"/>
              <w:rPr>
                <w:rFonts w:eastAsia="Times New Roman"/>
                <w:bCs/>
                <w:color w:val="000000"/>
              </w:rPr>
            </w:pPr>
            <w:r w:rsidRPr="006B1C5D">
              <w:rPr>
                <w:rFonts w:eastAsia="Times New Roman"/>
                <w:bCs/>
                <w:color w:val="000000"/>
              </w:rPr>
              <w:t>p-value</w:t>
            </w:r>
          </w:p>
        </w:tc>
        <w:tc>
          <w:tcPr>
            <w:tcW w:w="1300" w:type="dxa"/>
            <w:noWrap/>
            <w:hideMark/>
          </w:tcPr>
          <w:p w14:paraId="5121848B" w14:textId="77777777" w:rsidR="007F1999" w:rsidRPr="006B1C5D" w:rsidRDefault="007F1999" w:rsidP="00092F28">
            <w:pPr>
              <w:spacing w:line="360" w:lineRule="auto"/>
              <w:jc w:val="center"/>
              <w:rPr>
                <w:rFonts w:eastAsia="Times New Roman"/>
                <w:bCs/>
                <w:color w:val="000000"/>
              </w:rPr>
            </w:pPr>
            <w:r w:rsidRPr="006B1C5D">
              <w:rPr>
                <w:rFonts w:eastAsia="Times New Roman"/>
                <w:bCs/>
                <w:color w:val="000000"/>
              </w:rPr>
              <w:t>H</w:t>
            </w:r>
          </w:p>
        </w:tc>
        <w:tc>
          <w:tcPr>
            <w:tcW w:w="1300" w:type="dxa"/>
            <w:noWrap/>
            <w:hideMark/>
          </w:tcPr>
          <w:p w14:paraId="0DE6A7A9" w14:textId="77777777" w:rsidR="007F1999" w:rsidRPr="006B1C5D" w:rsidRDefault="007F1999" w:rsidP="00092F28">
            <w:pPr>
              <w:spacing w:line="360" w:lineRule="auto"/>
              <w:jc w:val="center"/>
              <w:rPr>
                <w:rFonts w:eastAsia="Times New Roman"/>
                <w:bCs/>
                <w:color w:val="000000"/>
              </w:rPr>
            </w:pPr>
            <w:r w:rsidRPr="006B1C5D">
              <w:rPr>
                <w:rFonts w:eastAsia="Times New Roman"/>
                <w:bCs/>
                <w:color w:val="000000"/>
              </w:rPr>
              <w:t>p-value</w:t>
            </w:r>
          </w:p>
        </w:tc>
      </w:tr>
      <w:tr w:rsidR="0020613E" w:rsidRPr="006B1C5D" w14:paraId="6C4CFE00" w14:textId="77777777" w:rsidTr="007F1999">
        <w:trPr>
          <w:trHeight w:val="320"/>
        </w:trPr>
        <w:tc>
          <w:tcPr>
            <w:tcW w:w="2605" w:type="dxa"/>
            <w:noWrap/>
            <w:hideMark/>
          </w:tcPr>
          <w:p w14:paraId="6774DEA2" w14:textId="77777777" w:rsidR="003B0CC6" w:rsidRPr="006B1C5D" w:rsidRDefault="003B0CC6" w:rsidP="00092F28">
            <w:pPr>
              <w:spacing w:line="360" w:lineRule="auto"/>
              <w:rPr>
                <w:rFonts w:eastAsia="Times New Roman"/>
                <w:color w:val="000000"/>
              </w:rPr>
            </w:pPr>
            <w:r w:rsidRPr="006B1C5D">
              <w:rPr>
                <w:rFonts w:eastAsia="Times New Roman"/>
                <w:color w:val="000000"/>
              </w:rPr>
              <w:t>Faith_PD</w:t>
            </w:r>
          </w:p>
        </w:tc>
        <w:tc>
          <w:tcPr>
            <w:tcW w:w="1416" w:type="dxa"/>
            <w:noWrap/>
            <w:hideMark/>
          </w:tcPr>
          <w:p w14:paraId="098DD5AE"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15.209357</w:t>
            </w:r>
          </w:p>
        </w:tc>
        <w:tc>
          <w:tcPr>
            <w:tcW w:w="1300" w:type="dxa"/>
            <w:noWrap/>
            <w:hideMark/>
          </w:tcPr>
          <w:p w14:paraId="214B2C1C"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0.000096</w:t>
            </w:r>
          </w:p>
        </w:tc>
        <w:tc>
          <w:tcPr>
            <w:tcW w:w="1300" w:type="dxa"/>
            <w:noWrap/>
            <w:hideMark/>
          </w:tcPr>
          <w:p w14:paraId="5BE7F4FA"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9.205058</w:t>
            </w:r>
          </w:p>
        </w:tc>
        <w:tc>
          <w:tcPr>
            <w:tcW w:w="1300" w:type="dxa"/>
            <w:noWrap/>
            <w:hideMark/>
          </w:tcPr>
          <w:p w14:paraId="6CAE0D9C"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0.002413</w:t>
            </w:r>
          </w:p>
        </w:tc>
      </w:tr>
      <w:tr w:rsidR="0020613E" w:rsidRPr="006B1C5D" w14:paraId="3B3CDEF7" w14:textId="77777777" w:rsidTr="007F1999">
        <w:trPr>
          <w:trHeight w:val="320"/>
        </w:trPr>
        <w:tc>
          <w:tcPr>
            <w:tcW w:w="2605" w:type="dxa"/>
            <w:noWrap/>
            <w:hideMark/>
          </w:tcPr>
          <w:p w14:paraId="07F32873" w14:textId="77777777" w:rsidR="003B0CC6" w:rsidRPr="006B1C5D" w:rsidRDefault="003B0CC6" w:rsidP="00092F28">
            <w:pPr>
              <w:spacing w:line="360" w:lineRule="auto"/>
              <w:rPr>
                <w:rFonts w:eastAsia="Times New Roman"/>
                <w:color w:val="000000"/>
              </w:rPr>
            </w:pPr>
            <w:r w:rsidRPr="006B1C5D">
              <w:rPr>
                <w:rFonts w:eastAsia="Times New Roman"/>
                <w:color w:val="000000"/>
              </w:rPr>
              <w:lastRenderedPageBreak/>
              <w:t>Simpson</w:t>
            </w:r>
          </w:p>
        </w:tc>
        <w:tc>
          <w:tcPr>
            <w:tcW w:w="1416" w:type="dxa"/>
            <w:noWrap/>
            <w:hideMark/>
          </w:tcPr>
          <w:p w14:paraId="16638A96"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0.00865</w:t>
            </w:r>
          </w:p>
        </w:tc>
        <w:tc>
          <w:tcPr>
            <w:tcW w:w="1300" w:type="dxa"/>
            <w:noWrap/>
            <w:hideMark/>
          </w:tcPr>
          <w:p w14:paraId="03C868EC"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0.925901</w:t>
            </w:r>
          </w:p>
        </w:tc>
        <w:tc>
          <w:tcPr>
            <w:tcW w:w="1300" w:type="dxa"/>
            <w:noWrap/>
            <w:hideMark/>
          </w:tcPr>
          <w:p w14:paraId="3A6DE3B3"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12.157895</w:t>
            </w:r>
          </w:p>
        </w:tc>
        <w:tc>
          <w:tcPr>
            <w:tcW w:w="1300" w:type="dxa"/>
            <w:noWrap/>
            <w:hideMark/>
          </w:tcPr>
          <w:p w14:paraId="24C52C2F"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0.000489</w:t>
            </w:r>
          </w:p>
        </w:tc>
      </w:tr>
      <w:tr w:rsidR="0020613E" w:rsidRPr="006B1C5D" w14:paraId="19866EDE" w14:textId="77777777" w:rsidTr="008E1074">
        <w:trPr>
          <w:trHeight w:val="323"/>
        </w:trPr>
        <w:tc>
          <w:tcPr>
            <w:tcW w:w="2605" w:type="dxa"/>
            <w:noWrap/>
            <w:hideMark/>
          </w:tcPr>
          <w:p w14:paraId="2942860B" w14:textId="77777777" w:rsidR="003B0CC6" w:rsidRPr="006B1C5D" w:rsidRDefault="003B0CC6" w:rsidP="00092F28">
            <w:pPr>
              <w:spacing w:line="360" w:lineRule="auto"/>
              <w:rPr>
                <w:rFonts w:eastAsia="Times New Roman"/>
                <w:color w:val="000000"/>
              </w:rPr>
            </w:pPr>
            <w:r w:rsidRPr="006B1C5D">
              <w:rPr>
                <w:rFonts w:eastAsia="Times New Roman"/>
                <w:color w:val="000000"/>
              </w:rPr>
              <w:t>Shannon</w:t>
            </w:r>
          </w:p>
        </w:tc>
        <w:tc>
          <w:tcPr>
            <w:tcW w:w="1416" w:type="dxa"/>
            <w:noWrap/>
            <w:hideMark/>
          </w:tcPr>
          <w:p w14:paraId="781D2571"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0.25222</w:t>
            </w:r>
          </w:p>
        </w:tc>
        <w:tc>
          <w:tcPr>
            <w:tcW w:w="1300" w:type="dxa"/>
            <w:noWrap/>
            <w:hideMark/>
          </w:tcPr>
          <w:p w14:paraId="11324AE7"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0.615516</w:t>
            </w:r>
          </w:p>
        </w:tc>
        <w:tc>
          <w:tcPr>
            <w:tcW w:w="1300" w:type="dxa"/>
            <w:noWrap/>
            <w:hideMark/>
          </w:tcPr>
          <w:p w14:paraId="5170344B"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12.157895</w:t>
            </w:r>
          </w:p>
        </w:tc>
        <w:tc>
          <w:tcPr>
            <w:tcW w:w="1300" w:type="dxa"/>
            <w:noWrap/>
            <w:hideMark/>
          </w:tcPr>
          <w:p w14:paraId="5892F9CF" w14:textId="77777777" w:rsidR="003B0CC6" w:rsidRPr="006B1C5D" w:rsidRDefault="003B0CC6" w:rsidP="00092F28">
            <w:pPr>
              <w:spacing w:line="360" w:lineRule="auto"/>
              <w:jc w:val="right"/>
              <w:rPr>
                <w:rFonts w:eastAsia="Times New Roman"/>
                <w:color w:val="000000"/>
              </w:rPr>
            </w:pPr>
            <w:r w:rsidRPr="006B1C5D">
              <w:rPr>
                <w:rFonts w:eastAsia="Times New Roman"/>
                <w:color w:val="000000"/>
              </w:rPr>
              <w:t>0.000489</w:t>
            </w:r>
          </w:p>
        </w:tc>
      </w:tr>
    </w:tbl>
    <w:p w14:paraId="3B54080A" w14:textId="77777777" w:rsidR="00780894" w:rsidRPr="006B1C5D" w:rsidRDefault="00780894" w:rsidP="00092F28">
      <w:pPr>
        <w:spacing w:line="360" w:lineRule="auto"/>
      </w:pPr>
    </w:p>
    <w:p w14:paraId="613E0F98" w14:textId="77777777" w:rsidR="008E1074" w:rsidRPr="006B1C5D" w:rsidRDefault="008E1074" w:rsidP="00092F28">
      <w:pPr>
        <w:spacing w:line="360" w:lineRule="auto"/>
      </w:pPr>
    </w:p>
    <w:p w14:paraId="69A7B3BA" w14:textId="35D70849" w:rsidR="008852CB" w:rsidRPr="006B1C5D" w:rsidRDefault="00B2390F" w:rsidP="00092F28">
      <w:pPr>
        <w:spacing w:line="360" w:lineRule="auto"/>
      </w:pPr>
      <w:r w:rsidRPr="006B1C5D">
        <w:rPr>
          <w:b/>
        </w:rPr>
        <w:t>Table S</w:t>
      </w:r>
      <w:r w:rsidR="007741D8" w:rsidRPr="006B1C5D">
        <w:rPr>
          <w:b/>
        </w:rPr>
        <w:t>2</w:t>
      </w:r>
      <w:r w:rsidRPr="006B1C5D">
        <w:rPr>
          <w:b/>
        </w:rPr>
        <w:t xml:space="preserve">: </w:t>
      </w:r>
      <w:r w:rsidRPr="006B1C5D">
        <w:t>Paired Student’s T-test comparison statistics between microbial community diversity at the top, middle, and bottom positions of halite nodules, using commonly used alpha-diversity metrics.</w:t>
      </w:r>
    </w:p>
    <w:tbl>
      <w:tblPr>
        <w:tblStyle w:val="TableGrid"/>
        <w:tblW w:w="9350" w:type="dxa"/>
        <w:tblLook w:val="04A0" w:firstRow="1" w:lastRow="0" w:firstColumn="1" w:lastColumn="0" w:noHBand="0" w:noVBand="1"/>
      </w:tblPr>
      <w:tblGrid>
        <w:gridCol w:w="2561"/>
        <w:gridCol w:w="1124"/>
        <w:gridCol w:w="1170"/>
        <w:gridCol w:w="1170"/>
        <w:gridCol w:w="1170"/>
        <w:gridCol w:w="1080"/>
        <w:gridCol w:w="1075"/>
      </w:tblGrid>
      <w:tr w:rsidR="008852CB" w:rsidRPr="006B1C5D" w14:paraId="78C36121" w14:textId="77777777" w:rsidTr="008852CB">
        <w:trPr>
          <w:trHeight w:val="320"/>
        </w:trPr>
        <w:tc>
          <w:tcPr>
            <w:tcW w:w="2561" w:type="dxa"/>
            <w:vMerge w:val="restart"/>
            <w:noWrap/>
            <w:vAlign w:val="center"/>
            <w:hideMark/>
          </w:tcPr>
          <w:p w14:paraId="34F50315" w14:textId="425B8F7C" w:rsidR="008852CB" w:rsidRPr="006B1C5D" w:rsidRDefault="008852CB" w:rsidP="00092F28">
            <w:pPr>
              <w:spacing w:line="360" w:lineRule="auto"/>
              <w:rPr>
                <w:sz w:val="20"/>
                <w:szCs w:val="20"/>
              </w:rPr>
            </w:pPr>
            <w:r w:rsidRPr="006B1C5D">
              <w:t>Alpha-diversity metric</w:t>
            </w:r>
          </w:p>
        </w:tc>
        <w:tc>
          <w:tcPr>
            <w:tcW w:w="2294" w:type="dxa"/>
            <w:gridSpan w:val="2"/>
            <w:noWrap/>
            <w:hideMark/>
          </w:tcPr>
          <w:p w14:paraId="02D7DCDC" w14:textId="4B0A9BC6" w:rsidR="008852CB" w:rsidRPr="006B1C5D" w:rsidRDefault="008E1074" w:rsidP="00092F28">
            <w:pPr>
              <w:spacing w:line="360" w:lineRule="auto"/>
              <w:jc w:val="center"/>
              <w:rPr>
                <w:rFonts w:eastAsia="Times New Roman"/>
                <w:color w:val="000000"/>
              </w:rPr>
            </w:pPr>
            <w:r w:rsidRPr="006B1C5D">
              <w:rPr>
                <w:rFonts w:eastAsia="Times New Roman"/>
                <w:color w:val="000000"/>
              </w:rPr>
              <w:t>Top vs. Middle</w:t>
            </w:r>
          </w:p>
        </w:tc>
        <w:tc>
          <w:tcPr>
            <w:tcW w:w="2340" w:type="dxa"/>
            <w:gridSpan w:val="2"/>
            <w:noWrap/>
            <w:hideMark/>
          </w:tcPr>
          <w:p w14:paraId="7CACD05E" w14:textId="2E59B886" w:rsidR="008852CB" w:rsidRPr="006B1C5D" w:rsidRDefault="008E1074" w:rsidP="00092F28">
            <w:pPr>
              <w:spacing w:line="360" w:lineRule="auto"/>
              <w:jc w:val="center"/>
              <w:rPr>
                <w:rFonts w:eastAsia="Times New Roman"/>
                <w:color w:val="000000"/>
              </w:rPr>
            </w:pPr>
            <w:r w:rsidRPr="006B1C5D">
              <w:rPr>
                <w:rFonts w:eastAsia="Times New Roman"/>
                <w:color w:val="000000"/>
              </w:rPr>
              <w:t>Bottom vs Middle</w:t>
            </w:r>
          </w:p>
        </w:tc>
        <w:tc>
          <w:tcPr>
            <w:tcW w:w="2155" w:type="dxa"/>
            <w:gridSpan w:val="2"/>
            <w:noWrap/>
            <w:hideMark/>
          </w:tcPr>
          <w:p w14:paraId="20D3CF46" w14:textId="412DBF94" w:rsidR="008852CB" w:rsidRPr="006B1C5D" w:rsidRDefault="008E1074" w:rsidP="00092F28">
            <w:pPr>
              <w:spacing w:line="360" w:lineRule="auto"/>
              <w:jc w:val="center"/>
              <w:rPr>
                <w:rFonts w:eastAsia="Times New Roman"/>
                <w:color w:val="000000"/>
              </w:rPr>
            </w:pPr>
            <w:r w:rsidRPr="006B1C5D">
              <w:rPr>
                <w:rFonts w:eastAsia="Times New Roman"/>
                <w:color w:val="000000"/>
              </w:rPr>
              <w:t>Top vs Bottom</w:t>
            </w:r>
          </w:p>
        </w:tc>
      </w:tr>
      <w:tr w:rsidR="008E1074" w:rsidRPr="006B1C5D" w14:paraId="3D376FA2" w14:textId="77777777" w:rsidTr="008852CB">
        <w:trPr>
          <w:trHeight w:val="340"/>
        </w:trPr>
        <w:tc>
          <w:tcPr>
            <w:tcW w:w="2561" w:type="dxa"/>
            <w:vMerge/>
            <w:noWrap/>
            <w:hideMark/>
          </w:tcPr>
          <w:p w14:paraId="7A7231BC" w14:textId="77777777" w:rsidR="008852CB" w:rsidRPr="006B1C5D" w:rsidRDefault="008852CB" w:rsidP="00092F28">
            <w:pPr>
              <w:spacing w:line="360" w:lineRule="auto"/>
              <w:rPr>
                <w:rFonts w:eastAsia="Times New Roman"/>
                <w:sz w:val="20"/>
                <w:szCs w:val="20"/>
              </w:rPr>
            </w:pPr>
          </w:p>
        </w:tc>
        <w:tc>
          <w:tcPr>
            <w:tcW w:w="1124" w:type="dxa"/>
            <w:noWrap/>
            <w:hideMark/>
          </w:tcPr>
          <w:p w14:paraId="09EAF827" w14:textId="77777777" w:rsidR="008852CB" w:rsidRPr="006B1C5D" w:rsidRDefault="008852CB" w:rsidP="00092F28">
            <w:pPr>
              <w:spacing w:line="360" w:lineRule="auto"/>
              <w:jc w:val="center"/>
              <w:rPr>
                <w:rFonts w:eastAsia="Times New Roman"/>
                <w:color w:val="000000"/>
              </w:rPr>
            </w:pPr>
            <w:r w:rsidRPr="006B1C5D">
              <w:rPr>
                <w:rFonts w:eastAsia="Times New Roman"/>
                <w:color w:val="000000"/>
              </w:rPr>
              <w:t>Stat</w:t>
            </w:r>
          </w:p>
        </w:tc>
        <w:tc>
          <w:tcPr>
            <w:tcW w:w="1170" w:type="dxa"/>
            <w:noWrap/>
            <w:hideMark/>
          </w:tcPr>
          <w:p w14:paraId="163EB794" w14:textId="77777777" w:rsidR="008852CB" w:rsidRPr="006B1C5D" w:rsidRDefault="008852CB" w:rsidP="00092F28">
            <w:pPr>
              <w:spacing w:line="360" w:lineRule="auto"/>
              <w:jc w:val="center"/>
              <w:rPr>
                <w:rFonts w:eastAsia="Times New Roman"/>
                <w:color w:val="000000"/>
              </w:rPr>
            </w:pPr>
            <w:r w:rsidRPr="006B1C5D">
              <w:rPr>
                <w:rFonts w:eastAsia="Times New Roman"/>
                <w:color w:val="000000"/>
              </w:rPr>
              <w:t>p-value</w:t>
            </w:r>
          </w:p>
        </w:tc>
        <w:tc>
          <w:tcPr>
            <w:tcW w:w="1170" w:type="dxa"/>
            <w:noWrap/>
            <w:hideMark/>
          </w:tcPr>
          <w:p w14:paraId="7F156036" w14:textId="77777777" w:rsidR="008852CB" w:rsidRPr="006B1C5D" w:rsidRDefault="008852CB" w:rsidP="00092F28">
            <w:pPr>
              <w:spacing w:line="360" w:lineRule="auto"/>
              <w:jc w:val="center"/>
              <w:rPr>
                <w:rFonts w:eastAsia="Times New Roman"/>
                <w:color w:val="000000"/>
              </w:rPr>
            </w:pPr>
            <w:r w:rsidRPr="006B1C5D">
              <w:rPr>
                <w:rFonts w:eastAsia="Times New Roman"/>
                <w:color w:val="000000"/>
              </w:rPr>
              <w:t>Stat</w:t>
            </w:r>
          </w:p>
        </w:tc>
        <w:tc>
          <w:tcPr>
            <w:tcW w:w="1170" w:type="dxa"/>
            <w:noWrap/>
            <w:hideMark/>
          </w:tcPr>
          <w:p w14:paraId="7218E157" w14:textId="77777777" w:rsidR="008852CB" w:rsidRPr="006B1C5D" w:rsidRDefault="008852CB" w:rsidP="00092F28">
            <w:pPr>
              <w:spacing w:line="360" w:lineRule="auto"/>
              <w:jc w:val="center"/>
              <w:rPr>
                <w:rFonts w:eastAsia="Times New Roman"/>
                <w:color w:val="000000"/>
              </w:rPr>
            </w:pPr>
            <w:r w:rsidRPr="006B1C5D">
              <w:rPr>
                <w:rFonts w:eastAsia="Times New Roman"/>
                <w:color w:val="000000"/>
              </w:rPr>
              <w:t>p-value</w:t>
            </w:r>
          </w:p>
        </w:tc>
        <w:tc>
          <w:tcPr>
            <w:tcW w:w="1080" w:type="dxa"/>
            <w:noWrap/>
            <w:hideMark/>
          </w:tcPr>
          <w:p w14:paraId="3F89ABD5" w14:textId="77777777" w:rsidR="008852CB" w:rsidRPr="006B1C5D" w:rsidRDefault="008852CB" w:rsidP="00092F28">
            <w:pPr>
              <w:spacing w:line="360" w:lineRule="auto"/>
              <w:jc w:val="center"/>
              <w:rPr>
                <w:rFonts w:eastAsia="Times New Roman"/>
                <w:color w:val="000000"/>
              </w:rPr>
            </w:pPr>
            <w:r w:rsidRPr="006B1C5D">
              <w:rPr>
                <w:rFonts w:eastAsia="Times New Roman"/>
                <w:color w:val="000000"/>
              </w:rPr>
              <w:t>Stat</w:t>
            </w:r>
          </w:p>
        </w:tc>
        <w:tc>
          <w:tcPr>
            <w:tcW w:w="1075" w:type="dxa"/>
            <w:noWrap/>
            <w:hideMark/>
          </w:tcPr>
          <w:p w14:paraId="1F91F381" w14:textId="77777777" w:rsidR="008852CB" w:rsidRPr="006B1C5D" w:rsidRDefault="008852CB" w:rsidP="00092F28">
            <w:pPr>
              <w:spacing w:line="360" w:lineRule="auto"/>
              <w:jc w:val="center"/>
              <w:rPr>
                <w:rFonts w:eastAsia="Times New Roman"/>
                <w:color w:val="000000"/>
              </w:rPr>
            </w:pPr>
            <w:r w:rsidRPr="006B1C5D">
              <w:rPr>
                <w:rFonts w:eastAsia="Times New Roman"/>
                <w:color w:val="000000"/>
              </w:rPr>
              <w:t>p-value</w:t>
            </w:r>
          </w:p>
        </w:tc>
      </w:tr>
      <w:tr w:rsidR="008852CB" w:rsidRPr="006B1C5D" w14:paraId="3B6AF501" w14:textId="77777777" w:rsidTr="008852CB">
        <w:trPr>
          <w:trHeight w:val="340"/>
        </w:trPr>
        <w:tc>
          <w:tcPr>
            <w:tcW w:w="2561" w:type="dxa"/>
            <w:noWrap/>
            <w:hideMark/>
          </w:tcPr>
          <w:p w14:paraId="12C2768A" w14:textId="77777777" w:rsidR="008852CB" w:rsidRPr="006B1C5D" w:rsidRDefault="008852CB" w:rsidP="00092F28">
            <w:pPr>
              <w:spacing w:line="360" w:lineRule="auto"/>
              <w:rPr>
                <w:rFonts w:eastAsia="Times New Roman"/>
                <w:color w:val="000000"/>
              </w:rPr>
            </w:pPr>
            <w:r w:rsidRPr="006B1C5D">
              <w:rPr>
                <w:rFonts w:eastAsia="Times New Roman"/>
                <w:color w:val="000000"/>
              </w:rPr>
              <w:t>Faith_PD</w:t>
            </w:r>
          </w:p>
        </w:tc>
        <w:tc>
          <w:tcPr>
            <w:tcW w:w="1124" w:type="dxa"/>
            <w:noWrap/>
            <w:vAlign w:val="bottom"/>
            <w:hideMark/>
          </w:tcPr>
          <w:p w14:paraId="494A5A0F" w14:textId="1CE9247B" w:rsidR="008852CB" w:rsidRPr="006B1C5D" w:rsidRDefault="008852CB" w:rsidP="00092F28">
            <w:pPr>
              <w:spacing w:line="360" w:lineRule="auto"/>
              <w:jc w:val="right"/>
              <w:rPr>
                <w:rFonts w:eastAsia="Times New Roman"/>
                <w:color w:val="000000"/>
              </w:rPr>
            </w:pPr>
            <w:r w:rsidRPr="006B1C5D">
              <w:rPr>
                <w:rFonts w:eastAsia="Times New Roman"/>
                <w:color w:val="000000"/>
              </w:rPr>
              <w:t>-3.225</w:t>
            </w:r>
          </w:p>
        </w:tc>
        <w:tc>
          <w:tcPr>
            <w:tcW w:w="1170" w:type="dxa"/>
            <w:noWrap/>
            <w:vAlign w:val="bottom"/>
            <w:hideMark/>
          </w:tcPr>
          <w:p w14:paraId="446DC7B1" w14:textId="42FB7579" w:rsidR="008852CB" w:rsidRPr="006B1C5D" w:rsidRDefault="008852CB" w:rsidP="00092F28">
            <w:pPr>
              <w:spacing w:line="360" w:lineRule="auto"/>
              <w:jc w:val="right"/>
              <w:rPr>
                <w:rFonts w:eastAsia="Times New Roman"/>
                <w:color w:val="000000"/>
              </w:rPr>
            </w:pPr>
            <w:r w:rsidRPr="006B1C5D">
              <w:rPr>
                <w:rFonts w:eastAsia="Times New Roman"/>
                <w:color w:val="000000"/>
              </w:rPr>
              <w:t>0.007</w:t>
            </w:r>
          </w:p>
        </w:tc>
        <w:tc>
          <w:tcPr>
            <w:tcW w:w="1170" w:type="dxa"/>
            <w:noWrap/>
            <w:vAlign w:val="bottom"/>
            <w:hideMark/>
          </w:tcPr>
          <w:p w14:paraId="4292ADC3" w14:textId="150020FC" w:rsidR="008852CB" w:rsidRPr="006B1C5D" w:rsidRDefault="008852CB" w:rsidP="00092F28">
            <w:pPr>
              <w:spacing w:line="360" w:lineRule="auto"/>
              <w:jc w:val="right"/>
              <w:rPr>
                <w:rFonts w:eastAsia="Times New Roman"/>
                <w:color w:val="000000"/>
              </w:rPr>
            </w:pPr>
            <w:r w:rsidRPr="006B1C5D">
              <w:rPr>
                <w:rFonts w:eastAsia="Times New Roman"/>
                <w:color w:val="000000"/>
              </w:rPr>
              <w:t>-0.053</w:t>
            </w:r>
          </w:p>
        </w:tc>
        <w:tc>
          <w:tcPr>
            <w:tcW w:w="1170" w:type="dxa"/>
            <w:noWrap/>
            <w:vAlign w:val="bottom"/>
            <w:hideMark/>
          </w:tcPr>
          <w:p w14:paraId="1020F13A" w14:textId="705B609D" w:rsidR="008852CB" w:rsidRPr="006B1C5D" w:rsidRDefault="008852CB" w:rsidP="00092F28">
            <w:pPr>
              <w:spacing w:line="360" w:lineRule="auto"/>
              <w:jc w:val="right"/>
              <w:rPr>
                <w:rFonts w:eastAsia="Times New Roman"/>
                <w:color w:val="000000"/>
              </w:rPr>
            </w:pPr>
            <w:r w:rsidRPr="006B1C5D">
              <w:rPr>
                <w:rFonts w:eastAsia="Times New Roman"/>
                <w:color w:val="000000"/>
              </w:rPr>
              <w:t>0.958</w:t>
            </w:r>
          </w:p>
        </w:tc>
        <w:tc>
          <w:tcPr>
            <w:tcW w:w="1080" w:type="dxa"/>
            <w:noWrap/>
            <w:vAlign w:val="bottom"/>
            <w:hideMark/>
          </w:tcPr>
          <w:p w14:paraId="5AD2FA50" w14:textId="301A8B75" w:rsidR="008852CB" w:rsidRPr="006B1C5D" w:rsidRDefault="008852CB" w:rsidP="00092F28">
            <w:pPr>
              <w:spacing w:line="360" w:lineRule="auto"/>
              <w:jc w:val="right"/>
              <w:rPr>
                <w:rFonts w:eastAsia="Times New Roman"/>
                <w:color w:val="000000"/>
              </w:rPr>
            </w:pPr>
            <w:r w:rsidRPr="006B1C5D">
              <w:rPr>
                <w:rFonts w:eastAsia="Times New Roman"/>
                <w:color w:val="000000"/>
              </w:rPr>
              <w:t>-1.082</w:t>
            </w:r>
          </w:p>
        </w:tc>
        <w:tc>
          <w:tcPr>
            <w:tcW w:w="1075" w:type="dxa"/>
            <w:noWrap/>
            <w:vAlign w:val="bottom"/>
            <w:hideMark/>
          </w:tcPr>
          <w:p w14:paraId="6AD9AA66" w14:textId="0A763B06" w:rsidR="008852CB" w:rsidRPr="006B1C5D" w:rsidRDefault="008852CB" w:rsidP="00092F28">
            <w:pPr>
              <w:spacing w:line="360" w:lineRule="auto"/>
              <w:jc w:val="right"/>
              <w:rPr>
                <w:rFonts w:eastAsia="Times New Roman"/>
                <w:color w:val="000000"/>
              </w:rPr>
            </w:pPr>
            <w:r w:rsidRPr="006B1C5D">
              <w:rPr>
                <w:rFonts w:eastAsia="Times New Roman"/>
                <w:color w:val="000000"/>
              </w:rPr>
              <w:t>0.299</w:t>
            </w:r>
          </w:p>
        </w:tc>
      </w:tr>
      <w:tr w:rsidR="008852CB" w:rsidRPr="006B1C5D" w14:paraId="3F9CF527" w14:textId="77777777" w:rsidTr="008852CB">
        <w:trPr>
          <w:trHeight w:val="340"/>
        </w:trPr>
        <w:tc>
          <w:tcPr>
            <w:tcW w:w="2561" w:type="dxa"/>
            <w:noWrap/>
            <w:hideMark/>
          </w:tcPr>
          <w:p w14:paraId="52AE6A15" w14:textId="77777777" w:rsidR="008852CB" w:rsidRPr="006B1C5D" w:rsidRDefault="008852CB" w:rsidP="00092F28">
            <w:pPr>
              <w:spacing w:line="360" w:lineRule="auto"/>
              <w:rPr>
                <w:rFonts w:eastAsia="Times New Roman"/>
                <w:color w:val="000000"/>
              </w:rPr>
            </w:pPr>
            <w:r w:rsidRPr="006B1C5D">
              <w:rPr>
                <w:rFonts w:eastAsia="Times New Roman"/>
                <w:color w:val="000000"/>
              </w:rPr>
              <w:t>Simpson</w:t>
            </w:r>
          </w:p>
        </w:tc>
        <w:tc>
          <w:tcPr>
            <w:tcW w:w="1124" w:type="dxa"/>
            <w:noWrap/>
            <w:vAlign w:val="bottom"/>
            <w:hideMark/>
          </w:tcPr>
          <w:p w14:paraId="08288571" w14:textId="436600FD" w:rsidR="008852CB" w:rsidRPr="006B1C5D" w:rsidRDefault="008852CB" w:rsidP="00092F28">
            <w:pPr>
              <w:spacing w:line="360" w:lineRule="auto"/>
              <w:jc w:val="right"/>
              <w:rPr>
                <w:rFonts w:eastAsia="Times New Roman"/>
                <w:color w:val="000000"/>
              </w:rPr>
            </w:pPr>
            <w:r w:rsidRPr="006B1C5D">
              <w:rPr>
                <w:rFonts w:eastAsia="Times New Roman"/>
                <w:color w:val="000000"/>
              </w:rPr>
              <w:t>-2.701</w:t>
            </w:r>
          </w:p>
        </w:tc>
        <w:tc>
          <w:tcPr>
            <w:tcW w:w="1170" w:type="dxa"/>
            <w:noWrap/>
            <w:vAlign w:val="bottom"/>
            <w:hideMark/>
          </w:tcPr>
          <w:p w14:paraId="1594036A" w14:textId="3C358A5B" w:rsidR="008852CB" w:rsidRPr="006B1C5D" w:rsidRDefault="008852CB" w:rsidP="00092F28">
            <w:pPr>
              <w:spacing w:line="360" w:lineRule="auto"/>
              <w:jc w:val="right"/>
              <w:rPr>
                <w:rFonts w:eastAsia="Times New Roman"/>
                <w:color w:val="000000"/>
              </w:rPr>
            </w:pPr>
            <w:r w:rsidRPr="006B1C5D">
              <w:rPr>
                <w:rFonts w:eastAsia="Times New Roman"/>
                <w:color w:val="000000"/>
              </w:rPr>
              <w:t>0.018</w:t>
            </w:r>
          </w:p>
        </w:tc>
        <w:tc>
          <w:tcPr>
            <w:tcW w:w="1170" w:type="dxa"/>
            <w:noWrap/>
            <w:vAlign w:val="bottom"/>
            <w:hideMark/>
          </w:tcPr>
          <w:p w14:paraId="6A53B84C" w14:textId="263B628E" w:rsidR="008852CB" w:rsidRPr="006B1C5D" w:rsidRDefault="008852CB" w:rsidP="00092F28">
            <w:pPr>
              <w:spacing w:line="360" w:lineRule="auto"/>
              <w:jc w:val="right"/>
              <w:rPr>
                <w:rFonts w:eastAsia="Times New Roman"/>
                <w:color w:val="000000"/>
              </w:rPr>
            </w:pPr>
            <w:r w:rsidRPr="006B1C5D">
              <w:rPr>
                <w:rFonts w:eastAsia="Times New Roman"/>
                <w:color w:val="000000"/>
              </w:rPr>
              <w:t>-0.564</w:t>
            </w:r>
          </w:p>
        </w:tc>
        <w:tc>
          <w:tcPr>
            <w:tcW w:w="1170" w:type="dxa"/>
            <w:noWrap/>
            <w:vAlign w:val="bottom"/>
            <w:hideMark/>
          </w:tcPr>
          <w:p w14:paraId="28D21DB1" w14:textId="7E49B9F6" w:rsidR="008852CB" w:rsidRPr="006B1C5D" w:rsidRDefault="008852CB" w:rsidP="00092F28">
            <w:pPr>
              <w:spacing w:line="360" w:lineRule="auto"/>
              <w:jc w:val="right"/>
              <w:rPr>
                <w:rFonts w:eastAsia="Times New Roman"/>
                <w:color w:val="000000"/>
              </w:rPr>
            </w:pPr>
            <w:r w:rsidRPr="006B1C5D">
              <w:rPr>
                <w:rFonts w:eastAsia="Times New Roman"/>
                <w:color w:val="000000"/>
              </w:rPr>
              <w:t>0.582</w:t>
            </w:r>
          </w:p>
        </w:tc>
        <w:tc>
          <w:tcPr>
            <w:tcW w:w="1080" w:type="dxa"/>
            <w:noWrap/>
            <w:vAlign w:val="bottom"/>
            <w:hideMark/>
          </w:tcPr>
          <w:p w14:paraId="1FC9E03A" w14:textId="7D6E94D6" w:rsidR="008852CB" w:rsidRPr="006B1C5D" w:rsidRDefault="008852CB" w:rsidP="00092F28">
            <w:pPr>
              <w:spacing w:line="360" w:lineRule="auto"/>
              <w:jc w:val="right"/>
              <w:rPr>
                <w:rFonts w:eastAsia="Times New Roman"/>
                <w:color w:val="000000"/>
              </w:rPr>
            </w:pPr>
            <w:r w:rsidRPr="006B1C5D">
              <w:rPr>
                <w:rFonts w:eastAsia="Times New Roman"/>
                <w:color w:val="000000"/>
              </w:rPr>
              <w:t>-0.601</w:t>
            </w:r>
          </w:p>
        </w:tc>
        <w:tc>
          <w:tcPr>
            <w:tcW w:w="1075" w:type="dxa"/>
            <w:noWrap/>
            <w:vAlign w:val="bottom"/>
            <w:hideMark/>
          </w:tcPr>
          <w:p w14:paraId="1EABCB24" w14:textId="370CAC93" w:rsidR="008852CB" w:rsidRPr="006B1C5D" w:rsidRDefault="008852CB" w:rsidP="00092F28">
            <w:pPr>
              <w:spacing w:line="360" w:lineRule="auto"/>
              <w:jc w:val="right"/>
              <w:rPr>
                <w:rFonts w:eastAsia="Times New Roman"/>
                <w:color w:val="000000"/>
              </w:rPr>
            </w:pPr>
            <w:r w:rsidRPr="006B1C5D">
              <w:rPr>
                <w:rFonts w:eastAsia="Times New Roman"/>
                <w:color w:val="000000"/>
              </w:rPr>
              <w:t>0.558</w:t>
            </w:r>
          </w:p>
        </w:tc>
      </w:tr>
      <w:tr w:rsidR="008852CB" w:rsidRPr="006B1C5D" w14:paraId="6D8920C2" w14:textId="77777777" w:rsidTr="008852CB">
        <w:trPr>
          <w:trHeight w:val="340"/>
        </w:trPr>
        <w:tc>
          <w:tcPr>
            <w:tcW w:w="2561" w:type="dxa"/>
            <w:noWrap/>
            <w:hideMark/>
          </w:tcPr>
          <w:p w14:paraId="0375A12E" w14:textId="77777777" w:rsidR="008852CB" w:rsidRPr="006B1C5D" w:rsidRDefault="008852CB" w:rsidP="00092F28">
            <w:pPr>
              <w:spacing w:line="360" w:lineRule="auto"/>
              <w:rPr>
                <w:rFonts w:eastAsia="Times New Roman"/>
                <w:color w:val="000000"/>
              </w:rPr>
            </w:pPr>
            <w:r w:rsidRPr="006B1C5D">
              <w:rPr>
                <w:rFonts w:eastAsia="Times New Roman"/>
                <w:color w:val="000000"/>
              </w:rPr>
              <w:t>Shannon</w:t>
            </w:r>
          </w:p>
        </w:tc>
        <w:tc>
          <w:tcPr>
            <w:tcW w:w="1124" w:type="dxa"/>
            <w:noWrap/>
            <w:vAlign w:val="bottom"/>
            <w:hideMark/>
          </w:tcPr>
          <w:p w14:paraId="52B5042D" w14:textId="0AE35309" w:rsidR="008852CB" w:rsidRPr="006B1C5D" w:rsidRDefault="008852CB" w:rsidP="00092F28">
            <w:pPr>
              <w:spacing w:line="360" w:lineRule="auto"/>
              <w:jc w:val="right"/>
              <w:rPr>
                <w:rFonts w:eastAsia="Times New Roman"/>
                <w:color w:val="000000"/>
              </w:rPr>
            </w:pPr>
            <w:r w:rsidRPr="006B1C5D">
              <w:rPr>
                <w:rFonts w:eastAsia="Times New Roman"/>
                <w:color w:val="000000"/>
              </w:rPr>
              <w:t>-3.109</w:t>
            </w:r>
          </w:p>
        </w:tc>
        <w:tc>
          <w:tcPr>
            <w:tcW w:w="1170" w:type="dxa"/>
            <w:noWrap/>
            <w:vAlign w:val="bottom"/>
            <w:hideMark/>
          </w:tcPr>
          <w:p w14:paraId="056E2178" w14:textId="5597D7FC" w:rsidR="008852CB" w:rsidRPr="006B1C5D" w:rsidRDefault="008852CB" w:rsidP="00092F28">
            <w:pPr>
              <w:spacing w:line="360" w:lineRule="auto"/>
              <w:jc w:val="right"/>
              <w:rPr>
                <w:rFonts w:eastAsia="Times New Roman"/>
                <w:color w:val="000000"/>
              </w:rPr>
            </w:pPr>
            <w:r w:rsidRPr="006B1C5D">
              <w:rPr>
                <w:rFonts w:eastAsia="Times New Roman"/>
                <w:color w:val="000000"/>
              </w:rPr>
              <w:t>0.008</w:t>
            </w:r>
          </w:p>
        </w:tc>
        <w:tc>
          <w:tcPr>
            <w:tcW w:w="1170" w:type="dxa"/>
            <w:noWrap/>
            <w:vAlign w:val="bottom"/>
            <w:hideMark/>
          </w:tcPr>
          <w:p w14:paraId="6D06BA61" w14:textId="38BF289E" w:rsidR="008852CB" w:rsidRPr="006B1C5D" w:rsidRDefault="008852CB" w:rsidP="00092F28">
            <w:pPr>
              <w:spacing w:line="360" w:lineRule="auto"/>
              <w:jc w:val="right"/>
              <w:rPr>
                <w:rFonts w:eastAsia="Times New Roman"/>
                <w:color w:val="000000"/>
              </w:rPr>
            </w:pPr>
            <w:r w:rsidRPr="006B1C5D">
              <w:rPr>
                <w:rFonts w:eastAsia="Times New Roman"/>
                <w:color w:val="000000"/>
              </w:rPr>
              <w:t>-0.897</w:t>
            </w:r>
          </w:p>
        </w:tc>
        <w:tc>
          <w:tcPr>
            <w:tcW w:w="1170" w:type="dxa"/>
            <w:noWrap/>
            <w:vAlign w:val="bottom"/>
            <w:hideMark/>
          </w:tcPr>
          <w:p w14:paraId="36290783" w14:textId="693FF1A0" w:rsidR="008852CB" w:rsidRPr="006B1C5D" w:rsidRDefault="008852CB" w:rsidP="00092F28">
            <w:pPr>
              <w:spacing w:line="360" w:lineRule="auto"/>
              <w:jc w:val="right"/>
              <w:rPr>
                <w:rFonts w:eastAsia="Times New Roman"/>
                <w:color w:val="000000"/>
              </w:rPr>
            </w:pPr>
            <w:r w:rsidRPr="006B1C5D">
              <w:rPr>
                <w:rFonts w:eastAsia="Times New Roman"/>
                <w:color w:val="000000"/>
              </w:rPr>
              <w:t>0.386</w:t>
            </w:r>
          </w:p>
        </w:tc>
        <w:tc>
          <w:tcPr>
            <w:tcW w:w="1080" w:type="dxa"/>
            <w:noWrap/>
            <w:vAlign w:val="bottom"/>
            <w:hideMark/>
          </w:tcPr>
          <w:p w14:paraId="5F11F232" w14:textId="17B4E202" w:rsidR="008852CB" w:rsidRPr="006B1C5D" w:rsidRDefault="008852CB" w:rsidP="00092F28">
            <w:pPr>
              <w:spacing w:line="360" w:lineRule="auto"/>
              <w:jc w:val="right"/>
              <w:rPr>
                <w:rFonts w:eastAsia="Times New Roman"/>
                <w:color w:val="000000"/>
              </w:rPr>
            </w:pPr>
            <w:r w:rsidRPr="006B1C5D">
              <w:rPr>
                <w:rFonts w:eastAsia="Times New Roman"/>
                <w:color w:val="000000"/>
              </w:rPr>
              <w:t>-0.663</w:t>
            </w:r>
          </w:p>
        </w:tc>
        <w:tc>
          <w:tcPr>
            <w:tcW w:w="1075" w:type="dxa"/>
            <w:noWrap/>
            <w:vAlign w:val="bottom"/>
            <w:hideMark/>
          </w:tcPr>
          <w:p w14:paraId="4E855E8D" w14:textId="21F516D7" w:rsidR="008852CB" w:rsidRPr="006B1C5D" w:rsidRDefault="008852CB" w:rsidP="00092F28">
            <w:pPr>
              <w:spacing w:line="360" w:lineRule="auto"/>
              <w:jc w:val="right"/>
              <w:rPr>
                <w:rFonts w:eastAsia="Times New Roman"/>
                <w:color w:val="000000"/>
              </w:rPr>
            </w:pPr>
            <w:r w:rsidRPr="006B1C5D">
              <w:rPr>
                <w:rFonts w:eastAsia="Times New Roman"/>
                <w:color w:val="000000"/>
              </w:rPr>
              <w:t>0.519</w:t>
            </w:r>
          </w:p>
        </w:tc>
      </w:tr>
    </w:tbl>
    <w:p w14:paraId="61A6E499" w14:textId="77777777" w:rsidR="008852CB" w:rsidRPr="006B1C5D" w:rsidRDefault="008852CB" w:rsidP="00092F28">
      <w:pPr>
        <w:spacing w:line="360" w:lineRule="auto"/>
      </w:pPr>
    </w:p>
    <w:p w14:paraId="1EFAE99B" w14:textId="77777777" w:rsidR="00910074" w:rsidRPr="006B1C5D" w:rsidRDefault="00910074" w:rsidP="00092F28">
      <w:pPr>
        <w:spacing w:line="360" w:lineRule="auto"/>
        <w:rPr>
          <w:b/>
        </w:rPr>
      </w:pPr>
      <w:r w:rsidRPr="006B1C5D">
        <w:rPr>
          <w:b/>
        </w:rPr>
        <w:br w:type="page"/>
      </w:r>
    </w:p>
    <w:p w14:paraId="7DD890E8" w14:textId="77777777" w:rsidR="00AF0434" w:rsidRDefault="00107480" w:rsidP="00092F28">
      <w:pPr>
        <w:spacing w:line="360" w:lineRule="auto"/>
        <w:rPr>
          <w:b/>
        </w:rPr>
      </w:pPr>
      <w:r w:rsidRPr="006B1C5D">
        <w:rPr>
          <w:b/>
        </w:rPr>
        <w:lastRenderedPageBreak/>
        <w:t>REFERENCES</w:t>
      </w:r>
    </w:p>
    <w:p w14:paraId="32B9F881" w14:textId="77777777" w:rsidR="00AF0434" w:rsidRDefault="00AF0434" w:rsidP="00092F28">
      <w:pPr>
        <w:spacing w:line="360" w:lineRule="auto"/>
        <w:rPr>
          <w:b/>
        </w:rPr>
      </w:pPr>
    </w:p>
    <w:p w14:paraId="11F03734" w14:textId="77777777" w:rsidR="00AF0434" w:rsidRPr="00AF0434" w:rsidRDefault="00AF0434" w:rsidP="00AF0434">
      <w:pPr>
        <w:pStyle w:val="EndNoteBibliography"/>
        <w:ind w:left="720" w:hanging="720"/>
        <w:rPr>
          <w:noProof/>
        </w:rPr>
      </w:pPr>
      <w:r>
        <w:rPr>
          <w:b/>
        </w:rPr>
        <w:fldChar w:fldCharType="begin"/>
      </w:r>
      <w:r>
        <w:rPr>
          <w:b/>
        </w:rPr>
        <w:instrText xml:space="preserve"> ADDIN EN.REFLIST </w:instrText>
      </w:r>
      <w:r>
        <w:rPr>
          <w:b/>
        </w:rPr>
        <w:fldChar w:fldCharType="separate"/>
      </w:r>
      <w:r w:rsidRPr="00AF0434">
        <w:rPr>
          <w:noProof/>
        </w:rPr>
        <w:t>1.</w:t>
      </w:r>
      <w:r w:rsidRPr="00AF0434">
        <w:rPr>
          <w:noProof/>
        </w:rPr>
        <w:tab/>
        <w:t xml:space="preserve">Green JL, Bohannan BJ, Whitaker RJ: </w:t>
      </w:r>
      <w:r w:rsidRPr="00AF0434">
        <w:rPr>
          <w:b/>
          <w:noProof/>
        </w:rPr>
        <w:t>Microbial biogeography: from taxonomy to traits</w:t>
      </w:r>
      <w:r w:rsidRPr="00AF0434">
        <w:rPr>
          <w:noProof/>
        </w:rPr>
        <w:t xml:space="preserve">. </w:t>
      </w:r>
      <w:r w:rsidRPr="00AF0434">
        <w:rPr>
          <w:i/>
          <w:noProof/>
        </w:rPr>
        <w:t xml:space="preserve">Science </w:t>
      </w:r>
      <w:r w:rsidRPr="00AF0434">
        <w:rPr>
          <w:noProof/>
        </w:rPr>
        <w:t xml:space="preserve">2008, </w:t>
      </w:r>
      <w:r w:rsidRPr="00AF0434">
        <w:rPr>
          <w:b/>
          <w:noProof/>
        </w:rPr>
        <w:t>320</w:t>
      </w:r>
      <w:r w:rsidRPr="00AF0434">
        <w:rPr>
          <w:noProof/>
        </w:rPr>
        <w:t>(5879):1039-1043.</w:t>
      </w:r>
    </w:p>
    <w:p w14:paraId="74A0610C" w14:textId="77777777" w:rsidR="00AF0434" w:rsidRPr="00AF0434" w:rsidRDefault="00AF0434" w:rsidP="00AF0434">
      <w:pPr>
        <w:pStyle w:val="EndNoteBibliography"/>
        <w:ind w:left="720" w:hanging="720"/>
        <w:rPr>
          <w:noProof/>
        </w:rPr>
      </w:pPr>
      <w:r w:rsidRPr="00AF0434">
        <w:rPr>
          <w:noProof/>
        </w:rPr>
        <w:t>2.</w:t>
      </w:r>
      <w:r w:rsidRPr="00AF0434">
        <w:rPr>
          <w:noProof/>
        </w:rPr>
        <w:tab/>
        <w:t xml:space="preserve">Goldford JE, Lu N, Bajic D, Estrela S, Tikhonov M, Sanchez-Gorostiaga A, Segre D, Mehta P, Sanchez A: </w:t>
      </w:r>
      <w:r w:rsidRPr="00AF0434">
        <w:rPr>
          <w:b/>
          <w:noProof/>
        </w:rPr>
        <w:t>Emergent simplicity in microbial community assembly</w:t>
      </w:r>
      <w:r w:rsidRPr="00AF0434">
        <w:rPr>
          <w:noProof/>
        </w:rPr>
        <w:t xml:space="preserve">. </w:t>
      </w:r>
      <w:r w:rsidRPr="00AF0434">
        <w:rPr>
          <w:i/>
          <w:noProof/>
        </w:rPr>
        <w:t xml:space="preserve">Science </w:t>
      </w:r>
      <w:r w:rsidRPr="00AF0434">
        <w:rPr>
          <w:noProof/>
        </w:rPr>
        <w:t xml:space="preserve">2018, </w:t>
      </w:r>
      <w:r w:rsidRPr="00AF0434">
        <w:rPr>
          <w:b/>
          <w:noProof/>
        </w:rPr>
        <w:t>361</w:t>
      </w:r>
      <w:r w:rsidRPr="00AF0434">
        <w:rPr>
          <w:noProof/>
        </w:rPr>
        <w:t>(6401):469-474.</w:t>
      </w:r>
    </w:p>
    <w:p w14:paraId="79CF7101" w14:textId="77777777" w:rsidR="00AF0434" w:rsidRPr="00AF0434" w:rsidRDefault="00AF0434" w:rsidP="00AF0434">
      <w:pPr>
        <w:pStyle w:val="EndNoteBibliography"/>
        <w:ind w:left="720" w:hanging="720"/>
        <w:rPr>
          <w:noProof/>
        </w:rPr>
      </w:pPr>
      <w:r w:rsidRPr="00AF0434">
        <w:rPr>
          <w:noProof/>
        </w:rPr>
        <w:t>3.</w:t>
      </w:r>
      <w:r w:rsidRPr="00AF0434">
        <w:rPr>
          <w:noProof/>
        </w:rPr>
        <w:tab/>
        <w:t xml:space="preserve">Zhao P, Bao J, Wang X, Liu Y, Li C, Chai B: </w:t>
      </w:r>
      <w:r w:rsidRPr="00AF0434">
        <w:rPr>
          <w:b/>
          <w:noProof/>
        </w:rPr>
        <w:t>Deterministic processes dominate soil microbial community assembly in subalpine coniferous forests on the Loess Plateau</w:t>
      </w:r>
      <w:r w:rsidRPr="00AF0434">
        <w:rPr>
          <w:noProof/>
        </w:rPr>
        <w:t xml:space="preserve">. </w:t>
      </w:r>
      <w:r w:rsidRPr="00AF0434">
        <w:rPr>
          <w:i/>
          <w:noProof/>
        </w:rPr>
        <w:t xml:space="preserve">PeerJ </w:t>
      </w:r>
      <w:r w:rsidRPr="00AF0434">
        <w:rPr>
          <w:noProof/>
        </w:rPr>
        <w:t xml:space="preserve">2019, </w:t>
      </w:r>
      <w:r w:rsidRPr="00AF0434">
        <w:rPr>
          <w:b/>
          <w:noProof/>
        </w:rPr>
        <w:t>7</w:t>
      </w:r>
      <w:r w:rsidRPr="00AF0434">
        <w:rPr>
          <w:noProof/>
        </w:rPr>
        <w:t>:e6746.</w:t>
      </w:r>
    </w:p>
    <w:p w14:paraId="05D2AA7E" w14:textId="77777777" w:rsidR="00AF0434" w:rsidRPr="00AF0434" w:rsidRDefault="00AF0434" w:rsidP="00AF0434">
      <w:pPr>
        <w:pStyle w:val="EndNoteBibliography"/>
        <w:ind w:left="720" w:hanging="720"/>
        <w:rPr>
          <w:noProof/>
        </w:rPr>
      </w:pPr>
      <w:r w:rsidRPr="00AF0434">
        <w:rPr>
          <w:noProof/>
        </w:rPr>
        <w:t>4.</w:t>
      </w:r>
      <w:r w:rsidRPr="00AF0434">
        <w:rPr>
          <w:noProof/>
        </w:rPr>
        <w:tab/>
        <w:t xml:space="preserve">Mello BL, Alessi AM, McQueen-Mason S, Bruce NC, Polikarpov I: </w:t>
      </w:r>
      <w:r w:rsidRPr="00AF0434">
        <w:rPr>
          <w:b/>
          <w:noProof/>
        </w:rPr>
        <w:t>Nutrient availability shapes the microbial community structure in sugarcane bagasse compost-derived consortia</w:t>
      </w:r>
      <w:r w:rsidRPr="00AF0434">
        <w:rPr>
          <w:noProof/>
        </w:rPr>
        <w:t xml:space="preserve">. </w:t>
      </w:r>
      <w:r w:rsidRPr="00AF0434">
        <w:rPr>
          <w:i/>
          <w:noProof/>
        </w:rPr>
        <w:t xml:space="preserve">Sci Rep </w:t>
      </w:r>
      <w:r w:rsidRPr="00AF0434">
        <w:rPr>
          <w:noProof/>
        </w:rPr>
        <w:t xml:space="preserve">2016, </w:t>
      </w:r>
      <w:r w:rsidRPr="00AF0434">
        <w:rPr>
          <w:b/>
          <w:noProof/>
        </w:rPr>
        <w:t>6</w:t>
      </w:r>
      <w:r w:rsidRPr="00AF0434">
        <w:rPr>
          <w:noProof/>
        </w:rPr>
        <w:t>:38781.</w:t>
      </w:r>
    </w:p>
    <w:p w14:paraId="39CCE7D8" w14:textId="77777777" w:rsidR="00AF0434" w:rsidRPr="00AF0434" w:rsidRDefault="00AF0434" w:rsidP="00AF0434">
      <w:pPr>
        <w:pStyle w:val="EndNoteBibliography"/>
        <w:ind w:left="720" w:hanging="720"/>
        <w:rPr>
          <w:noProof/>
        </w:rPr>
      </w:pPr>
      <w:r w:rsidRPr="00AF0434">
        <w:rPr>
          <w:noProof/>
        </w:rPr>
        <w:t>5.</w:t>
      </w:r>
      <w:r w:rsidRPr="00AF0434">
        <w:rPr>
          <w:noProof/>
        </w:rPr>
        <w:tab/>
        <w:t xml:space="preserve">Armstrong A, Valverde A, Ramond JB, Makhalanyane TP, Jansson JK, Hopkins DW, Aspray TJ, Seely M, Trindade MI, Cowan DA: </w:t>
      </w:r>
      <w:r w:rsidRPr="00AF0434">
        <w:rPr>
          <w:b/>
          <w:noProof/>
        </w:rPr>
        <w:t>Temporal dynamics of hot desert microbial communities reveal structural and functional responses to water input</w:t>
      </w:r>
      <w:r w:rsidRPr="00AF0434">
        <w:rPr>
          <w:noProof/>
        </w:rPr>
        <w:t xml:space="preserve">. </w:t>
      </w:r>
      <w:r w:rsidRPr="00AF0434">
        <w:rPr>
          <w:i/>
          <w:noProof/>
        </w:rPr>
        <w:t xml:space="preserve">Sci Rep </w:t>
      </w:r>
      <w:r w:rsidRPr="00AF0434">
        <w:rPr>
          <w:noProof/>
        </w:rPr>
        <w:t xml:space="preserve">2016, </w:t>
      </w:r>
      <w:r w:rsidRPr="00AF0434">
        <w:rPr>
          <w:b/>
          <w:noProof/>
        </w:rPr>
        <w:t>6</w:t>
      </w:r>
      <w:r w:rsidRPr="00AF0434">
        <w:rPr>
          <w:noProof/>
        </w:rPr>
        <w:t>:34434.</w:t>
      </w:r>
    </w:p>
    <w:p w14:paraId="45B9DB4F" w14:textId="77777777" w:rsidR="00AF0434" w:rsidRPr="00AF0434" w:rsidRDefault="00AF0434" w:rsidP="00AF0434">
      <w:pPr>
        <w:pStyle w:val="EndNoteBibliography"/>
        <w:ind w:left="720" w:hanging="720"/>
        <w:rPr>
          <w:noProof/>
        </w:rPr>
      </w:pPr>
      <w:r w:rsidRPr="00AF0434">
        <w:rPr>
          <w:noProof/>
        </w:rPr>
        <w:t>6.</w:t>
      </w:r>
      <w:r w:rsidRPr="00AF0434">
        <w:rPr>
          <w:noProof/>
        </w:rPr>
        <w:tab/>
        <w:t xml:space="preserve">Frossard A, Ramond JB, Seely M, Cowan DA: </w:t>
      </w:r>
      <w:r w:rsidRPr="00AF0434">
        <w:rPr>
          <w:b/>
          <w:noProof/>
        </w:rPr>
        <w:t>Water regime history drives responses of soil Namib Desert microbial communities to wetting events</w:t>
      </w:r>
      <w:r w:rsidRPr="00AF0434">
        <w:rPr>
          <w:noProof/>
        </w:rPr>
        <w:t xml:space="preserve">. </w:t>
      </w:r>
      <w:r w:rsidRPr="00AF0434">
        <w:rPr>
          <w:i/>
          <w:noProof/>
        </w:rPr>
        <w:t xml:space="preserve">Sci Rep </w:t>
      </w:r>
      <w:r w:rsidRPr="00AF0434">
        <w:rPr>
          <w:noProof/>
        </w:rPr>
        <w:t xml:space="preserve">2015, </w:t>
      </w:r>
      <w:r w:rsidRPr="00AF0434">
        <w:rPr>
          <w:b/>
          <w:noProof/>
        </w:rPr>
        <w:t>5</w:t>
      </w:r>
      <w:r w:rsidRPr="00AF0434">
        <w:rPr>
          <w:noProof/>
        </w:rPr>
        <w:t>:12263.</w:t>
      </w:r>
    </w:p>
    <w:p w14:paraId="06F2A14D" w14:textId="77777777" w:rsidR="00AF0434" w:rsidRPr="00AF0434" w:rsidRDefault="00AF0434" w:rsidP="00AF0434">
      <w:pPr>
        <w:pStyle w:val="EndNoteBibliography"/>
        <w:ind w:left="720" w:hanging="720"/>
        <w:rPr>
          <w:noProof/>
        </w:rPr>
      </w:pPr>
      <w:r w:rsidRPr="00AF0434">
        <w:rPr>
          <w:noProof/>
        </w:rPr>
        <w:t>7.</w:t>
      </w:r>
      <w:r w:rsidRPr="00AF0434">
        <w:rPr>
          <w:noProof/>
        </w:rPr>
        <w:tab/>
        <w:t xml:space="preserve">Merino N, Aronson HS, Bojanova DP, Feyhl-Buska J, Wong ML, Zhang S, Giovannelli D: </w:t>
      </w:r>
      <w:r w:rsidRPr="00AF0434">
        <w:rPr>
          <w:b/>
          <w:noProof/>
        </w:rPr>
        <w:t>Living at the Extremes: Extremophiles and the Limits of Life in a Planetary Context</w:t>
      </w:r>
      <w:r w:rsidRPr="00AF0434">
        <w:rPr>
          <w:noProof/>
        </w:rPr>
        <w:t xml:space="preserve">. </w:t>
      </w:r>
      <w:r w:rsidRPr="00AF0434">
        <w:rPr>
          <w:i/>
          <w:noProof/>
        </w:rPr>
        <w:t xml:space="preserve">Front Microbiol </w:t>
      </w:r>
      <w:r w:rsidRPr="00AF0434">
        <w:rPr>
          <w:noProof/>
        </w:rPr>
        <w:t xml:space="preserve">2019, </w:t>
      </w:r>
      <w:r w:rsidRPr="00AF0434">
        <w:rPr>
          <w:b/>
          <w:noProof/>
        </w:rPr>
        <w:t>10</w:t>
      </w:r>
      <w:r w:rsidRPr="00AF0434">
        <w:rPr>
          <w:noProof/>
        </w:rPr>
        <w:t>:780.</w:t>
      </w:r>
    </w:p>
    <w:p w14:paraId="3FEA645D" w14:textId="77777777" w:rsidR="00AF0434" w:rsidRPr="00AF0434" w:rsidRDefault="00AF0434" w:rsidP="00AF0434">
      <w:pPr>
        <w:pStyle w:val="EndNoteBibliography"/>
        <w:ind w:left="720" w:hanging="720"/>
        <w:rPr>
          <w:noProof/>
        </w:rPr>
      </w:pPr>
      <w:r w:rsidRPr="00AF0434">
        <w:rPr>
          <w:noProof/>
        </w:rPr>
        <w:t>8.</w:t>
      </w:r>
      <w:r w:rsidRPr="00AF0434">
        <w:rPr>
          <w:noProof/>
        </w:rPr>
        <w:tab/>
        <w:t xml:space="preserve">Schmid AK, Allers T, DiRuggiero J: </w:t>
      </w:r>
      <w:r w:rsidRPr="00AF0434">
        <w:rPr>
          <w:b/>
          <w:noProof/>
        </w:rPr>
        <w:t>SnapShot: Microbial Extremophiles</w:t>
      </w:r>
      <w:r w:rsidRPr="00AF0434">
        <w:rPr>
          <w:noProof/>
        </w:rPr>
        <w:t xml:space="preserve">. </w:t>
      </w:r>
      <w:r w:rsidRPr="00AF0434">
        <w:rPr>
          <w:i/>
          <w:noProof/>
        </w:rPr>
        <w:t xml:space="preserve">Cell </w:t>
      </w:r>
      <w:r w:rsidRPr="00AF0434">
        <w:rPr>
          <w:noProof/>
        </w:rPr>
        <w:t xml:space="preserve">2020, </w:t>
      </w:r>
      <w:r w:rsidRPr="00AF0434">
        <w:rPr>
          <w:b/>
          <w:noProof/>
        </w:rPr>
        <w:t>180</w:t>
      </w:r>
      <w:r w:rsidRPr="00AF0434">
        <w:rPr>
          <w:noProof/>
        </w:rPr>
        <w:t>(4):818-818 e811.</w:t>
      </w:r>
    </w:p>
    <w:p w14:paraId="3EB2D390" w14:textId="77777777" w:rsidR="00AF0434" w:rsidRPr="00AF0434" w:rsidRDefault="00AF0434" w:rsidP="00AF0434">
      <w:pPr>
        <w:pStyle w:val="EndNoteBibliography"/>
        <w:ind w:left="720" w:hanging="720"/>
        <w:rPr>
          <w:noProof/>
        </w:rPr>
      </w:pPr>
      <w:r w:rsidRPr="00AF0434">
        <w:rPr>
          <w:noProof/>
        </w:rPr>
        <w:t>9.</w:t>
      </w:r>
      <w:r w:rsidRPr="00AF0434">
        <w:rPr>
          <w:noProof/>
        </w:rPr>
        <w:tab/>
        <w:t xml:space="preserve">Uritskiy G, Getsin S, Munn A, Gomez-Silva B, Davila A, Glass B, Taylor J, DiRuggiero J: </w:t>
      </w:r>
      <w:r w:rsidRPr="00AF0434">
        <w:rPr>
          <w:b/>
          <w:noProof/>
        </w:rPr>
        <w:t>Halophilic microbial community compositional shift after a rare rainfall in the Atacama Desert</w:t>
      </w:r>
      <w:r w:rsidRPr="00AF0434">
        <w:rPr>
          <w:noProof/>
        </w:rPr>
        <w:t xml:space="preserve">. </w:t>
      </w:r>
      <w:r w:rsidRPr="00AF0434">
        <w:rPr>
          <w:i/>
          <w:noProof/>
        </w:rPr>
        <w:t xml:space="preserve">ISME J </w:t>
      </w:r>
      <w:r w:rsidRPr="00AF0434">
        <w:rPr>
          <w:noProof/>
        </w:rPr>
        <w:t>2019.</w:t>
      </w:r>
    </w:p>
    <w:p w14:paraId="1D7F4AD7" w14:textId="77777777" w:rsidR="00AF0434" w:rsidRPr="00AF0434" w:rsidRDefault="00AF0434" w:rsidP="00AF0434">
      <w:pPr>
        <w:pStyle w:val="EndNoteBibliography"/>
        <w:ind w:left="720" w:hanging="720"/>
        <w:rPr>
          <w:noProof/>
        </w:rPr>
      </w:pPr>
      <w:r w:rsidRPr="00AF0434">
        <w:rPr>
          <w:noProof/>
        </w:rPr>
        <w:t>10.</w:t>
      </w:r>
      <w:r w:rsidRPr="00AF0434">
        <w:rPr>
          <w:noProof/>
        </w:rPr>
        <w:tab/>
        <w:t xml:space="preserve">Crits-Christoph A, Robinson CK, Barnum T, Fricke WF, Davila AF, Jedynak B, McKay CP, Diruggiero J: </w:t>
      </w:r>
      <w:r w:rsidRPr="00AF0434">
        <w:rPr>
          <w:b/>
          <w:noProof/>
        </w:rPr>
        <w:t>Colonization patterns of soil microbial communities in the Atacama Desert</w:t>
      </w:r>
      <w:r w:rsidRPr="00AF0434">
        <w:rPr>
          <w:noProof/>
        </w:rPr>
        <w:t xml:space="preserve">. </w:t>
      </w:r>
      <w:r w:rsidRPr="00AF0434">
        <w:rPr>
          <w:i/>
          <w:noProof/>
        </w:rPr>
        <w:t xml:space="preserve">Microbiome </w:t>
      </w:r>
      <w:r w:rsidRPr="00AF0434">
        <w:rPr>
          <w:noProof/>
        </w:rPr>
        <w:t xml:space="preserve">2013, </w:t>
      </w:r>
      <w:r w:rsidRPr="00AF0434">
        <w:rPr>
          <w:b/>
          <w:noProof/>
        </w:rPr>
        <w:t>1</w:t>
      </w:r>
      <w:r w:rsidRPr="00AF0434">
        <w:rPr>
          <w:noProof/>
        </w:rPr>
        <w:t>(1):28.</w:t>
      </w:r>
    </w:p>
    <w:p w14:paraId="29D206FA" w14:textId="77777777" w:rsidR="00AF0434" w:rsidRPr="00AF0434" w:rsidRDefault="00AF0434" w:rsidP="00AF0434">
      <w:pPr>
        <w:pStyle w:val="EndNoteBibliography"/>
        <w:ind w:left="720" w:hanging="720"/>
        <w:rPr>
          <w:noProof/>
        </w:rPr>
      </w:pPr>
      <w:r w:rsidRPr="00AF0434">
        <w:rPr>
          <w:noProof/>
        </w:rPr>
        <w:t>11.</w:t>
      </w:r>
      <w:r w:rsidRPr="00AF0434">
        <w:rPr>
          <w:noProof/>
        </w:rPr>
        <w:tab/>
        <w:t xml:space="preserve">Feeser KL, Van Horn DJ, Buelow HN, Colman DR, McHugh TA, Okie JG, Schwartz E, Takacs-Vesbach CD: </w:t>
      </w:r>
      <w:r w:rsidRPr="00AF0434">
        <w:rPr>
          <w:b/>
          <w:noProof/>
        </w:rPr>
        <w:t>Local and Regional Scale Heterogeneity Drive Bacterial Community Diversity and Composition in a Polar Desert</w:t>
      </w:r>
      <w:r w:rsidRPr="00AF0434">
        <w:rPr>
          <w:noProof/>
        </w:rPr>
        <w:t xml:space="preserve">. </w:t>
      </w:r>
      <w:r w:rsidRPr="00AF0434">
        <w:rPr>
          <w:i/>
          <w:noProof/>
        </w:rPr>
        <w:t xml:space="preserve">Front Microbiol </w:t>
      </w:r>
      <w:r w:rsidRPr="00AF0434">
        <w:rPr>
          <w:noProof/>
        </w:rPr>
        <w:t xml:space="preserve">2018, </w:t>
      </w:r>
      <w:r w:rsidRPr="00AF0434">
        <w:rPr>
          <w:b/>
          <w:noProof/>
        </w:rPr>
        <w:t>9</w:t>
      </w:r>
      <w:r w:rsidRPr="00AF0434">
        <w:rPr>
          <w:noProof/>
        </w:rPr>
        <w:t>:1928.</w:t>
      </w:r>
    </w:p>
    <w:p w14:paraId="4EAE1897" w14:textId="77777777" w:rsidR="00AF0434" w:rsidRPr="00AF0434" w:rsidRDefault="00AF0434" w:rsidP="00AF0434">
      <w:pPr>
        <w:pStyle w:val="EndNoteBibliography"/>
        <w:ind w:left="720" w:hanging="720"/>
        <w:rPr>
          <w:noProof/>
        </w:rPr>
      </w:pPr>
      <w:r w:rsidRPr="00AF0434">
        <w:rPr>
          <w:noProof/>
        </w:rPr>
        <w:t>12.</w:t>
      </w:r>
      <w:r w:rsidRPr="00AF0434">
        <w:rPr>
          <w:noProof/>
        </w:rPr>
        <w:tab/>
        <w:t xml:space="preserve">Caruso T, Chan Y, Lacap DC, Lau MC, McKay CP, Pointing SB: </w:t>
      </w:r>
      <w:r w:rsidRPr="00AF0434">
        <w:rPr>
          <w:b/>
          <w:noProof/>
        </w:rPr>
        <w:t>Stochastic and deterministic processes interact in the assembly of desert microbial communities on a global scale</w:t>
      </w:r>
      <w:r w:rsidRPr="00AF0434">
        <w:rPr>
          <w:noProof/>
        </w:rPr>
        <w:t xml:space="preserve">. </w:t>
      </w:r>
      <w:r w:rsidRPr="00AF0434">
        <w:rPr>
          <w:i/>
          <w:noProof/>
        </w:rPr>
        <w:t xml:space="preserve">ISME J </w:t>
      </w:r>
      <w:r w:rsidRPr="00AF0434">
        <w:rPr>
          <w:noProof/>
        </w:rPr>
        <w:t xml:space="preserve">2011, </w:t>
      </w:r>
      <w:r w:rsidRPr="00AF0434">
        <w:rPr>
          <w:b/>
          <w:noProof/>
        </w:rPr>
        <w:t>5</w:t>
      </w:r>
      <w:r w:rsidRPr="00AF0434">
        <w:rPr>
          <w:noProof/>
        </w:rPr>
        <w:t>(9):1406-1413.</w:t>
      </w:r>
    </w:p>
    <w:p w14:paraId="1BB86791" w14:textId="77777777" w:rsidR="00AF0434" w:rsidRPr="00AF0434" w:rsidRDefault="00AF0434" w:rsidP="00AF0434">
      <w:pPr>
        <w:pStyle w:val="EndNoteBibliography"/>
        <w:ind w:left="720" w:hanging="720"/>
        <w:rPr>
          <w:noProof/>
        </w:rPr>
      </w:pPr>
      <w:r w:rsidRPr="00AF0434">
        <w:rPr>
          <w:noProof/>
        </w:rPr>
        <w:t>13.</w:t>
      </w:r>
      <w:r w:rsidRPr="00AF0434">
        <w:rPr>
          <w:noProof/>
        </w:rPr>
        <w:tab/>
        <w:t xml:space="preserve">Cáceres L, Gómez-Silva B, Garró X, Rodríguez V, Monardes V, McKay CP: </w:t>
      </w:r>
      <w:r w:rsidRPr="00AF0434">
        <w:rPr>
          <w:b/>
          <w:noProof/>
        </w:rPr>
        <w:t>Relative humidity patterns and fog water precipitation in the Atacama Desert and biological implications</w:t>
      </w:r>
      <w:r w:rsidRPr="00AF0434">
        <w:rPr>
          <w:noProof/>
        </w:rPr>
        <w:t xml:space="preserve">. </w:t>
      </w:r>
      <w:r w:rsidRPr="00AF0434">
        <w:rPr>
          <w:i/>
          <w:noProof/>
        </w:rPr>
        <w:t xml:space="preserve">Journal of Geophysical Research: Biogeosciences </w:t>
      </w:r>
      <w:r w:rsidRPr="00AF0434">
        <w:rPr>
          <w:noProof/>
        </w:rPr>
        <w:t xml:space="preserve">2007, </w:t>
      </w:r>
      <w:r w:rsidRPr="00AF0434">
        <w:rPr>
          <w:b/>
          <w:noProof/>
        </w:rPr>
        <w:t>112</w:t>
      </w:r>
      <w:r w:rsidRPr="00AF0434">
        <w:rPr>
          <w:noProof/>
        </w:rPr>
        <w:t>(G4).</w:t>
      </w:r>
    </w:p>
    <w:p w14:paraId="631FE30A" w14:textId="77777777" w:rsidR="00AF0434" w:rsidRPr="00AF0434" w:rsidRDefault="00AF0434" w:rsidP="00AF0434">
      <w:pPr>
        <w:pStyle w:val="EndNoteBibliography"/>
        <w:ind w:left="720" w:hanging="720"/>
        <w:rPr>
          <w:noProof/>
        </w:rPr>
      </w:pPr>
      <w:r w:rsidRPr="00AF0434">
        <w:rPr>
          <w:noProof/>
        </w:rPr>
        <w:t>14.</w:t>
      </w:r>
      <w:r w:rsidRPr="00AF0434">
        <w:rPr>
          <w:noProof/>
        </w:rPr>
        <w:tab/>
        <w:t xml:space="preserve">Wierzchos J, Ascaso C, McKay CP: </w:t>
      </w:r>
      <w:r w:rsidRPr="00AF0434">
        <w:rPr>
          <w:b/>
          <w:noProof/>
        </w:rPr>
        <w:t>Endolithic cyanobacteria in halite rocks from the hyperarid core of the Atacama Desert</w:t>
      </w:r>
      <w:r w:rsidRPr="00AF0434">
        <w:rPr>
          <w:noProof/>
        </w:rPr>
        <w:t xml:space="preserve">. </w:t>
      </w:r>
      <w:r w:rsidRPr="00AF0434">
        <w:rPr>
          <w:i/>
          <w:noProof/>
        </w:rPr>
        <w:t xml:space="preserve">Astrobiology </w:t>
      </w:r>
      <w:r w:rsidRPr="00AF0434">
        <w:rPr>
          <w:noProof/>
        </w:rPr>
        <w:t xml:space="preserve">2006, </w:t>
      </w:r>
      <w:r w:rsidRPr="00AF0434">
        <w:rPr>
          <w:b/>
          <w:noProof/>
        </w:rPr>
        <w:t>6</w:t>
      </w:r>
      <w:r w:rsidRPr="00AF0434">
        <w:rPr>
          <w:noProof/>
        </w:rPr>
        <w:t>(3):415-422.</w:t>
      </w:r>
    </w:p>
    <w:p w14:paraId="3A21557E" w14:textId="6EA53069" w:rsidR="00AF0434" w:rsidRPr="00AF0434" w:rsidRDefault="00AF0434" w:rsidP="00AF0434">
      <w:pPr>
        <w:pStyle w:val="EndNoteBibliography"/>
        <w:ind w:left="720" w:hanging="720"/>
        <w:rPr>
          <w:noProof/>
        </w:rPr>
      </w:pPr>
      <w:r w:rsidRPr="00AF0434">
        <w:rPr>
          <w:noProof/>
        </w:rPr>
        <w:lastRenderedPageBreak/>
        <w:t>15.</w:t>
      </w:r>
      <w:r w:rsidRPr="00AF0434">
        <w:rPr>
          <w:noProof/>
        </w:rPr>
        <w:tab/>
        <w:t>Davila AF, Hawes I, Garcia J, Gelsinger DR, DiRuggiero J, Ascaso C, Osano A, Wierzchos J:</w:t>
      </w:r>
      <w:r w:rsidRPr="00AF0434">
        <w:rPr>
          <w:b/>
          <w:noProof/>
        </w:rPr>
        <w:t xml:space="preserve"> In situ metabolism in halite endolithic microbial communities of the hyperarid Atacama Desert</w:t>
      </w:r>
      <w:r w:rsidRPr="00AF0434">
        <w:rPr>
          <w:noProof/>
        </w:rPr>
        <w:t xml:space="preserve">. </w:t>
      </w:r>
      <w:r w:rsidRPr="00AF0434">
        <w:rPr>
          <w:i/>
          <w:noProof/>
        </w:rPr>
        <w:t xml:space="preserve">Front Microbiol </w:t>
      </w:r>
      <w:r w:rsidRPr="00AF0434">
        <w:rPr>
          <w:noProof/>
        </w:rPr>
        <w:t xml:space="preserve">2015, </w:t>
      </w:r>
      <w:hyperlink r:id="rId24" w:history="1">
        <w:r w:rsidRPr="00AF0434">
          <w:rPr>
            <w:rStyle w:val="Hyperlink"/>
            <w:rFonts w:ascii="Times New Roman" w:hAnsi="Times New Roman" w:cs="Times New Roman"/>
            <w:noProof/>
          </w:rPr>
          <w:t>http://dx.doi.org/10.3389/fmicb.2015.01035</w:t>
        </w:r>
      </w:hyperlink>
      <w:r w:rsidRPr="00AF0434">
        <w:rPr>
          <w:noProof/>
        </w:rPr>
        <w:t>.</w:t>
      </w:r>
    </w:p>
    <w:p w14:paraId="79A85F25" w14:textId="77777777" w:rsidR="00AF0434" w:rsidRPr="00AF0434" w:rsidRDefault="00AF0434" w:rsidP="00AF0434">
      <w:pPr>
        <w:pStyle w:val="EndNoteBibliography"/>
        <w:ind w:left="720" w:hanging="720"/>
        <w:rPr>
          <w:noProof/>
        </w:rPr>
      </w:pPr>
      <w:r w:rsidRPr="00AF0434">
        <w:rPr>
          <w:noProof/>
        </w:rPr>
        <w:t>16.</w:t>
      </w:r>
      <w:r w:rsidRPr="00AF0434">
        <w:rPr>
          <w:noProof/>
        </w:rPr>
        <w:tab/>
        <w:t xml:space="preserve">Crits-Christoph A, Gelsinger DR, Ma B, Wierzchos J, Ravel J, Davila A, Casero MC, DiRuggiero J: </w:t>
      </w:r>
      <w:r w:rsidRPr="00AF0434">
        <w:rPr>
          <w:b/>
          <w:noProof/>
        </w:rPr>
        <w:t>Functional interactions of archaea, bacteria and viruses in a hypersaline endolithic community</w:t>
      </w:r>
      <w:r w:rsidRPr="00AF0434">
        <w:rPr>
          <w:noProof/>
        </w:rPr>
        <w:t xml:space="preserve">. </w:t>
      </w:r>
      <w:r w:rsidRPr="00AF0434">
        <w:rPr>
          <w:i/>
          <w:noProof/>
        </w:rPr>
        <w:t xml:space="preserve">Environ Microbiol </w:t>
      </w:r>
      <w:r w:rsidRPr="00AF0434">
        <w:rPr>
          <w:noProof/>
        </w:rPr>
        <w:t xml:space="preserve">2016, </w:t>
      </w:r>
      <w:r w:rsidRPr="00AF0434">
        <w:rPr>
          <w:b/>
          <w:noProof/>
        </w:rPr>
        <w:t>18</w:t>
      </w:r>
      <w:r w:rsidRPr="00AF0434">
        <w:rPr>
          <w:noProof/>
        </w:rPr>
        <w:t>(6):2064-2077.</w:t>
      </w:r>
    </w:p>
    <w:p w14:paraId="47ACB260" w14:textId="77777777" w:rsidR="00AF0434" w:rsidRPr="00AF0434" w:rsidRDefault="00AF0434" w:rsidP="00AF0434">
      <w:pPr>
        <w:pStyle w:val="EndNoteBibliography"/>
        <w:ind w:left="720" w:hanging="720"/>
        <w:rPr>
          <w:noProof/>
        </w:rPr>
      </w:pPr>
      <w:r w:rsidRPr="00AF0434">
        <w:rPr>
          <w:noProof/>
        </w:rPr>
        <w:t>17.</w:t>
      </w:r>
      <w:r w:rsidRPr="00AF0434">
        <w:rPr>
          <w:noProof/>
        </w:rPr>
        <w:tab/>
        <w:t xml:space="preserve">Davila AF, Gomez-Silva B, de los Rios A, Ascaso C, Olivares H, McKay CP, Wierzchos J: </w:t>
      </w:r>
      <w:r w:rsidRPr="00AF0434">
        <w:rPr>
          <w:b/>
          <w:noProof/>
        </w:rPr>
        <w:t>Facilitation of endolithic microbial survival in the hyperarid core of the Atacama Desert by mineral deliquescence</w:t>
      </w:r>
      <w:r w:rsidRPr="00AF0434">
        <w:rPr>
          <w:noProof/>
        </w:rPr>
        <w:t xml:space="preserve">. </w:t>
      </w:r>
      <w:r w:rsidRPr="00AF0434">
        <w:rPr>
          <w:i/>
          <w:noProof/>
        </w:rPr>
        <w:t xml:space="preserve">J Geophys Res </w:t>
      </w:r>
      <w:r w:rsidRPr="00AF0434">
        <w:rPr>
          <w:noProof/>
        </w:rPr>
        <w:t xml:space="preserve">2008, </w:t>
      </w:r>
      <w:r w:rsidRPr="00AF0434">
        <w:rPr>
          <w:b/>
          <w:noProof/>
        </w:rPr>
        <w:t>113</w:t>
      </w:r>
      <w:r w:rsidRPr="00AF0434">
        <w:rPr>
          <w:noProof/>
        </w:rPr>
        <w:t>(G01028):G01028, doi:01010.01029/02007JG000561.</w:t>
      </w:r>
    </w:p>
    <w:p w14:paraId="4212A149" w14:textId="77777777" w:rsidR="00AF0434" w:rsidRPr="00AF0434" w:rsidRDefault="00AF0434" w:rsidP="00AF0434">
      <w:pPr>
        <w:pStyle w:val="EndNoteBibliography"/>
        <w:ind w:left="720" w:hanging="720"/>
        <w:rPr>
          <w:noProof/>
        </w:rPr>
      </w:pPr>
      <w:r w:rsidRPr="00AF0434">
        <w:rPr>
          <w:noProof/>
        </w:rPr>
        <w:t>18.</w:t>
      </w:r>
      <w:r w:rsidRPr="00AF0434">
        <w:rPr>
          <w:noProof/>
        </w:rPr>
        <w:tab/>
        <w:t xml:space="preserve">Wierzchos J, de los Ríos A, Ascaso C: </w:t>
      </w:r>
      <w:r w:rsidRPr="00AF0434">
        <w:rPr>
          <w:b/>
          <w:noProof/>
        </w:rPr>
        <w:t>Microorganisms in desert rocks: the edge of life on Earth</w:t>
      </w:r>
      <w:r w:rsidRPr="00AF0434">
        <w:rPr>
          <w:noProof/>
        </w:rPr>
        <w:t xml:space="preserve">. </w:t>
      </w:r>
      <w:r w:rsidRPr="00AF0434">
        <w:rPr>
          <w:i/>
          <w:noProof/>
        </w:rPr>
        <w:t xml:space="preserve">Inter Microbiol </w:t>
      </w:r>
      <w:r w:rsidRPr="00AF0434">
        <w:rPr>
          <w:noProof/>
        </w:rPr>
        <w:t xml:space="preserve">2012, </w:t>
      </w:r>
      <w:r w:rsidRPr="00AF0434">
        <w:rPr>
          <w:b/>
          <w:noProof/>
        </w:rPr>
        <w:t>15</w:t>
      </w:r>
      <w:r w:rsidRPr="00AF0434">
        <w:rPr>
          <w:noProof/>
        </w:rPr>
        <w:t>:173-183.</w:t>
      </w:r>
    </w:p>
    <w:p w14:paraId="3A720F05" w14:textId="77777777" w:rsidR="00AF0434" w:rsidRPr="00AF0434" w:rsidRDefault="00AF0434" w:rsidP="00AF0434">
      <w:pPr>
        <w:pStyle w:val="EndNoteBibliography"/>
        <w:ind w:left="720" w:hanging="720"/>
        <w:rPr>
          <w:noProof/>
        </w:rPr>
      </w:pPr>
      <w:r w:rsidRPr="00AF0434">
        <w:rPr>
          <w:noProof/>
        </w:rPr>
        <w:t>19.</w:t>
      </w:r>
      <w:r w:rsidRPr="00AF0434">
        <w:rPr>
          <w:noProof/>
        </w:rPr>
        <w:tab/>
        <w:t xml:space="preserve">Cereceda P, Larrain H, Osses P, Farías M, Egaña I: </w:t>
      </w:r>
      <w:r w:rsidRPr="00AF0434">
        <w:rPr>
          <w:b/>
          <w:noProof/>
        </w:rPr>
        <w:t>The spatial and temporal variability of fog and its relation to fog oases in the Atacama Desert, Chile</w:t>
      </w:r>
      <w:r w:rsidRPr="00AF0434">
        <w:rPr>
          <w:noProof/>
        </w:rPr>
        <w:t xml:space="preserve">. </w:t>
      </w:r>
      <w:r w:rsidRPr="00AF0434">
        <w:rPr>
          <w:i/>
          <w:noProof/>
        </w:rPr>
        <w:t xml:space="preserve">Atmospheric Res </w:t>
      </w:r>
      <w:r w:rsidRPr="00AF0434">
        <w:rPr>
          <w:noProof/>
        </w:rPr>
        <w:t xml:space="preserve">2008, </w:t>
      </w:r>
      <w:r w:rsidRPr="00AF0434">
        <w:rPr>
          <w:b/>
          <w:noProof/>
        </w:rPr>
        <w:t>87</w:t>
      </w:r>
      <w:r w:rsidRPr="00AF0434">
        <w:rPr>
          <w:noProof/>
        </w:rPr>
        <w:t>:312-323.</w:t>
      </w:r>
    </w:p>
    <w:p w14:paraId="68CC8858" w14:textId="77777777" w:rsidR="00AF0434" w:rsidRPr="00AF0434" w:rsidRDefault="00AF0434" w:rsidP="00AF0434">
      <w:pPr>
        <w:pStyle w:val="EndNoteBibliography"/>
        <w:ind w:left="720" w:hanging="720"/>
        <w:rPr>
          <w:noProof/>
        </w:rPr>
      </w:pPr>
      <w:r w:rsidRPr="00AF0434">
        <w:rPr>
          <w:noProof/>
        </w:rPr>
        <w:t>20.</w:t>
      </w:r>
      <w:r w:rsidRPr="00AF0434">
        <w:rPr>
          <w:noProof/>
        </w:rPr>
        <w:tab/>
        <w:t xml:space="preserve">Finstad K, Pfeiffer M, McNicol G, Barnes J, Demergasso C, Chong G, Amundson R: </w:t>
      </w:r>
      <w:r w:rsidRPr="00AF0434">
        <w:rPr>
          <w:b/>
          <w:noProof/>
        </w:rPr>
        <w:t>Rates and geochemical processes of soil and salt crust formation in Salars of the Atacama Desert, Chile</w:t>
      </w:r>
      <w:r w:rsidRPr="00AF0434">
        <w:rPr>
          <w:noProof/>
        </w:rPr>
        <w:t xml:space="preserve">. </w:t>
      </w:r>
      <w:r w:rsidRPr="00AF0434">
        <w:rPr>
          <w:i/>
          <w:noProof/>
        </w:rPr>
        <w:t xml:space="preserve">Geoderma </w:t>
      </w:r>
      <w:r w:rsidRPr="00AF0434">
        <w:rPr>
          <w:noProof/>
        </w:rPr>
        <w:t xml:space="preserve">2016, </w:t>
      </w:r>
      <w:r w:rsidRPr="00AF0434">
        <w:rPr>
          <w:b/>
          <w:noProof/>
        </w:rPr>
        <w:t>284</w:t>
      </w:r>
      <w:r w:rsidRPr="00AF0434">
        <w:rPr>
          <w:noProof/>
        </w:rPr>
        <w:t>:57-72.</w:t>
      </w:r>
    </w:p>
    <w:p w14:paraId="57ABD042" w14:textId="77777777" w:rsidR="00AF0434" w:rsidRPr="00AF0434" w:rsidRDefault="00AF0434" w:rsidP="00AF0434">
      <w:pPr>
        <w:pStyle w:val="EndNoteBibliography"/>
        <w:ind w:left="720" w:hanging="720"/>
        <w:rPr>
          <w:noProof/>
        </w:rPr>
      </w:pPr>
      <w:r w:rsidRPr="00AF0434">
        <w:rPr>
          <w:noProof/>
        </w:rPr>
        <w:t>21.</w:t>
      </w:r>
      <w:r w:rsidRPr="00AF0434">
        <w:rPr>
          <w:noProof/>
        </w:rPr>
        <w:tab/>
        <w:t xml:space="preserve">Davila AF, Hawes I, Ascaso C, Wierzchos J: </w:t>
      </w:r>
      <w:r w:rsidRPr="00AF0434">
        <w:rPr>
          <w:b/>
          <w:noProof/>
        </w:rPr>
        <w:t>Salt deliquescence drives photosynthesis in the hyperarid Atacama Desert</w:t>
      </w:r>
      <w:r w:rsidRPr="00AF0434">
        <w:rPr>
          <w:noProof/>
        </w:rPr>
        <w:t xml:space="preserve">. </w:t>
      </w:r>
      <w:r w:rsidRPr="00AF0434">
        <w:rPr>
          <w:i/>
          <w:noProof/>
        </w:rPr>
        <w:t xml:space="preserve">Environ Microbial </w:t>
      </w:r>
      <w:r w:rsidRPr="00AF0434">
        <w:rPr>
          <w:noProof/>
        </w:rPr>
        <w:t>2013(DOI: 10.1111/1758-2229.12050).</w:t>
      </w:r>
    </w:p>
    <w:p w14:paraId="1ED7E639" w14:textId="77777777" w:rsidR="00AF0434" w:rsidRPr="00AF0434" w:rsidRDefault="00AF0434" w:rsidP="00AF0434">
      <w:pPr>
        <w:pStyle w:val="EndNoteBibliography"/>
        <w:ind w:left="720" w:hanging="720"/>
        <w:rPr>
          <w:noProof/>
        </w:rPr>
      </w:pPr>
      <w:r w:rsidRPr="00AF0434">
        <w:rPr>
          <w:noProof/>
        </w:rPr>
        <w:t>22.</w:t>
      </w:r>
      <w:r w:rsidRPr="00AF0434">
        <w:rPr>
          <w:noProof/>
        </w:rPr>
        <w:tab/>
        <w:t xml:space="preserve">Finstad KM, Probst AJ, Thomas BC, Andersen GL, Demergasso C, Echeverria A, Amundson RG, Banfield JF: </w:t>
      </w:r>
      <w:r w:rsidRPr="00AF0434">
        <w:rPr>
          <w:b/>
          <w:noProof/>
        </w:rPr>
        <w:t>Microbial Community Structure and the Persistence of Cyanobacterial Populations in Salt Crusts of the Hyperarid Atacama Desert from Genome-Resolved Metagenomics</w:t>
      </w:r>
      <w:r w:rsidRPr="00AF0434">
        <w:rPr>
          <w:noProof/>
        </w:rPr>
        <w:t xml:space="preserve">. </w:t>
      </w:r>
      <w:r w:rsidRPr="00AF0434">
        <w:rPr>
          <w:i/>
          <w:noProof/>
        </w:rPr>
        <w:t xml:space="preserve">Front Microbiol </w:t>
      </w:r>
      <w:r w:rsidRPr="00AF0434">
        <w:rPr>
          <w:noProof/>
        </w:rPr>
        <w:t xml:space="preserve">2017, </w:t>
      </w:r>
      <w:r w:rsidRPr="00AF0434">
        <w:rPr>
          <w:b/>
          <w:noProof/>
        </w:rPr>
        <w:t>8</w:t>
      </w:r>
      <w:r w:rsidRPr="00AF0434">
        <w:rPr>
          <w:noProof/>
        </w:rPr>
        <w:t>:1435.</w:t>
      </w:r>
    </w:p>
    <w:p w14:paraId="757CAB6E" w14:textId="77777777" w:rsidR="00AF0434" w:rsidRPr="00AF0434" w:rsidRDefault="00AF0434" w:rsidP="00AF0434">
      <w:pPr>
        <w:pStyle w:val="EndNoteBibliography"/>
        <w:ind w:left="720" w:hanging="720"/>
        <w:rPr>
          <w:noProof/>
        </w:rPr>
      </w:pPr>
      <w:r w:rsidRPr="00AF0434">
        <w:rPr>
          <w:noProof/>
        </w:rPr>
        <w:t>23.</w:t>
      </w:r>
      <w:r w:rsidRPr="00AF0434">
        <w:rPr>
          <w:noProof/>
        </w:rPr>
        <w:tab/>
        <w:t>Robinson CK, Wierzchos J, Black C, Crits-Christoph A, Ma B, Ravel J, Ascaso C, Artieda O, Valea S, Roldan M</w:t>
      </w:r>
      <w:r w:rsidRPr="00AF0434">
        <w:rPr>
          <w:i/>
          <w:noProof/>
        </w:rPr>
        <w:t xml:space="preserve"> et al</w:t>
      </w:r>
      <w:r w:rsidRPr="00AF0434">
        <w:rPr>
          <w:noProof/>
        </w:rPr>
        <w:t xml:space="preserve">: </w:t>
      </w:r>
      <w:r w:rsidRPr="00AF0434">
        <w:rPr>
          <w:b/>
          <w:noProof/>
        </w:rPr>
        <w:t>Microbial diversity and the presence of algae in halite endolithic communities are correlated to atmospheric moisture in the hyper-arid zone of the Atacama Desert</w:t>
      </w:r>
      <w:r w:rsidRPr="00AF0434">
        <w:rPr>
          <w:noProof/>
        </w:rPr>
        <w:t xml:space="preserve">. </w:t>
      </w:r>
      <w:r w:rsidRPr="00AF0434">
        <w:rPr>
          <w:i/>
          <w:noProof/>
        </w:rPr>
        <w:t xml:space="preserve">Environ Microbiol </w:t>
      </w:r>
      <w:r w:rsidRPr="00AF0434">
        <w:rPr>
          <w:noProof/>
        </w:rPr>
        <w:t xml:space="preserve">2015, </w:t>
      </w:r>
      <w:r w:rsidRPr="00AF0434">
        <w:rPr>
          <w:b/>
          <w:noProof/>
        </w:rPr>
        <w:t>17</w:t>
      </w:r>
      <w:r w:rsidRPr="00AF0434">
        <w:rPr>
          <w:noProof/>
        </w:rPr>
        <w:t>:299-315.</w:t>
      </w:r>
    </w:p>
    <w:p w14:paraId="1D928AE1" w14:textId="77777777" w:rsidR="00AF0434" w:rsidRPr="00AF0434" w:rsidRDefault="00AF0434" w:rsidP="00AF0434">
      <w:pPr>
        <w:pStyle w:val="EndNoteBibliography"/>
        <w:ind w:left="720" w:hanging="720"/>
        <w:rPr>
          <w:noProof/>
        </w:rPr>
      </w:pPr>
      <w:r w:rsidRPr="00AF0434">
        <w:rPr>
          <w:noProof/>
        </w:rPr>
        <w:t>24.</w:t>
      </w:r>
      <w:r w:rsidRPr="00AF0434">
        <w:rPr>
          <w:noProof/>
        </w:rPr>
        <w:tab/>
        <w:t xml:space="preserve">Oren A: </w:t>
      </w:r>
      <w:r w:rsidRPr="00AF0434">
        <w:rPr>
          <w:b/>
          <w:noProof/>
        </w:rPr>
        <w:t>Microbial life at high salt concentrations: phylogenetic and metabolic diversity</w:t>
      </w:r>
      <w:r w:rsidRPr="00AF0434">
        <w:rPr>
          <w:noProof/>
        </w:rPr>
        <w:t xml:space="preserve">. </w:t>
      </w:r>
      <w:r w:rsidRPr="00AF0434">
        <w:rPr>
          <w:i/>
          <w:noProof/>
        </w:rPr>
        <w:t xml:space="preserve">Saline Systems </w:t>
      </w:r>
      <w:r w:rsidRPr="00AF0434">
        <w:rPr>
          <w:noProof/>
        </w:rPr>
        <w:t xml:space="preserve">2008, </w:t>
      </w:r>
      <w:r w:rsidRPr="00AF0434">
        <w:rPr>
          <w:b/>
          <w:noProof/>
        </w:rPr>
        <w:t>4</w:t>
      </w:r>
      <w:r w:rsidRPr="00AF0434">
        <w:rPr>
          <w:noProof/>
        </w:rPr>
        <w:t>:doi:10.1186/1746-1448-1184-1182.</w:t>
      </w:r>
    </w:p>
    <w:p w14:paraId="0FF25BD1" w14:textId="77777777" w:rsidR="00AF0434" w:rsidRPr="00AF0434" w:rsidRDefault="00AF0434" w:rsidP="00AF0434">
      <w:pPr>
        <w:pStyle w:val="EndNoteBibliography"/>
        <w:ind w:left="720" w:hanging="720"/>
        <w:rPr>
          <w:noProof/>
        </w:rPr>
      </w:pPr>
      <w:r w:rsidRPr="00AF0434">
        <w:rPr>
          <w:noProof/>
        </w:rPr>
        <w:t>25.</w:t>
      </w:r>
      <w:r w:rsidRPr="00AF0434">
        <w:rPr>
          <w:noProof/>
        </w:rPr>
        <w:tab/>
        <w:t xml:space="preserve">Gunde-Cimerman N, Plemenitas A, Oren A: </w:t>
      </w:r>
      <w:r w:rsidRPr="00AF0434">
        <w:rPr>
          <w:b/>
          <w:noProof/>
        </w:rPr>
        <w:t>Strategies of adaptation of microorganisms of the three domains of life to high salt concentrations</w:t>
      </w:r>
      <w:r w:rsidRPr="00AF0434">
        <w:rPr>
          <w:noProof/>
        </w:rPr>
        <w:t xml:space="preserve">. </w:t>
      </w:r>
      <w:r w:rsidRPr="00AF0434">
        <w:rPr>
          <w:i/>
          <w:noProof/>
        </w:rPr>
        <w:t xml:space="preserve">FEMS Microbiol Rev </w:t>
      </w:r>
      <w:r w:rsidRPr="00AF0434">
        <w:rPr>
          <w:noProof/>
        </w:rPr>
        <w:t xml:space="preserve">2018, </w:t>
      </w:r>
      <w:r w:rsidRPr="00AF0434">
        <w:rPr>
          <w:b/>
          <w:noProof/>
        </w:rPr>
        <w:t>42</w:t>
      </w:r>
      <w:r w:rsidRPr="00AF0434">
        <w:rPr>
          <w:noProof/>
        </w:rPr>
        <w:t>(3):353-375.</w:t>
      </w:r>
    </w:p>
    <w:p w14:paraId="46A05A72" w14:textId="77777777" w:rsidR="00AF0434" w:rsidRPr="00AF0434" w:rsidRDefault="00AF0434" w:rsidP="00AF0434">
      <w:pPr>
        <w:pStyle w:val="EndNoteBibliography"/>
        <w:ind w:left="720" w:hanging="720"/>
        <w:rPr>
          <w:noProof/>
        </w:rPr>
      </w:pPr>
      <w:r w:rsidRPr="00AF0434">
        <w:rPr>
          <w:noProof/>
        </w:rPr>
        <w:t>26.</w:t>
      </w:r>
      <w:r w:rsidRPr="00AF0434">
        <w:rPr>
          <w:noProof/>
        </w:rPr>
        <w:tab/>
        <w:t>Hamm JN, Erdmann S, Eloe-Fadrosh EA, Angeloni A, Zhong L, Brownlee C, Williams TJ, Barton K, Carswell S, Smith MA</w:t>
      </w:r>
      <w:r w:rsidRPr="00AF0434">
        <w:rPr>
          <w:i/>
          <w:noProof/>
        </w:rPr>
        <w:t xml:space="preserve"> et al</w:t>
      </w:r>
      <w:r w:rsidRPr="00AF0434">
        <w:rPr>
          <w:noProof/>
        </w:rPr>
        <w:t xml:space="preserve">: </w:t>
      </w:r>
      <w:r w:rsidRPr="00AF0434">
        <w:rPr>
          <w:b/>
          <w:noProof/>
        </w:rPr>
        <w:t>Unexpected host dependency of Antarctic Nanohaloarchaeota</w:t>
      </w:r>
      <w:r w:rsidRPr="00AF0434">
        <w:rPr>
          <w:noProof/>
        </w:rPr>
        <w:t xml:space="preserve">. </w:t>
      </w:r>
      <w:r w:rsidRPr="00AF0434">
        <w:rPr>
          <w:i/>
          <w:noProof/>
        </w:rPr>
        <w:t xml:space="preserve">Proc Natl Acad Sci U S A </w:t>
      </w:r>
      <w:r w:rsidRPr="00AF0434">
        <w:rPr>
          <w:noProof/>
        </w:rPr>
        <w:t xml:space="preserve">2019, </w:t>
      </w:r>
      <w:r w:rsidRPr="00AF0434">
        <w:rPr>
          <w:b/>
          <w:noProof/>
        </w:rPr>
        <w:t>116</w:t>
      </w:r>
      <w:r w:rsidRPr="00AF0434">
        <w:rPr>
          <w:noProof/>
        </w:rPr>
        <w:t>(29):14661-14670.</w:t>
      </w:r>
    </w:p>
    <w:p w14:paraId="60C9634E" w14:textId="77777777" w:rsidR="00AF0434" w:rsidRPr="00AF0434" w:rsidRDefault="00AF0434" w:rsidP="00AF0434">
      <w:pPr>
        <w:pStyle w:val="EndNoteBibliography"/>
        <w:ind w:left="720" w:hanging="720"/>
        <w:rPr>
          <w:noProof/>
        </w:rPr>
      </w:pPr>
      <w:r w:rsidRPr="00AF0434">
        <w:rPr>
          <w:noProof/>
        </w:rPr>
        <w:t>27.</w:t>
      </w:r>
      <w:r w:rsidRPr="00AF0434">
        <w:rPr>
          <w:noProof/>
        </w:rPr>
        <w:tab/>
        <w:t xml:space="preserve">Uritskiy G, Tisza MJ, Gelsinger DR, Munn A, Taylor J, DiRuggiero J: </w:t>
      </w:r>
      <w:r w:rsidRPr="00AF0434">
        <w:rPr>
          <w:b/>
          <w:noProof/>
        </w:rPr>
        <w:t>Cellular life from the three domains and viruses are transcriptionally active in a hypersaline desert community</w:t>
      </w:r>
      <w:r w:rsidRPr="00AF0434">
        <w:rPr>
          <w:noProof/>
        </w:rPr>
        <w:t xml:space="preserve">. </w:t>
      </w:r>
      <w:r w:rsidRPr="00AF0434">
        <w:rPr>
          <w:i/>
          <w:noProof/>
        </w:rPr>
        <w:t xml:space="preserve">bioRxiv </w:t>
      </w:r>
      <w:r w:rsidRPr="00AF0434">
        <w:rPr>
          <w:noProof/>
        </w:rPr>
        <w:t>2019:839134.</w:t>
      </w:r>
    </w:p>
    <w:p w14:paraId="245D5C16" w14:textId="77777777" w:rsidR="00AF0434" w:rsidRPr="00AF0434" w:rsidRDefault="00AF0434" w:rsidP="00AF0434">
      <w:pPr>
        <w:pStyle w:val="EndNoteBibliography"/>
        <w:ind w:left="720" w:hanging="720"/>
        <w:rPr>
          <w:noProof/>
        </w:rPr>
      </w:pPr>
      <w:r w:rsidRPr="00AF0434">
        <w:rPr>
          <w:noProof/>
        </w:rPr>
        <w:t>28.</w:t>
      </w:r>
      <w:r w:rsidRPr="00AF0434">
        <w:rPr>
          <w:noProof/>
        </w:rPr>
        <w:tab/>
        <w:t xml:space="preserve">Gelsinger DR, Uritskiy G, Reddy R, Munn A, Farney K, DiRuggiero J: </w:t>
      </w:r>
      <w:r w:rsidRPr="00AF0434">
        <w:rPr>
          <w:b/>
          <w:noProof/>
        </w:rPr>
        <w:t>Regulatory Noncoding Small RNAs Are Diverse and Abundant in an Extremophilic Microbial Community</w:t>
      </w:r>
      <w:r w:rsidRPr="00AF0434">
        <w:rPr>
          <w:noProof/>
        </w:rPr>
        <w:t xml:space="preserve">. </w:t>
      </w:r>
      <w:r w:rsidRPr="00AF0434">
        <w:rPr>
          <w:i/>
          <w:noProof/>
        </w:rPr>
        <w:t xml:space="preserve">mSystems </w:t>
      </w:r>
      <w:r w:rsidRPr="00AF0434">
        <w:rPr>
          <w:noProof/>
        </w:rPr>
        <w:t xml:space="preserve">2020, </w:t>
      </w:r>
      <w:r w:rsidRPr="00AF0434">
        <w:rPr>
          <w:b/>
          <w:noProof/>
        </w:rPr>
        <w:t>5</w:t>
      </w:r>
      <w:r w:rsidRPr="00AF0434">
        <w:rPr>
          <w:noProof/>
        </w:rPr>
        <w:t>(1).</w:t>
      </w:r>
    </w:p>
    <w:p w14:paraId="299C3A6D" w14:textId="77777777" w:rsidR="00AF0434" w:rsidRPr="00AF0434" w:rsidRDefault="00AF0434" w:rsidP="00AF0434">
      <w:pPr>
        <w:pStyle w:val="EndNoteBibliography"/>
        <w:ind w:left="720" w:hanging="720"/>
        <w:rPr>
          <w:noProof/>
        </w:rPr>
      </w:pPr>
      <w:r w:rsidRPr="00AF0434">
        <w:rPr>
          <w:noProof/>
        </w:rPr>
        <w:lastRenderedPageBreak/>
        <w:t>29.</w:t>
      </w:r>
      <w:r w:rsidRPr="00AF0434">
        <w:rPr>
          <w:noProof/>
        </w:rPr>
        <w:tab/>
        <w:t xml:space="preserve">Seyedkarimi MS, Aramvash A, Ramezani R: </w:t>
      </w:r>
      <w:r w:rsidRPr="00AF0434">
        <w:rPr>
          <w:b/>
          <w:noProof/>
        </w:rPr>
        <w:t>High production of bacteriorhodopsin from wild type Halobacterium salinarum</w:t>
      </w:r>
      <w:r w:rsidRPr="00AF0434">
        <w:rPr>
          <w:noProof/>
        </w:rPr>
        <w:t xml:space="preserve">. </w:t>
      </w:r>
      <w:r w:rsidRPr="00AF0434">
        <w:rPr>
          <w:i/>
          <w:noProof/>
        </w:rPr>
        <w:t xml:space="preserve">Extremophiles </w:t>
      </w:r>
      <w:r w:rsidRPr="00AF0434">
        <w:rPr>
          <w:noProof/>
        </w:rPr>
        <w:t xml:space="preserve">2015, </w:t>
      </w:r>
      <w:r w:rsidRPr="00AF0434">
        <w:rPr>
          <w:b/>
          <w:noProof/>
        </w:rPr>
        <w:t>19</w:t>
      </w:r>
      <w:r w:rsidRPr="00AF0434">
        <w:rPr>
          <w:noProof/>
        </w:rPr>
        <w:t>(5):1021-1028.</w:t>
      </w:r>
    </w:p>
    <w:p w14:paraId="11BA3C89" w14:textId="77777777" w:rsidR="00AF0434" w:rsidRPr="00AF0434" w:rsidRDefault="00AF0434" w:rsidP="00AF0434">
      <w:pPr>
        <w:pStyle w:val="EndNoteBibliography"/>
        <w:ind w:left="720" w:hanging="720"/>
        <w:rPr>
          <w:noProof/>
        </w:rPr>
      </w:pPr>
      <w:r w:rsidRPr="00AF0434">
        <w:rPr>
          <w:noProof/>
        </w:rPr>
        <w:t>30.</w:t>
      </w:r>
      <w:r w:rsidRPr="00AF0434">
        <w:rPr>
          <w:noProof/>
        </w:rPr>
        <w:tab/>
        <w:t xml:space="preserve">Oren A: </w:t>
      </w:r>
      <w:r w:rsidRPr="00AF0434">
        <w:rPr>
          <w:b/>
          <w:noProof/>
        </w:rPr>
        <w:t>Halophilic archaea on Earth and in space: growth and survival under extreme conditions</w:t>
      </w:r>
      <w:r w:rsidRPr="00AF0434">
        <w:rPr>
          <w:noProof/>
        </w:rPr>
        <w:t xml:space="preserve">. </w:t>
      </w:r>
      <w:r w:rsidRPr="00AF0434">
        <w:rPr>
          <w:i/>
          <w:noProof/>
        </w:rPr>
        <w:t xml:space="preserve">Philos Trans A Math Phys Eng Sci </w:t>
      </w:r>
      <w:r w:rsidRPr="00AF0434">
        <w:rPr>
          <w:noProof/>
        </w:rPr>
        <w:t xml:space="preserve">2014, </w:t>
      </w:r>
      <w:r w:rsidRPr="00AF0434">
        <w:rPr>
          <w:b/>
          <w:noProof/>
        </w:rPr>
        <w:t>372</w:t>
      </w:r>
      <w:r w:rsidRPr="00AF0434">
        <w:rPr>
          <w:noProof/>
        </w:rPr>
        <w:t>(2030).</w:t>
      </w:r>
    </w:p>
    <w:p w14:paraId="4A562460" w14:textId="77777777" w:rsidR="00AF0434" w:rsidRPr="00AF0434" w:rsidRDefault="00AF0434" w:rsidP="00AF0434">
      <w:pPr>
        <w:pStyle w:val="EndNoteBibliography"/>
        <w:ind w:left="720" w:hanging="720"/>
        <w:rPr>
          <w:noProof/>
        </w:rPr>
      </w:pPr>
      <w:r w:rsidRPr="00AF0434">
        <w:rPr>
          <w:noProof/>
        </w:rPr>
        <w:t>31.</w:t>
      </w:r>
      <w:r w:rsidRPr="00AF0434">
        <w:rPr>
          <w:noProof/>
        </w:rPr>
        <w:tab/>
        <w:t xml:space="preserve">Kepner RL, Pratt JR: </w:t>
      </w:r>
      <w:r w:rsidRPr="00AF0434">
        <w:rPr>
          <w:b/>
          <w:noProof/>
        </w:rPr>
        <w:t>Use of fluorochromes for direct enumeration of total bacteria in environmental samples:  Past and present</w:t>
      </w:r>
      <w:r w:rsidRPr="00AF0434">
        <w:rPr>
          <w:noProof/>
        </w:rPr>
        <w:t xml:space="preserve">. </w:t>
      </w:r>
      <w:r w:rsidRPr="00AF0434">
        <w:rPr>
          <w:i/>
          <w:noProof/>
        </w:rPr>
        <w:t xml:space="preserve">Microbiological Reviews </w:t>
      </w:r>
      <w:r w:rsidRPr="00AF0434">
        <w:rPr>
          <w:noProof/>
        </w:rPr>
        <w:t xml:space="preserve">1994, </w:t>
      </w:r>
      <w:r w:rsidRPr="00AF0434">
        <w:rPr>
          <w:b/>
          <w:noProof/>
        </w:rPr>
        <w:t>58</w:t>
      </w:r>
      <w:r w:rsidRPr="00AF0434">
        <w:rPr>
          <w:noProof/>
        </w:rPr>
        <w:t>:603-615.</w:t>
      </w:r>
    </w:p>
    <w:p w14:paraId="28B616AC" w14:textId="77777777" w:rsidR="00AF0434" w:rsidRPr="00AF0434" w:rsidRDefault="00AF0434" w:rsidP="00AF0434">
      <w:pPr>
        <w:pStyle w:val="EndNoteBibliography"/>
        <w:ind w:left="720" w:hanging="720"/>
        <w:rPr>
          <w:noProof/>
        </w:rPr>
      </w:pPr>
      <w:r w:rsidRPr="00AF0434">
        <w:rPr>
          <w:noProof/>
        </w:rPr>
        <w:t>32.</w:t>
      </w:r>
      <w:r w:rsidRPr="00AF0434">
        <w:rPr>
          <w:noProof/>
        </w:rPr>
        <w:tab/>
        <w:t xml:space="preserve">Needham DM, Fuhrman JA: </w:t>
      </w:r>
      <w:r w:rsidRPr="00AF0434">
        <w:rPr>
          <w:b/>
          <w:noProof/>
        </w:rPr>
        <w:t>Pronounced daily succession of phytoplankton, archaea and bacteria following a spring bloom</w:t>
      </w:r>
      <w:r w:rsidRPr="00AF0434">
        <w:rPr>
          <w:noProof/>
        </w:rPr>
        <w:t xml:space="preserve">. </w:t>
      </w:r>
      <w:r w:rsidRPr="00AF0434">
        <w:rPr>
          <w:i/>
          <w:noProof/>
        </w:rPr>
        <w:t xml:space="preserve">Nat Microbiol </w:t>
      </w:r>
      <w:r w:rsidRPr="00AF0434">
        <w:rPr>
          <w:noProof/>
        </w:rPr>
        <w:t xml:space="preserve">2016, </w:t>
      </w:r>
      <w:r w:rsidRPr="00AF0434">
        <w:rPr>
          <w:b/>
          <w:noProof/>
        </w:rPr>
        <w:t>1</w:t>
      </w:r>
      <w:r w:rsidRPr="00AF0434">
        <w:rPr>
          <w:noProof/>
        </w:rPr>
        <w:t>:16005.</w:t>
      </w:r>
    </w:p>
    <w:p w14:paraId="765F89AD" w14:textId="77777777" w:rsidR="00AF0434" w:rsidRPr="00AF0434" w:rsidRDefault="00AF0434" w:rsidP="00AF0434">
      <w:pPr>
        <w:pStyle w:val="EndNoteBibliography"/>
        <w:ind w:left="720" w:hanging="720"/>
        <w:rPr>
          <w:noProof/>
        </w:rPr>
      </w:pPr>
      <w:r w:rsidRPr="00AF0434">
        <w:rPr>
          <w:noProof/>
        </w:rPr>
        <w:t>33.</w:t>
      </w:r>
      <w:r w:rsidRPr="00AF0434">
        <w:rPr>
          <w:noProof/>
        </w:rPr>
        <w:tab/>
        <w:t>Bolyen E, Rideout JR, Dillon MR, Bokulich NA, Abnet CC, Al-Ghalith GA, Alexander H, Alm EJ, Arumugam M, Asnicar F</w:t>
      </w:r>
      <w:r w:rsidRPr="00AF0434">
        <w:rPr>
          <w:i/>
          <w:noProof/>
        </w:rPr>
        <w:t xml:space="preserve"> et al</w:t>
      </w:r>
      <w:r w:rsidRPr="00AF0434">
        <w:rPr>
          <w:noProof/>
        </w:rPr>
        <w:t xml:space="preserve">: </w:t>
      </w:r>
      <w:r w:rsidRPr="00AF0434">
        <w:rPr>
          <w:b/>
          <w:noProof/>
        </w:rPr>
        <w:t>Author Correction: Reproducible, interactive, scalable and extensible microbiome data science using QIIME 2</w:t>
      </w:r>
      <w:r w:rsidRPr="00AF0434">
        <w:rPr>
          <w:noProof/>
        </w:rPr>
        <w:t xml:space="preserve">. </w:t>
      </w:r>
      <w:r w:rsidRPr="00AF0434">
        <w:rPr>
          <w:i/>
          <w:noProof/>
        </w:rPr>
        <w:t xml:space="preserve">Nat Biotechnol </w:t>
      </w:r>
      <w:r w:rsidRPr="00AF0434">
        <w:rPr>
          <w:noProof/>
        </w:rPr>
        <w:t xml:space="preserve">2019, </w:t>
      </w:r>
      <w:r w:rsidRPr="00AF0434">
        <w:rPr>
          <w:b/>
          <w:noProof/>
        </w:rPr>
        <w:t>37</w:t>
      </w:r>
      <w:r w:rsidRPr="00AF0434">
        <w:rPr>
          <w:noProof/>
        </w:rPr>
        <w:t>(9):1091.</w:t>
      </w:r>
    </w:p>
    <w:p w14:paraId="6D60874C" w14:textId="77777777" w:rsidR="00AF0434" w:rsidRPr="00AF0434" w:rsidRDefault="00AF0434" w:rsidP="00AF0434">
      <w:pPr>
        <w:pStyle w:val="EndNoteBibliography"/>
        <w:ind w:left="720" w:hanging="720"/>
        <w:rPr>
          <w:noProof/>
        </w:rPr>
      </w:pPr>
      <w:r w:rsidRPr="00AF0434">
        <w:rPr>
          <w:noProof/>
        </w:rPr>
        <w:t>34.</w:t>
      </w:r>
      <w:r w:rsidRPr="00AF0434">
        <w:rPr>
          <w:noProof/>
        </w:rPr>
        <w:tab/>
        <w:t xml:space="preserve">Callahan BJ, McMurdie PJ, Rosen MJ, Han AW, Johnson AJ, Holmes SP: </w:t>
      </w:r>
      <w:r w:rsidRPr="00AF0434">
        <w:rPr>
          <w:b/>
          <w:noProof/>
        </w:rPr>
        <w:t>DADA2: High-resolution sample inference from Illumina amplicon data</w:t>
      </w:r>
      <w:r w:rsidRPr="00AF0434">
        <w:rPr>
          <w:noProof/>
        </w:rPr>
        <w:t xml:space="preserve">. </w:t>
      </w:r>
      <w:r w:rsidRPr="00AF0434">
        <w:rPr>
          <w:i/>
          <w:noProof/>
        </w:rPr>
        <w:t xml:space="preserve">Nat Methods </w:t>
      </w:r>
      <w:r w:rsidRPr="00AF0434">
        <w:rPr>
          <w:noProof/>
        </w:rPr>
        <w:t xml:space="preserve">2016, </w:t>
      </w:r>
      <w:r w:rsidRPr="00AF0434">
        <w:rPr>
          <w:b/>
          <w:noProof/>
        </w:rPr>
        <w:t>13</w:t>
      </w:r>
      <w:r w:rsidRPr="00AF0434">
        <w:rPr>
          <w:noProof/>
        </w:rPr>
        <w:t>(7):581-583.</w:t>
      </w:r>
    </w:p>
    <w:p w14:paraId="3C5A6F69" w14:textId="77777777" w:rsidR="00AF0434" w:rsidRPr="00AF0434" w:rsidRDefault="00AF0434" w:rsidP="00AF0434">
      <w:pPr>
        <w:pStyle w:val="EndNoteBibliography"/>
        <w:ind w:left="720" w:hanging="720"/>
        <w:rPr>
          <w:noProof/>
        </w:rPr>
      </w:pPr>
      <w:r w:rsidRPr="00AF0434">
        <w:rPr>
          <w:noProof/>
        </w:rPr>
        <w:t>35.</w:t>
      </w:r>
      <w:r w:rsidRPr="00AF0434">
        <w:rPr>
          <w:noProof/>
        </w:rPr>
        <w:tab/>
        <w:t xml:space="preserve">Quast C, Pruesse E, Yilmaz P, Gerken J, Schweer T, Yarza P, Peplies J, Glockner FO: </w:t>
      </w:r>
      <w:r w:rsidRPr="00AF0434">
        <w:rPr>
          <w:b/>
          <w:noProof/>
        </w:rPr>
        <w:t>The SILVA ribosomal RNA gene database project: improved data processing and web-based tools</w:t>
      </w:r>
      <w:r w:rsidRPr="00AF0434">
        <w:rPr>
          <w:noProof/>
        </w:rPr>
        <w:t xml:space="preserve">. </w:t>
      </w:r>
      <w:r w:rsidRPr="00AF0434">
        <w:rPr>
          <w:i/>
          <w:noProof/>
        </w:rPr>
        <w:t xml:space="preserve">Nucleic Acids Res </w:t>
      </w:r>
      <w:r w:rsidRPr="00AF0434">
        <w:rPr>
          <w:noProof/>
        </w:rPr>
        <w:t xml:space="preserve">2013, </w:t>
      </w:r>
      <w:r w:rsidRPr="00AF0434">
        <w:rPr>
          <w:b/>
          <w:noProof/>
        </w:rPr>
        <w:t>41</w:t>
      </w:r>
      <w:r w:rsidRPr="00AF0434">
        <w:rPr>
          <w:noProof/>
        </w:rPr>
        <w:t>(Database issue):D590-596.</w:t>
      </w:r>
    </w:p>
    <w:p w14:paraId="7A975D0F" w14:textId="77777777" w:rsidR="00AF0434" w:rsidRPr="00AF0434" w:rsidRDefault="00AF0434" w:rsidP="00AF0434">
      <w:pPr>
        <w:pStyle w:val="EndNoteBibliography"/>
        <w:ind w:left="720" w:hanging="720"/>
        <w:rPr>
          <w:noProof/>
        </w:rPr>
      </w:pPr>
      <w:r w:rsidRPr="00AF0434">
        <w:rPr>
          <w:noProof/>
        </w:rPr>
        <w:t>36.</w:t>
      </w:r>
      <w:r w:rsidRPr="00AF0434">
        <w:rPr>
          <w:noProof/>
        </w:rPr>
        <w:tab/>
        <w:t>Bolyen E, Rideout JR, Dillon MR, Bokulich NA, Abnet CC, Al-Ghalith GA, Alexander H, Alm EJ, Arumugam M, Asnicar F</w:t>
      </w:r>
      <w:r w:rsidRPr="00AF0434">
        <w:rPr>
          <w:i/>
          <w:noProof/>
        </w:rPr>
        <w:t xml:space="preserve"> et al</w:t>
      </w:r>
      <w:r w:rsidRPr="00AF0434">
        <w:rPr>
          <w:noProof/>
        </w:rPr>
        <w:t xml:space="preserve">: </w:t>
      </w:r>
      <w:r w:rsidRPr="00AF0434">
        <w:rPr>
          <w:b/>
          <w:noProof/>
        </w:rPr>
        <w:t>Reproducible, interactive, scalable and extensible microbiome data science using QIIME 2</w:t>
      </w:r>
      <w:r w:rsidRPr="00AF0434">
        <w:rPr>
          <w:noProof/>
        </w:rPr>
        <w:t xml:space="preserve">. </w:t>
      </w:r>
      <w:r w:rsidRPr="00AF0434">
        <w:rPr>
          <w:i/>
          <w:noProof/>
        </w:rPr>
        <w:t xml:space="preserve">Nat Biotechnol </w:t>
      </w:r>
      <w:r w:rsidRPr="00AF0434">
        <w:rPr>
          <w:noProof/>
        </w:rPr>
        <w:t xml:space="preserve">2019, </w:t>
      </w:r>
      <w:r w:rsidRPr="00AF0434">
        <w:rPr>
          <w:b/>
          <w:noProof/>
        </w:rPr>
        <w:t>37</w:t>
      </w:r>
      <w:r w:rsidRPr="00AF0434">
        <w:rPr>
          <w:noProof/>
        </w:rPr>
        <w:t>(8):852-857.</w:t>
      </w:r>
    </w:p>
    <w:p w14:paraId="64A2F445" w14:textId="77777777" w:rsidR="00AF0434" w:rsidRPr="00AF0434" w:rsidRDefault="00AF0434" w:rsidP="00AF0434">
      <w:pPr>
        <w:pStyle w:val="EndNoteBibliography"/>
        <w:ind w:left="720" w:hanging="720"/>
        <w:rPr>
          <w:noProof/>
        </w:rPr>
      </w:pPr>
      <w:r w:rsidRPr="00AF0434">
        <w:rPr>
          <w:noProof/>
        </w:rPr>
        <w:t>37.</w:t>
      </w:r>
      <w:r w:rsidRPr="00AF0434">
        <w:rPr>
          <w:noProof/>
        </w:rPr>
        <w:tab/>
        <w:t>Tucker CM, Cadotte MW, Carvalho SB, Davies TJ, Ferrier S, Fritz SA, Grenyer R, Helmus MR, Jin LS, Mooers AO</w:t>
      </w:r>
      <w:r w:rsidRPr="00AF0434">
        <w:rPr>
          <w:i/>
          <w:noProof/>
        </w:rPr>
        <w:t xml:space="preserve"> et al</w:t>
      </w:r>
      <w:r w:rsidRPr="00AF0434">
        <w:rPr>
          <w:noProof/>
        </w:rPr>
        <w:t xml:space="preserve">: </w:t>
      </w:r>
      <w:r w:rsidRPr="00AF0434">
        <w:rPr>
          <w:b/>
          <w:noProof/>
        </w:rPr>
        <w:t>A guide to phylogenetic metrics for conservation, community ecology and macroecology</w:t>
      </w:r>
      <w:r w:rsidRPr="00AF0434">
        <w:rPr>
          <w:noProof/>
        </w:rPr>
        <w:t xml:space="preserve">. </w:t>
      </w:r>
      <w:r w:rsidRPr="00AF0434">
        <w:rPr>
          <w:i/>
          <w:noProof/>
        </w:rPr>
        <w:t xml:space="preserve">Biol Rev Camb Philos Soc </w:t>
      </w:r>
      <w:r w:rsidRPr="00AF0434">
        <w:rPr>
          <w:noProof/>
        </w:rPr>
        <w:t xml:space="preserve">2017, </w:t>
      </w:r>
      <w:r w:rsidRPr="00AF0434">
        <w:rPr>
          <w:b/>
          <w:noProof/>
        </w:rPr>
        <w:t>92</w:t>
      </w:r>
      <w:r w:rsidRPr="00AF0434">
        <w:rPr>
          <w:noProof/>
        </w:rPr>
        <w:t>(2):698-715.</w:t>
      </w:r>
    </w:p>
    <w:p w14:paraId="308159C2" w14:textId="77777777" w:rsidR="00AF0434" w:rsidRPr="00AF0434" w:rsidRDefault="00AF0434" w:rsidP="00AF0434">
      <w:pPr>
        <w:pStyle w:val="EndNoteBibliography"/>
        <w:ind w:left="720" w:hanging="720"/>
        <w:rPr>
          <w:noProof/>
        </w:rPr>
      </w:pPr>
      <w:r w:rsidRPr="00AF0434">
        <w:rPr>
          <w:noProof/>
        </w:rPr>
        <w:t>38.</w:t>
      </w:r>
      <w:r w:rsidRPr="00AF0434">
        <w:rPr>
          <w:noProof/>
        </w:rPr>
        <w:tab/>
        <w:t xml:space="preserve">Mandal S, Van Treuren W, White RA, Eggesbo M, Knight R, Peddada SD: </w:t>
      </w:r>
      <w:r w:rsidRPr="00AF0434">
        <w:rPr>
          <w:b/>
          <w:noProof/>
        </w:rPr>
        <w:t>Analysis of composition of microbiomes: a novel method for studying microbial composition</w:t>
      </w:r>
      <w:r w:rsidRPr="00AF0434">
        <w:rPr>
          <w:noProof/>
        </w:rPr>
        <w:t xml:space="preserve">. </w:t>
      </w:r>
      <w:r w:rsidRPr="00AF0434">
        <w:rPr>
          <w:i/>
          <w:noProof/>
        </w:rPr>
        <w:t xml:space="preserve">Microb Ecol Health Dis </w:t>
      </w:r>
      <w:r w:rsidRPr="00AF0434">
        <w:rPr>
          <w:noProof/>
        </w:rPr>
        <w:t xml:space="preserve">2015, </w:t>
      </w:r>
      <w:r w:rsidRPr="00AF0434">
        <w:rPr>
          <w:b/>
          <w:noProof/>
        </w:rPr>
        <w:t>26</w:t>
      </w:r>
      <w:r w:rsidRPr="00AF0434">
        <w:rPr>
          <w:noProof/>
        </w:rPr>
        <w:t>:27663.</w:t>
      </w:r>
    </w:p>
    <w:p w14:paraId="4CB5BB14" w14:textId="77777777" w:rsidR="00AF0434" w:rsidRPr="00AF0434" w:rsidRDefault="00AF0434" w:rsidP="00AF0434">
      <w:pPr>
        <w:pStyle w:val="EndNoteBibliography"/>
        <w:ind w:left="720" w:hanging="720"/>
        <w:rPr>
          <w:noProof/>
        </w:rPr>
      </w:pPr>
      <w:r w:rsidRPr="00AF0434">
        <w:rPr>
          <w:noProof/>
        </w:rPr>
        <w:t>39.</w:t>
      </w:r>
      <w:r w:rsidRPr="00AF0434">
        <w:rPr>
          <w:noProof/>
        </w:rPr>
        <w:tab/>
        <w:t xml:space="preserve">Evans S, Martiny JB, Allison SD: </w:t>
      </w:r>
      <w:r w:rsidRPr="00AF0434">
        <w:rPr>
          <w:b/>
          <w:noProof/>
        </w:rPr>
        <w:t>Effects of dispersal and selection on stochastic assembly in microbial communities</w:t>
      </w:r>
      <w:r w:rsidRPr="00AF0434">
        <w:rPr>
          <w:noProof/>
        </w:rPr>
        <w:t xml:space="preserve">. </w:t>
      </w:r>
      <w:r w:rsidRPr="00AF0434">
        <w:rPr>
          <w:i/>
          <w:noProof/>
        </w:rPr>
        <w:t xml:space="preserve">ISME J </w:t>
      </w:r>
      <w:r w:rsidRPr="00AF0434">
        <w:rPr>
          <w:noProof/>
        </w:rPr>
        <w:t xml:space="preserve">2017, </w:t>
      </w:r>
      <w:r w:rsidRPr="00AF0434">
        <w:rPr>
          <w:b/>
          <w:noProof/>
        </w:rPr>
        <w:t>11</w:t>
      </w:r>
      <w:r w:rsidRPr="00AF0434">
        <w:rPr>
          <w:noProof/>
        </w:rPr>
        <w:t>(1):176-185.</w:t>
      </w:r>
    </w:p>
    <w:p w14:paraId="353D602E" w14:textId="77777777" w:rsidR="00AF0434" w:rsidRPr="00AF0434" w:rsidRDefault="00AF0434" w:rsidP="00AF0434">
      <w:pPr>
        <w:pStyle w:val="EndNoteBibliography"/>
        <w:ind w:left="720" w:hanging="720"/>
        <w:rPr>
          <w:noProof/>
        </w:rPr>
      </w:pPr>
      <w:r w:rsidRPr="00AF0434">
        <w:rPr>
          <w:noProof/>
        </w:rPr>
        <w:t>40.</w:t>
      </w:r>
      <w:r w:rsidRPr="00AF0434">
        <w:rPr>
          <w:noProof/>
        </w:rPr>
        <w:tab/>
        <w:t>Nemergut DR, Schmidt SK, Fukami T, O'Neill SP, Bilinski TM, Stanish LF, Knelman JE, Darcy JL, Lynch RC, Wickey P</w:t>
      </w:r>
      <w:r w:rsidRPr="00AF0434">
        <w:rPr>
          <w:i/>
          <w:noProof/>
        </w:rPr>
        <w:t xml:space="preserve"> et al</w:t>
      </w:r>
      <w:r w:rsidRPr="00AF0434">
        <w:rPr>
          <w:noProof/>
        </w:rPr>
        <w:t xml:space="preserve">: </w:t>
      </w:r>
      <w:r w:rsidRPr="00AF0434">
        <w:rPr>
          <w:b/>
          <w:noProof/>
        </w:rPr>
        <w:t>Patterns and processes of microbial community assembly</w:t>
      </w:r>
      <w:r w:rsidRPr="00AF0434">
        <w:rPr>
          <w:noProof/>
        </w:rPr>
        <w:t xml:space="preserve">. </w:t>
      </w:r>
      <w:r w:rsidRPr="00AF0434">
        <w:rPr>
          <w:i/>
          <w:noProof/>
        </w:rPr>
        <w:t xml:space="preserve">Microbiol Mol Biol Rev </w:t>
      </w:r>
      <w:r w:rsidRPr="00AF0434">
        <w:rPr>
          <w:noProof/>
        </w:rPr>
        <w:t xml:space="preserve">2013, </w:t>
      </w:r>
      <w:r w:rsidRPr="00AF0434">
        <w:rPr>
          <w:b/>
          <w:noProof/>
        </w:rPr>
        <w:t>77</w:t>
      </w:r>
      <w:r w:rsidRPr="00AF0434">
        <w:rPr>
          <w:noProof/>
        </w:rPr>
        <w:t>(3):342-356.</w:t>
      </w:r>
    </w:p>
    <w:p w14:paraId="631971C2" w14:textId="77777777" w:rsidR="00AF0434" w:rsidRPr="00AF0434" w:rsidRDefault="00AF0434" w:rsidP="00AF0434">
      <w:pPr>
        <w:pStyle w:val="EndNoteBibliography"/>
        <w:ind w:left="720" w:hanging="720"/>
        <w:rPr>
          <w:noProof/>
        </w:rPr>
      </w:pPr>
      <w:r w:rsidRPr="00AF0434">
        <w:rPr>
          <w:noProof/>
        </w:rPr>
        <w:t>41.</w:t>
      </w:r>
      <w:r w:rsidRPr="00AF0434">
        <w:rPr>
          <w:noProof/>
        </w:rPr>
        <w:tab/>
        <w:t xml:space="preserve">Rocha EPC: </w:t>
      </w:r>
      <w:r w:rsidRPr="00AF0434">
        <w:rPr>
          <w:b/>
          <w:noProof/>
        </w:rPr>
        <w:t>Neutral Theory, Microbial Practice: Challenges in Bacterial Population Genetics</w:t>
      </w:r>
      <w:r w:rsidRPr="00AF0434">
        <w:rPr>
          <w:noProof/>
        </w:rPr>
        <w:t xml:space="preserve">. </w:t>
      </w:r>
      <w:r w:rsidRPr="00AF0434">
        <w:rPr>
          <w:i/>
          <w:noProof/>
        </w:rPr>
        <w:t xml:space="preserve">Mol Biol Evol </w:t>
      </w:r>
      <w:r w:rsidRPr="00AF0434">
        <w:rPr>
          <w:noProof/>
        </w:rPr>
        <w:t xml:space="preserve">2018, </w:t>
      </w:r>
      <w:r w:rsidRPr="00AF0434">
        <w:rPr>
          <w:b/>
          <w:noProof/>
        </w:rPr>
        <w:t>35</w:t>
      </w:r>
      <w:r w:rsidRPr="00AF0434">
        <w:rPr>
          <w:noProof/>
        </w:rPr>
        <w:t>(6):1338-1347.</w:t>
      </w:r>
    </w:p>
    <w:p w14:paraId="3BB7E160" w14:textId="77777777" w:rsidR="00AF0434" w:rsidRPr="00AF0434" w:rsidRDefault="00AF0434" w:rsidP="00AF0434">
      <w:pPr>
        <w:pStyle w:val="EndNoteBibliography"/>
        <w:ind w:left="720" w:hanging="720"/>
        <w:rPr>
          <w:noProof/>
        </w:rPr>
      </w:pPr>
      <w:r w:rsidRPr="00AF0434">
        <w:rPr>
          <w:noProof/>
        </w:rPr>
        <w:t>42.</w:t>
      </w:r>
      <w:r w:rsidRPr="00AF0434">
        <w:rPr>
          <w:noProof/>
        </w:rPr>
        <w:tab/>
        <w:t xml:space="preserve">Siglioccolo A, Paiardini A, Piscitelli M, Pascarella S: </w:t>
      </w:r>
      <w:r w:rsidRPr="00AF0434">
        <w:rPr>
          <w:b/>
          <w:noProof/>
        </w:rPr>
        <w:t>Structural adaptation of extreme halophilic proteins through decrease of conserved hydrophobic contact surface</w:t>
      </w:r>
      <w:r w:rsidRPr="00AF0434">
        <w:rPr>
          <w:noProof/>
        </w:rPr>
        <w:t xml:space="preserve">. </w:t>
      </w:r>
      <w:r w:rsidRPr="00AF0434">
        <w:rPr>
          <w:i/>
          <w:noProof/>
        </w:rPr>
        <w:t xml:space="preserve">BMC Struct Biol </w:t>
      </w:r>
      <w:r w:rsidRPr="00AF0434">
        <w:rPr>
          <w:noProof/>
        </w:rPr>
        <w:t xml:space="preserve">2011, </w:t>
      </w:r>
      <w:r w:rsidRPr="00AF0434">
        <w:rPr>
          <w:b/>
          <w:noProof/>
        </w:rPr>
        <w:t>11</w:t>
      </w:r>
      <w:r w:rsidRPr="00AF0434">
        <w:rPr>
          <w:noProof/>
        </w:rPr>
        <w:t>:50.</w:t>
      </w:r>
    </w:p>
    <w:p w14:paraId="534B25F6" w14:textId="77777777" w:rsidR="00AF0434" w:rsidRPr="00AF0434" w:rsidRDefault="00AF0434" w:rsidP="00AF0434">
      <w:pPr>
        <w:pStyle w:val="EndNoteBibliography"/>
        <w:ind w:left="720" w:hanging="720"/>
        <w:rPr>
          <w:noProof/>
        </w:rPr>
      </w:pPr>
      <w:r w:rsidRPr="00AF0434">
        <w:rPr>
          <w:noProof/>
        </w:rPr>
        <w:t>43.</w:t>
      </w:r>
      <w:r w:rsidRPr="00AF0434">
        <w:rPr>
          <w:noProof/>
        </w:rPr>
        <w:tab/>
        <w:t xml:space="preserve">Narasingarao P, Podell S, Ugalde JA, Brochier-Armanet C, Emerson JB, Brocks JJ, Heidelberg KB, Banfield JF, Allen EE: </w:t>
      </w:r>
      <w:r w:rsidRPr="00AF0434">
        <w:rPr>
          <w:b/>
          <w:noProof/>
        </w:rPr>
        <w:t>De novo metagenomic assembly reveals abundant novel major lineage of Archaea in hypersaline microbial communities</w:t>
      </w:r>
      <w:r w:rsidRPr="00AF0434">
        <w:rPr>
          <w:noProof/>
        </w:rPr>
        <w:t xml:space="preserve">. </w:t>
      </w:r>
      <w:r w:rsidRPr="00AF0434">
        <w:rPr>
          <w:i/>
          <w:noProof/>
        </w:rPr>
        <w:t xml:space="preserve">ISME J </w:t>
      </w:r>
      <w:r w:rsidRPr="00AF0434">
        <w:rPr>
          <w:noProof/>
        </w:rPr>
        <w:t xml:space="preserve">2012, </w:t>
      </w:r>
      <w:r w:rsidRPr="00AF0434">
        <w:rPr>
          <w:b/>
          <w:noProof/>
        </w:rPr>
        <w:t>6</w:t>
      </w:r>
      <w:r w:rsidRPr="00AF0434">
        <w:rPr>
          <w:noProof/>
        </w:rPr>
        <w:t>(1):81-93.</w:t>
      </w:r>
    </w:p>
    <w:p w14:paraId="01ADD9B0" w14:textId="77777777" w:rsidR="00AF0434" w:rsidRPr="00AF0434" w:rsidRDefault="00AF0434" w:rsidP="00AF0434">
      <w:pPr>
        <w:pStyle w:val="EndNoteBibliography"/>
        <w:ind w:left="720" w:hanging="720"/>
        <w:rPr>
          <w:noProof/>
        </w:rPr>
      </w:pPr>
      <w:r w:rsidRPr="00AF0434">
        <w:rPr>
          <w:noProof/>
        </w:rPr>
        <w:t>44.</w:t>
      </w:r>
      <w:r w:rsidRPr="00AF0434">
        <w:rPr>
          <w:noProof/>
        </w:rPr>
        <w:tab/>
        <w:t>Mandakovic D, Rojas C, Maldonado J, Latorre M, Travisany D, Delage E, Bihouee A, Jean G, Diaz FP, Fernandez-Gomez B</w:t>
      </w:r>
      <w:r w:rsidRPr="00AF0434">
        <w:rPr>
          <w:i/>
          <w:noProof/>
        </w:rPr>
        <w:t xml:space="preserve"> et al</w:t>
      </w:r>
      <w:r w:rsidRPr="00AF0434">
        <w:rPr>
          <w:noProof/>
        </w:rPr>
        <w:t xml:space="preserve">: </w:t>
      </w:r>
      <w:r w:rsidRPr="00AF0434">
        <w:rPr>
          <w:b/>
          <w:noProof/>
        </w:rPr>
        <w:t xml:space="preserve">Structure and co-occurrence patterns in microbial </w:t>
      </w:r>
      <w:r w:rsidRPr="00AF0434">
        <w:rPr>
          <w:b/>
          <w:noProof/>
        </w:rPr>
        <w:lastRenderedPageBreak/>
        <w:t>communities under acute environmental stress reveal ecological factors fostering resilience</w:t>
      </w:r>
      <w:r w:rsidRPr="00AF0434">
        <w:rPr>
          <w:noProof/>
        </w:rPr>
        <w:t xml:space="preserve">. </w:t>
      </w:r>
      <w:r w:rsidRPr="00AF0434">
        <w:rPr>
          <w:i/>
          <w:noProof/>
        </w:rPr>
        <w:t xml:space="preserve">Sci Rep </w:t>
      </w:r>
      <w:r w:rsidRPr="00AF0434">
        <w:rPr>
          <w:noProof/>
        </w:rPr>
        <w:t xml:space="preserve">2018, </w:t>
      </w:r>
      <w:r w:rsidRPr="00AF0434">
        <w:rPr>
          <w:b/>
          <w:noProof/>
        </w:rPr>
        <w:t>8</w:t>
      </w:r>
      <w:r w:rsidRPr="00AF0434">
        <w:rPr>
          <w:noProof/>
        </w:rPr>
        <w:t>(1):5875.</w:t>
      </w:r>
    </w:p>
    <w:p w14:paraId="4251D45A" w14:textId="77777777" w:rsidR="00AF0434" w:rsidRPr="00AF0434" w:rsidRDefault="00AF0434" w:rsidP="00AF0434">
      <w:pPr>
        <w:pStyle w:val="EndNoteBibliography"/>
        <w:ind w:left="720" w:hanging="720"/>
        <w:rPr>
          <w:noProof/>
        </w:rPr>
      </w:pPr>
      <w:r w:rsidRPr="00AF0434">
        <w:rPr>
          <w:noProof/>
        </w:rPr>
        <w:t>45.</w:t>
      </w:r>
      <w:r w:rsidRPr="00AF0434">
        <w:rPr>
          <w:noProof/>
        </w:rPr>
        <w:tab/>
        <w:t xml:space="preserve">Nishida A, Thiel V, Nakagawa M, Ayukawa S, Yamamura M: </w:t>
      </w:r>
      <w:r w:rsidRPr="00AF0434">
        <w:rPr>
          <w:b/>
          <w:noProof/>
        </w:rPr>
        <w:t>Effect of light wavelength on hot spring microbial mat biodiversity</w:t>
      </w:r>
      <w:r w:rsidRPr="00AF0434">
        <w:rPr>
          <w:noProof/>
        </w:rPr>
        <w:t xml:space="preserve">. </w:t>
      </w:r>
      <w:r w:rsidRPr="00AF0434">
        <w:rPr>
          <w:i/>
          <w:noProof/>
        </w:rPr>
        <w:t xml:space="preserve">PLoS One </w:t>
      </w:r>
      <w:r w:rsidRPr="00AF0434">
        <w:rPr>
          <w:noProof/>
        </w:rPr>
        <w:t xml:space="preserve">2018, </w:t>
      </w:r>
      <w:r w:rsidRPr="00AF0434">
        <w:rPr>
          <w:b/>
          <w:noProof/>
        </w:rPr>
        <w:t>13</w:t>
      </w:r>
      <w:r w:rsidRPr="00AF0434">
        <w:rPr>
          <w:noProof/>
        </w:rPr>
        <w:t>(1):e0191650.</w:t>
      </w:r>
    </w:p>
    <w:p w14:paraId="031D7840" w14:textId="77777777" w:rsidR="00AF0434" w:rsidRPr="00AF0434" w:rsidRDefault="00AF0434" w:rsidP="00AF0434">
      <w:pPr>
        <w:pStyle w:val="EndNoteBibliography"/>
        <w:ind w:left="720" w:hanging="720"/>
        <w:rPr>
          <w:noProof/>
        </w:rPr>
      </w:pPr>
      <w:r w:rsidRPr="00AF0434">
        <w:rPr>
          <w:noProof/>
        </w:rPr>
        <w:t>46.</w:t>
      </w:r>
      <w:r w:rsidRPr="00AF0434">
        <w:rPr>
          <w:noProof/>
        </w:rPr>
        <w:tab/>
        <w:t xml:space="preserve">Carreira C, Piel T, Staal M, Stuut JB, Middelboe M, Brussaard CP: </w:t>
      </w:r>
      <w:r w:rsidRPr="00AF0434">
        <w:rPr>
          <w:b/>
          <w:noProof/>
        </w:rPr>
        <w:t>Microscale spatial distributions of microbes and viruses in intertidal photosynthetic microbial mats</w:t>
      </w:r>
      <w:r w:rsidRPr="00AF0434">
        <w:rPr>
          <w:noProof/>
        </w:rPr>
        <w:t xml:space="preserve">. </w:t>
      </w:r>
      <w:r w:rsidRPr="00AF0434">
        <w:rPr>
          <w:i/>
          <w:noProof/>
        </w:rPr>
        <w:t xml:space="preserve">Springerplus </w:t>
      </w:r>
      <w:r w:rsidRPr="00AF0434">
        <w:rPr>
          <w:noProof/>
        </w:rPr>
        <w:t xml:space="preserve">2015, </w:t>
      </w:r>
      <w:r w:rsidRPr="00AF0434">
        <w:rPr>
          <w:b/>
          <w:noProof/>
        </w:rPr>
        <w:t>4</w:t>
      </w:r>
      <w:r w:rsidRPr="00AF0434">
        <w:rPr>
          <w:noProof/>
        </w:rPr>
        <w:t>:239.</w:t>
      </w:r>
    </w:p>
    <w:p w14:paraId="048CFA7A" w14:textId="77777777" w:rsidR="00AF0434" w:rsidRPr="00AF0434" w:rsidRDefault="00AF0434" w:rsidP="00AF0434">
      <w:pPr>
        <w:pStyle w:val="EndNoteBibliography"/>
        <w:ind w:left="720" w:hanging="720"/>
        <w:rPr>
          <w:noProof/>
        </w:rPr>
      </w:pPr>
      <w:r w:rsidRPr="00AF0434">
        <w:rPr>
          <w:noProof/>
        </w:rPr>
        <w:t>47.</w:t>
      </w:r>
      <w:r w:rsidRPr="00AF0434">
        <w:rPr>
          <w:noProof/>
        </w:rPr>
        <w:tab/>
        <w:t>Wierzchos J, DiRuggiero J, Vítek P, Artieda O, Souza-Egipsy V, Skaloud P, Tisza M, Davila AF, Vílchez C, Garbayo I</w:t>
      </w:r>
      <w:r w:rsidRPr="00AF0434">
        <w:rPr>
          <w:i/>
          <w:noProof/>
        </w:rPr>
        <w:t xml:space="preserve"> et al</w:t>
      </w:r>
      <w:r w:rsidRPr="00AF0434">
        <w:rPr>
          <w:noProof/>
        </w:rPr>
        <w:t xml:space="preserve">: </w:t>
      </w:r>
      <w:r w:rsidRPr="00AF0434">
        <w:rPr>
          <w:b/>
          <w:noProof/>
        </w:rPr>
        <w:t>Adaptation strategies of endolithic chlorophototrophs to survive the hyperarid and extreme solar radiation environment of the Atacama Desert</w:t>
      </w:r>
      <w:r w:rsidRPr="00AF0434">
        <w:rPr>
          <w:noProof/>
        </w:rPr>
        <w:t xml:space="preserve">. </w:t>
      </w:r>
      <w:r w:rsidRPr="00AF0434">
        <w:rPr>
          <w:i/>
          <w:noProof/>
        </w:rPr>
        <w:t xml:space="preserve">Front Microbiol </w:t>
      </w:r>
      <w:r w:rsidRPr="00AF0434">
        <w:rPr>
          <w:noProof/>
        </w:rPr>
        <w:t xml:space="preserve">2015, </w:t>
      </w:r>
      <w:r w:rsidRPr="00AF0434">
        <w:rPr>
          <w:b/>
          <w:noProof/>
        </w:rPr>
        <w:t>6</w:t>
      </w:r>
      <w:r w:rsidRPr="00AF0434">
        <w:rPr>
          <w:noProof/>
        </w:rPr>
        <w:t>:934. doi: 910.3389/fmicb.2015.00934.</w:t>
      </w:r>
    </w:p>
    <w:p w14:paraId="395E9A66" w14:textId="77777777" w:rsidR="00AF0434" w:rsidRPr="00AF0434" w:rsidRDefault="00AF0434" w:rsidP="00AF0434">
      <w:pPr>
        <w:pStyle w:val="EndNoteBibliography"/>
        <w:ind w:left="720" w:hanging="720"/>
        <w:rPr>
          <w:noProof/>
        </w:rPr>
      </w:pPr>
      <w:r w:rsidRPr="00AF0434">
        <w:rPr>
          <w:noProof/>
        </w:rPr>
        <w:t>48.</w:t>
      </w:r>
      <w:r w:rsidRPr="00AF0434">
        <w:rPr>
          <w:noProof/>
        </w:rPr>
        <w:tab/>
        <w:t xml:space="preserve">Nienow JAC, McKay CP, Friedmann EI: </w:t>
      </w:r>
      <w:r w:rsidRPr="00AF0434">
        <w:rPr>
          <w:b/>
          <w:noProof/>
        </w:rPr>
        <w:t>The cryptoendolithic microbial environment in the Ross desert of Antarctica: light in the photosynthetically active region</w:t>
      </w:r>
      <w:r w:rsidRPr="00AF0434">
        <w:rPr>
          <w:noProof/>
        </w:rPr>
        <w:t xml:space="preserve">. </w:t>
      </w:r>
      <w:r w:rsidRPr="00AF0434">
        <w:rPr>
          <w:i/>
          <w:noProof/>
        </w:rPr>
        <w:t xml:space="preserve">Microb Ecol </w:t>
      </w:r>
      <w:r w:rsidRPr="00AF0434">
        <w:rPr>
          <w:noProof/>
        </w:rPr>
        <w:t xml:space="preserve">1988, </w:t>
      </w:r>
      <w:r w:rsidRPr="00AF0434">
        <w:rPr>
          <w:b/>
          <w:noProof/>
        </w:rPr>
        <w:t>16</w:t>
      </w:r>
      <w:r w:rsidRPr="00AF0434">
        <w:rPr>
          <w:noProof/>
        </w:rPr>
        <w:t>:271-289.</w:t>
      </w:r>
    </w:p>
    <w:p w14:paraId="77A9BED1" w14:textId="77777777" w:rsidR="00AF0434" w:rsidRPr="00AF0434" w:rsidRDefault="00AF0434" w:rsidP="00AF0434">
      <w:pPr>
        <w:pStyle w:val="EndNoteBibliography"/>
        <w:ind w:left="720" w:hanging="720"/>
        <w:rPr>
          <w:noProof/>
        </w:rPr>
      </w:pPr>
      <w:r w:rsidRPr="00AF0434">
        <w:rPr>
          <w:noProof/>
        </w:rPr>
        <w:t>49.</w:t>
      </w:r>
      <w:r w:rsidRPr="00AF0434">
        <w:rPr>
          <w:noProof/>
        </w:rPr>
        <w:tab/>
        <w:t xml:space="preserve">Yabushita A, Kobayashi T: </w:t>
      </w:r>
      <w:r w:rsidRPr="00AF0434">
        <w:rPr>
          <w:b/>
          <w:noProof/>
        </w:rPr>
        <w:t>Primary conformation change in bacteriorhodopsin on photoexcitation</w:t>
      </w:r>
      <w:r w:rsidRPr="00AF0434">
        <w:rPr>
          <w:noProof/>
        </w:rPr>
        <w:t xml:space="preserve">. </w:t>
      </w:r>
      <w:r w:rsidRPr="00AF0434">
        <w:rPr>
          <w:i/>
          <w:noProof/>
        </w:rPr>
        <w:t xml:space="preserve">Biophys J </w:t>
      </w:r>
      <w:r w:rsidRPr="00AF0434">
        <w:rPr>
          <w:noProof/>
        </w:rPr>
        <w:t xml:space="preserve">2009, </w:t>
      </w:r>
      <w:r w:rsidRPr="00AF0434">
        <w:rPr>
          <w:b/>
          <w:noProof/>
        </w:rPr>
        <w:t>96</w:t>
      </w:r>
      <w:r w:rsidRPr="00AF0434">
        <w:rPr>
          <w:noProof/>
        </w:rPr>
        <w:t>(4):1447-1461.</w:t>
      </w:r>
    </w:p>
    <w:p w14:paraId="4D1463B1" w14:textId="77777777" w:rsidR="00AF0434" w:rsidRPr="00AF0434" w:rsidRDefault="00AF0434" w:rsidP="00AF0434">
      <w:pPr>
        <w:pStyle w:val="EndNoteBibliography"/>
        <w:ind w:left="720" w:hanging="720"/>
        <w:rPr>
          <w:noProof/>
        </w:rPr>
      </w:pPr>
      <w:r w:rsidRPr="00AF0434">
        <w:rPr>
          <w:noProof/>
        </w:rPr>
        <w:t>50.</w:t>
      </w:r>
      <w:r w:rsidRPr="00AF0434">
        <w:rPr>
          <w:noProof/>
        </w:rPr>
        <w:tab/>
        <w:t xml:space="preserve">Artieda O, Davila A, Wierzchos J, Buhler P, Rodríguez-Ochoa R, Pueyo J, Ascaso C: </w:t>
      </w:r>
      <w:r w:rsidRPr="00AF0434">
        <w:rPr>
          <w:b/>
          <w:noProof/>
        </w:rPr>
        <w:t>Surface evolution of salt-encrusted playas under extreme and continued dryness</w:t>
      </w:r>
      <w:r w:rsidRPr="00AF0434">
        <w:rPr>
          <w:noProof/>
        </w:rPr>
        <w:t xml:space="preserve">. </w:t>
      </w:r>
      <w:r w:rsidRPr="00AF0434">
        <w:rPr>
          <w:i/>
          <w:noProof/>
        </w:rPr>
        <w:t xml:space="preserve">Earth Surface Processes and Landforms </w:t>
      </w:r>
      <w:r w:rsidRPr="00AF0434">
        <w:rPr>
          <w:noProof/>
        </w:rPr>
        <w:t xml:space="preserve">2015, </w:t>
      </w:r>
      <w:r w:rsidRPr="00AF0434">
        <w:rPr>
          <w:b/>
          <w:noProof/>
        </w:rPr>
        <w:t>40</w:t>
      </w:r>
      <w:r w:rsidRPr="00AF0434">
        <w:rPr>
          <w:noProof/>
        </w:rPr>
        <w:t>(14):1939-1950.</w:t>
      </w:r>
    </w:p>
    <w:p w14:paraId="553127FE" w14:textId="77777777" w:rsidR="00AF0434" w:rsidRPr="00AF0434" w:rsidRDefault="00AF0434" w:rsidP="00AF0434">
      <w:pPr>
        <w:pStyle w:val="EndNoteBibliography"/>
        <w:ind w:left="720" w:hanging="720"/>
        <w:rPr>
          <w:noProof/>
        </w:rPr>
      </w:pPr>
      <w:r w:rsidRPr="00AF0434">
        <w:rPr>
          <w:noProof/>
        </w:rPr>
        <w:t>51.</w:t>
      </w:r>
      <w:r w:rsidRPr="00AF0434">
        <w:rPr>
          <w:noProof/>
        </w:rPr>
        <w:tab/>
        <w:t xml:space="preserve">Meslier V, Casero MC, Dailey M, Wierzchos J, Ascaso C, Artieda O, McCullough PR, DiRuggiero J: </w:t>
      </w:r>
      <w:r w:rsidRPr="00AF0434">
        <w:rPr>
          <w:b/>
          <w:noProof/>
        </w:rPr>
        <w:t>Fundamental drivers for endolithic microbial community assemblies in the hyperarid Atacama Desert</w:t>
      </w:r>
      <w:r w:rsidRPr="00AF0434">
        <w:rPr>
          <w:noProof/>
        </w:rPr>
        <w:t xml:space="preserve">. </w:t>
      </w:r>
      <w:r w:rsidRPr="00AF0434">
        <w:rPr>
          <w:i/>
          <w:noProof/>
        </w:rPr>
        <w:t xml:space="preserve">Environ Microbiol </w:t>
      </w:r>
      <w:r w:rsidRPr="00AF0434">
        <w:rPr>
          <w:noProof/>
        </w:rPr>
        <w:t xml:space="preserve">2018, </w:t>
      </w:r>
      <w:r w:rsidRPr="00AF0434">
        <w:rPr>
          <w:b/>
          <w:noProof/>
        </w:rPr>
        <w:t>20</w:t>
      </w:r>
      <w:r w:rsidRPr="00AF0434">
        <w:rPr>
          <w:noProof/>
        </w:rPr>
        <w:t>(5):1765-1781.</w:t>
      </w:r>
    </w:p>
    <w:p w14:paraId="54F34592" w14:textId="77777777" w:rsidR="00AF0434" w:rsidRPr="00AF0434" w:rsidRDefault="00AF0434" w:rsidP="00AF0434">
      <w:pPr>
        <w:pStyle w:val="EndNoteBibliography"/>
        <w:ind w:left="720" w:hanging="720"/>
        <w:rPr>
          <w:noProof/>
        </w:rPr>
      </w:pPr>
      <w:r w:rsidRPr="00AF0434">
        <w:rPr>
          <w:noProof/>
        </w:rPr>
        <w:t>52.</w:t>
      </w:r>
      <w:r w:rsidRPr="00AF0434">
        <w:rPr>
          <w:noProof/>
        </w:rPr>
        <w:tab/>
        <w:t xml:space="preserve">Walker JJ, Pace NR: </w:t>
      </w:r>
      <w:r w:rsidRPr="00AF0434">
        <w:rPr>
          <w:b/>
          <w:noProof/>
        </w:rPr>
        <w:t>Endolithic microbial ecosystems</w:t>
      </w:r>
      <w:r w:rsidRPr="00AF0434">
        <w:rPr>
          <w:noProof/>
        </w:rPr>
        <w:t xml:space="preserve">. </w:t>
      </w:r>
      <w:r w:rsidRPr="00AF0434">
        <w:rPr>
          <w:i/>
          <w:noProof/>
        </w:rPr>
        <w:t xml:space="preserve">Annu Rev Microbiol </w:t>
      </w:r>
      <w:r w:rsidRPr="00AF0434">
        <w:rPr>
          <w:noProof/>
        </w:rPr>
        <w:t xml:space="preserve">2007, </w:t>
      </w:r>
      <w:r w:rsidRPr="00AF0434">
        <w:rPr>
          <w:b/>
          <w:noProof/>
        </w:rPr>
        <w:t>61</w:t>
      </w:r>
      <w:r w:rsidRPr="00AF0434">
        <w:rPr>
          <w:noProof/>
        </w:rPr>
        <w:t>:331-347.</w:t>
      </w:r>
    </w:p>
    <w:p w14:paraId="5D3106C0" w14:textId="77777777" w:rsidR="00AF0434" w:rsidRPr="00AF0434" w:rsidRDefault="00AF0434" w:rsidP="00AF0434">
      <w:pPr>
        <w:pStyle w:val="EndNoteBibliography"/>
        <w:ind w:left="720" w:hanging="720"/>
        <w:rPr>
          <w:noProof/>
        </w:rPr>
      </w:pPr>
      <w:r w:rsidRPr="00AF0434">
        <w:rPr>
          <w:noProof/>
        </w:rPr>
        <w:t>53.</w:t>
      </w:r>
      <w:r w:rsidRPr="00AF0434">
        <w:rPr>
          <w:noProof/>
        </w:rPr>
        <w:tab/>
        <w:t xml:space="preserve">Vitek P, Jehlicka J, Ascaso C, Masek V, Gomez-Silva B, Olivares H, Wierzchos J: </w:t>
      </w:r>
      <w:r w:rsidRPr="00AF0434">
        <w:rPr>
          <w:b/>
          <w:noProof/>
        </w:rPr>
        <w:t>Distribution of scytonemin in endolithic microbial communities from halite crusts in the hyperarid zone of the Atacama Desert, Chile</w:t>
      </w:r>
      <w:r w:rsidRPr="00AF0434">
        <w:rPr>
          <w:noProof/>
        </w:rPr>
        <w:t xml:space="preserve">. </w:t>
      </w:r>
      <w:r w:rsidRPr="00AF0434">
        <w:rPr>
          <w:i/>
          <w:noProof/>
        </w:rPr>
        <w:t xml:space="preserve">FEMS Microbiol Ecol </w:t>
      </w:r>
      <w:r w:rsidRPr="00AF0434">
        <w:rPr>
          <w:noProof/>
        </w:rPr>
        <w:t xml:space="preserve">2014, </w:t>
      </w:r>
      <w:r w:rsidRPr="00AF0434">
        <w:rPr>
          <w:b/>
          <w:noProof/>
        </w:rPr>
        <w:t>90</w:t>
      </w:r>
      <w:r w:rsidRPr="00AF0434">
        <w:rPr>
          <w:noProof/>
        </w:rPr>
        <w:t>(2):351-366.</w:t>
      </w:r>
    </w:p>
    <w:p w14:paraId="6D7F6C68" w14:textId="77777777" w:rsidR="00AF0434" w:rsidRPr="00AF0434" w:rsidRDefault="00AF0434" w:rsidP="00AF0434">
      <w:pPr>
        <w:pStyle w:val="EndNoteBibliography"/>
        <w:ind w:left="720" w:hanging="720"/>
        <w:rPr>
          <w:noProof/>
        </w:rPr>
      </w:pPr>
      <w:r w:rsidRPr="00AF0434">
        <w:rPr>
          <w:noProof/>
        </w:rPr>
        <w:t>54.</w:t>
      </w:r>
      <w:r w:rsidRPr="00AF0434">
        <w:rPr>
          <w:noProof/>
        </w:rPr>
        <w:tab/>
        <w:t>Shi Y, Li Y, Xiang X, Sun R, Yang T, He D, Zhang K, Ni Y, Zhu YG, Adams JM</w:t>
      </w:r>
      <w:r w:rsidRPr="00AF0434">
        <w:rPr>
          <w:i/>
          <w:noProof/>
        </w:rPr>
        <w:t xml:space="preserve"> et al</w:t>
      </w:r>
      <w:r w:rsidRPr="00AF0434">
        <w:rPr>
          <w:noProof/>
        </w:rPr>
        <w:t xml:space="preserve">: </w:t>
      </w:r>
      <w:r w:rsidRPr="00AF0434">
        <w:rPr>
          <w:b/>
          <w:noProof/>
        </w:rPr>
        <w:t>Spatial scale affects the relative role of stochasticity versus determinism in soil bacterial communities in wheat fields across the North China Plain</w:t>
      </w:r>
      <w:r w:rsidRPr="00AF0434">
        <w:rPr>
          <w:noProof/>
        </w:rPr>
        <w:t xml:space="preserve">. </w:t>
      </w:r>
      <w:r w:rsidRPr="00AF0434">
        <w:rPr>
          <w:i/>
          <w:noProof/>
        </w:rPr>
        <w:t xml:space="preserve">Microbiome </w:t>
      </w:r>
      <w:r w:rsidRPr="00AF0434">
        <w:rPr>
          <w:noProof/>
        </w:rPr>
        <w:t xml:space="preserve">2018, </w:t>
      </w:r>
      <w:r w:rsidRPr="00AF0434">
        <w:rPr>
          <w:b/>
          <w:noProof/>
        </w:rPr>
        <w:t>6</w:t>
      </w:r>
      <w:r w:rsidRPr="00AF0434">
        <w:rPr>
          <w:noProof/>
        </w:rPr>
        <w:t>(1):27.</w:t>
      </w:r>
    </w:p>
    <w:p w14:paraId="142DF148" w14:textId="77777777" w:rsidR="00AF0434" w:rsidRPr="00AF0434" w:rsidRDefault="00AF0434" w:rsidP="00AF0434">
      <w:pPr>
        <w:pStyle w:val="EndNoteBibliography"/>
        <w:ind w:left="720" w:hanging="720"/>
        <w:rPr>
          <w:noProof/>
        </w:rPr>
      </w:pPr>
      <w:r w:rsidRPr="00AF0434">
        <w:rPr>
          <w:noProof/>
        </w:rPr>
        <w:t>55.</w:t>
      </w:r>
      <w:r w:rsidRPr="00AF0434">
        <w:rPr>
          <w:noProof/>
        </w:rPr>
        <w:tab/>
        <w:t xml:space="preserve">Li L, Ma ZS: </w:t>
      </w:r>
      <w:r w:rsidRPr="00AF0434">
        <w:rPr>
          <w:b/>
          <w:noProof/>
        </w:rPr>
        <w:t>Testing the Neutral Theory of Biodiversity with Human Microbiome Datasets</w:t>
      </w:r>
      <w:r w:rsidRPr="00AF0434">
        <w:rPr>
          <w:noProof/>
        </w:rPr>
        <w:t xml:space="preserve">. </w:t>
      </w:r>
      <w:r w:rsidRPr="00AF0434">
        <w:rPr>
          <w:i/>
          <w:noProof/>
        </w:rPr>
        <w:t xml:space="preserve">Sci Rep </w:t>
      </w:r>
      <w:r w:rsidRPr="00AF0434">
        <w:rPr>
          <w:noProof/>
        </w:rPr>
        <w:t xml:space="preserve">2016, </w:t>
      </w:r>
      <w:r w:rsidRPr="00AF0434">
        <w:rPr>
          <w:b/>
          <w:noProof/>
        </w:rPr>
        <w:t>6</w:t>
      </w:r>
      <w:r w:rsidRPr="00AF0434">
        <w:rPr>
          <w:noProof/>
        </w:rPr>
        <w:t>:31448.</w:t>
      </w:r>
    </w:p>
    <w:p w14:paraId="049353FD" w14:textId="77777777" w:rsidR="00AF0434" w:rsidRPr="00AF0434" w:rsidRDefault="00AF0434" w:rsidP="00AF0434">
      <w:pPr>
        <w:pStyle w:val="EndNoteBibliography"/>
        <w:ind w:left="720" w:hanging="720"/>
        <w:rPr>
          <w:noProof/>
        </w:rPr>
      </w:pPr>
      <w:r w:rsidRPr="00AF0434">
        <w:rPr>
          <w:noProof/>
        </w:rPr>
        <w:t>56.</w:t>
      </w:r>
      <w:r w:rsidRPr="00AF0434">
        <w:rPr>
          <w:noProof/>
        </w:rPr>
        <w:tab/>
        <w:t>Jha AR, Davenport ER, Gautam Y, Bhandari D, Tandukar S, Ng KM, Fragiadakis GK, Holmes S, Gautam GP, Leach J</w:t>
      </w:r>
      <w:r w:rsidRPr="00AF0434">
        <w:rPr>
          <w:i/>
          <w:noProof/>
        </w:rPr>
        <w:t xml:space="preserve"> et al</w:t>
      </w:r>
      <w:r w:rsidRPr="00AF0434">
        <w:rPr>
          <w:noProof/>
        </w:rPr>
        <w:t xml:space="preserve">: </w:t>
      </w:r>
      <w:r w:rsidRPr="00AF0434">
        <w:rPr>
          <w:b/>
          <w:noProof/>
        </w:rPr>
        <w:t>Gut microbiome transition across a lifestyle gradient in Himalaya</w:t>
      </w:r>
      <w:r w:rsidRPr="00AF0434">
        <w:rPr>
          <w:noProof/>
        </w:rPr>
        <w:t xml:space="preserve">. </w:t>
      </w:r>
      <w:r w:rsidRPr="00AF0434">
        <w:rPr>
          <w:i/>
          <w:noProof/>
        </w:rPr>
        <w:t xml:space="preserve">PLoS Biol </w:t>
      </w:r>
      <w:r w:rsidRPr="00AF0434">
        <w:rPr>
          <w:noProof/>
        </w:rPr>
        <w:t xml:space="preserve">2018, </w:t>
      </w:r>
      <w:r w:rsidRPr="00AF0434">
        <w:rPr>
          <w:b/>
          <w:noProof/>
        </w:rPr>
        <w:t>16</w:t>
      </w:r>
      <w:r w:rsidRPr="00AF0434">
        <w:rPr>
          <w:noProof/>
        </w:rPr>
        <w:t>(11):e2005396.</w:t>
      </w:r>
    </w:p>
    <w:p w14:paraId="580CDEEA" w14:textId="77777777" w:rsidR="00AF0434" w:rsidRPr="00AF0434" w:rsidRDefault="00AF0434" w:rsidP="00AF0434">
      <w:pPr>
        <w:pStyle w:val="EndNoteBibliography"/>
        <w:ind w:left="720" w:hanging="720"/>
        <w:rPr>
          <w:noProof/>
        </w:rPr>
      </w:pPr>
      <w:r w:rsidRPr="00AF0434">
        <w:rPr>
          <w:noProof/>
        </w:rPr>
        <w:t>57.</w:t>
      </w:r>
      <w:r w:rsidRPr="00AF0434">
        <w:rPr>
          <w:noProof/>
        </w:rPr>
        <w:tab/>
        <w:t>Albenberg L, Esipova TV, Judge CP, Bittinger K, Chen J, Laughlin A, Grunberg S, Baldassano RN, Lewis JD, Li H</w:t>
      </w:r>
      <w:r w:rsidRPr="00AF0434">
        <w:rPr>
          <w:i/>
          <w:noProof/>
        </w:rPr>
        <w:t xml:space="preserve"> et al</w:t>
      </w:r>
      <w:r w:rsidRPr="00AF0434">
        <w:rPr>
          <w:noProof/>
        </w:rPr>
        <w:t xml:space="preserve">: </w:t>
      </w:r>
      <w:r w:rsidRPr="00AF0434">
        <w:rPr>
          <w:b/>
          <w:noProof/>
        </w:rPr>
        <w:t>Correlation between intraluminal oxygen gradient and radial partitioning of intestinal microbiota</w:t>
      </w:r>
      <w:r w:rsidRPr="00AF0434">
        <w:rPr>
          <w:noProof/>
        </w:rPr>
        <w:t xml:space="preserve">. </w:t>
      </w:r>
      <w:r w:rsidRPr="00AF0434">
        <w:rPr>
          <w:i/>
          <w:noProof/>
        </w:rPr>
        <w:t xml:space="preserve">Gastroenterology </w:t>
      </w:r>
      <w:r w:rsidRPr="00AF0434">
        <w:rPr>
          <w:noProof/>
        </w:rPr>
        <w:t xml:space="preserve">2014, </w:t>
      </w:r>
      <w:r w:rsidRPr="00AF0434">
        <w:rPr>
          <w:b/>
          <w:noProof/>
        </w:rPr>
        <w:t>147</w:t>
      </w:r>
      <w:r w:rsidRPr="00AF0434">
        <w:rPr>
          <w:noProof/>
        </w:rPr>
        <w:t>(5):1055-1063 e1058.</w:t>
      </w:r>
    </w:p>
    <w:p w14:paraId="331E55C8" w14:textId="77777777" w:rsidR="00AF0434" w:rsidRPr="00AF0434" w:rsidRDefault="00AF0434" w:rsidP="00AF0434">
      <w:pPr>
        <w:pStyle w:val="EndNoteBibliography"/>
        <w:ind w:left="720" w:hanging="720"/>
        <w:rPr>
          <w:noProof/>
        </w:rPr>
      </w:pPr>
      <w:r w:rsidRPr="00AF0434">
        <w:rPr>
          <w:noProof/>
        </w:rPr>
        <w:t>58.</w:t>
      </w:r>
      <w:r w:rsidRPr="00AF0434">
        <w:rPr>
          <w:noProof/>
        </w:rPr>
        <w:tab/>
        <w:t xml:space="preserve">Vellend M: </w:t>
      </w:r>
      <w:r w:rsidRPr="00AF0434">
        <w:rPr>
          <w:b/>
          <w:noProof/>
        </w:rPr>
        <w:t>Conceptual synthesis in community ecology</w:t>
      </w:r>
      <w:r w:rsidRPr="00AF0434">
        <w:rPr>
          <w:noProof/>
        </w:rPr>
        <w:t xml:space="preserve">. </w:t>
      </w:r>
      <w:r w:rsidRPr="00AF0434">
        <w:rPr>
          <w:i/>
          <w:noProof/>
        </w:rPr>
        <w:t xml:space="preserve">Q Rev Biol </w:t>
      </w:r>
      <w:r w:rsidRPr="00AF0434">
        <w:rPr>
          <w:noProof/>
        </w:rPr>
        <w:t xml:space="preserve">2010, </w:t>
      </w:r>
      <w:r w:rsidRPr="00AF0434">
        <w:rPr>
          <w:b/>
          <w:noProof/>
        </w:rPr>
        <w:t>85</w:t>
      </w:r>
      <w:r w:rsidRPr="00AF0434">
        <w:rPr>
          <w:noProof/>
        </w:rPr>
        <w:t>(2):183-206.</w:t>
      </w:r>
    </w:p>
    <w:p w14:paraId="46D387AA" w14:textId="77777777" w:rsidR="00AF0434" w:rsidRPr="00AF0434" w:rsidRDefault="00AF0434" w:rsidP="00AF0434">
      <w:pPr>
        <w:pStyle w:val="EndNoteBibliography"/>
        <w:ind w:left="720" w:hanging="720"/>
        <w:rPr>
          <w:noProof/>
        </w:rPr>
      </w:pPr>
      <w:r w:rsidRPr="00AF0434">
        <w:rPr>
          <w:noProof/>
        </w:rPr>
        <w:t>59.</w:t>
      </w:r>
      <w:r w:rsidRPr="00AF0434">
        <w:rPr>
          <w:noProof/>
        </w:rPr>
        <w:tab/>
        <w:t xml:space="preserve">Allison SD, Martiny JB: </w:t>
      </w:r>
      <w:r w:rsidRPr="00AF0434">
        <w:rPr>
          <w:b/>
          <w:noProof/>
        </w:rPr>
        <w:t>Colloquium paper: resistance, resilience, and redundancy in microbial communities</w:t>
      </w:r>
      <w:r w:rsidRPr="00AF0434">
        <w:rPr>
          <w:noProof/>
        </w:rPr>
        <w:t xml:space="preserve">. </w:t>
      </w:r>
      <w:r w:rsidRPr="00AF0434">
        <w:rPr>
          <w:i/>
          <w:noProof/>
        </w:rPr>
        <w:t xml:space="preserve">Proc Natl Acad Sci U S A </w:t>
      </w:r>
      <w:r w:rsidRPr="00AF0434">
        <w:rPr>
          <w:noProof/>
        </w:rPr>
        <w:t xml:space="preserve">2008, </w:t>
      </w:r>
      <w:r w:rsidRPr="00AF0434">
        <w:rPr>
          <w:b/>
          <w:noProof/>
        </w:rPr>
        <w:t>105 Suppl 1</w:t>
      </w:r>
      <w:r w:rsidRPr="00AF0434">
        <w:rPr>
          <w:noProof/>
        </w:rPr>
        <w:t>:11512-11519.</w:t>
      </w:r>
    </w:p>
    <w:p w14:paraId="18C46523" w14:textId="2DCDAF87" w:rsidR="00F44210" w:rsidRDefault="00AF0434" w:rsidP="00092F28">
      <w:pPr>
        <w:spacing w:line="360" w:lineRule="auto"/>
        <w:rPr>
          <w:b/>
        </w:rPr>
      </w:pPr>
      <w:r>
        <w:rPr>
          <w:b/>
        </w:rPr>
        <w:lastRenderedPageBreak/>
        <w:fldChar w:fldCharType="end"/>
      </w:r>
    </w:p>
    <w:sectPr w:rsidR="00F44210" w:rsidSect="002D2EC5">
      <w:footerReference w:type="even" r:id="rId25"/>
      <w:footerReference w:type="default" r:id="rId26"/>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5356" w16cex:dateUtc="2020-06-17T15:31:00Z"/>
  <w16cex:commentExtensible w16cex:durableId="22945454" w16cex:dateUtc="2020-06-17T15:35:00Z"/>
  <w16cex:commentExtensible w16cex:durableId="229458F7" w16cex:dateUtc="2020-06-17T15:55:00Z"/>
  <w16cex:commentExtensible w16cex:durableId="22945A43" w16cex:dateUtc="2020-06-17T16:00:00Z"/>
  <w16cex:commentExtensible w16cex:durableId="22945BBD" w16cex:dateUtc="2020-06-17T16:07:00Z"/>
  <w16cex:commentExtensible w16cex:durableId="22945D77" w16cex:dateUtc="2020-06-17T16:14:00Z"/>
  <w16cex:commentExtensible w16cex:durableId="22945F02" w16cex:dateUtc="2020-06-17T16:21:00Z"/>
  <w16cex:commentExtensible w16cex:durableId="22945F6D" w16cex:dateUtc="2020-06-17T16:22:00Z"/>
  <w16cex:commentExtensible w16cex:durableId="22946130" w16cex:dateUtc="2020-06-17T1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5BEF6C" w16cid:durableId="2293824A"/>
  <w16cid:commentId w16cid:paraId="54EAD9DC" w16cid:durableId="22945356"/>
  <w16cid:commentId w16cid:paraId="40AC4232" w16cid:durableId="22945454"/>
  <w16cid:commentId w16cid:paraId="32CBB3E6" w16cid:durableId="22922DB9"/>
  <w16cid:commentId w16cid:paraId="6246CFEE" w16cid:durableId="229458F7"/>
  <w16cid:commentId w16cid:paraId="3419E6F5" w16cid:durableId="22945A43"/>
  <w16cid:commentId w16cid:paraId="2CCE3DDB" w16cid:durableId="22945BBD"/>
  <w16cid:commentId w16cid:paraId="1773D180" w16cid:durableId="22922F32"/>
  <w16cid:commentId w16cid:paraId="3A1E34BF" w16cid:durableId="22945D77"/>
  <w16cid:commentId w16cid:paraId="3BFB4658" w16cid:durableId="2292188C"/>
  <w16cid:commentId w16cid:paraId="154E0B4B" w16cid:durableId="22921848"/>
  <w16cid:commentId w16cid:paraId="7F6FFD5B" w16cid:durableId="229228AA"/>
  <w16cid:commentId w16cid:paraId="686BFC7A" w16cid:durableId="22922869"/>
  <w16cid:commentId w16cid:paraId="0E05C08F" w16cid:durableId="22922B19"/>
  <w16cid:commentId w16cid:paraId="28EE2275" w16cid:durableId="22922D04"/>
  <w16cid:commentId w16cid:paraId="48F0D033" w16cid:durableId="22945F02"/>
  <w16cid:commentId w16cid:paraId="38CDE2AA" w16cid:durableId="22945F6D"/>
  <w16cid:commentId w16cid:paraId="75924F6E" w16cid:durableId="22923545"/>
  <w16cid:commentId w16cid:paraId="2E80001A" w16cid:durableId="229365D8"/>
  <w16cid:commentId w16cid:paraId="403D5178" w16cid:durableId="229365A0"/>
  <w16cid:commentId w16cid:paraId="540A6ACD" w16cid:durableId="22923671"/>
  <w16cid:commentId w16cid:paraId="23C7BDDE" w16cid:durableId="22935AED"/>
  <w16cid:commentId w16cid:paraId="2DE14951" w16cid:durableId="22946130"/>
  <w16cid:commentId w16cid:paraId="5A1FD167" w16cid:durableId="229377AB"/>
  <w16cid:commentId w16cid:paraId="11B14CAA" w16cid:durableId="229377EB"/>
  <w16cid:commentId w16cid:paraId="397E1805" w16cid:durableId="22936986"/>
  <w16cid:commentId w16cid:paraId="3D5D7772" w16cid:durableId="22936B07"/>
  <w16cid:commentId w16cid:paraId="03D6587D" w16cid:durableId="2293749E"/>
  <w16cid:commentId w16cid:paraId="6FCCADB1" w16cid:durableId="229374D6"/>
  <w16cid:commentId w16cid:paraId="5AEC4796" w16cid:durableId="22937746"/>
  <w16cid:commentId w16cid:paraId="19EEA767" w16cid:durableId="22937A2E"/>
  <w16cid:commentId w16cid:paraId="5D2AA5C8" w16cid:durableId="22937CED"/>
  <w16cid:commentId w16cid:paraId="544A0A0D" w16cid:durableId="22937DA8"/>
  <w16cid:commentId w16cid:paraId="3C470855" w16cid:durableId="22938084"/>
  <w16cid:commentId w16cid:paraId="51B67D73" w16cid:durableId="2293812F"/>
  <w16cid:commentId w16cid:paraId="53F9B5A3" w16cid:durableId="229384D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4D7D98" w14:textId="77777777" w:rsidR="00EC09E8" w:rsidRDefault="00EC09E8" w:rsidP="00EC3978">
      <w:r>
        <w:separator/>
      </w:r>
    </w:p>
  </w:endnote>
  <w:endnote w:type="continuationSeparator" w:id="0">
    <w:p w14:paraId="21E434AD" w14:textId="77777777" w:rsidR="00EC09E8" w:rsidRDefault="00EC09E8" w:rsidP="00EC3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MingLiU">
    <w:panose1 w:val="02020509000000000000"/>
    <w:charset w:val="88"/>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9EFE9E" w14:textId="77777777" w:rsidR="0010513D" w:rsidRDefault="0010513D" w:rsidP="00AD54E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CF8145" w14:textId="77777777" w:rsidR="0010513D" w:rsidRDefault="0010513D" w:rsidP="005F239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939796" w14:textId="77777777" w:rsidR="0010513D" w:rsidRDefault="0010513D" w:rsidP="00AD54E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F30">
      <w:rPr>
        <w:rStyle w:val="PageNumber"/>
        <w:noProof/>
      </w:rPr>
      <w:t>1</w:t>
    </w:r>
    <w:r>
      <w:rPr>
        <w:rStyle w:val="PageNumber"/>
      </w:rPr>
      <w:fldChar w:fldCharType="end"/>
    </w:r>
  </w:p>
  <w:p w14:paraId="24F65E7D" w14:textId="77777777" w:rsidR="0010513D" w:rsidRDefault="0010513D" w:rsidP="005F239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0E0A73" w14:textId="77777777" w:rsidR="00EC09E8" w:rsidRDefault="00EC09E8" w:rsidP="00EC3978">
      <w:r>
        <w:separator/>
      </w:r>
    </w:p>
  </w:footnote>
  <w:footnote w:type="continuationSeparator" w:id="0">
    <w:p w14:paraId="66985117" w14:textId="77777777" w:rsidR="00EC09E8" w:rsidRDefault="00EC09E8" w:rsidP="00EC39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881B80"/>
    <w:multiLevelType w:val="hybridMultilevel"/>
    <w:tmpl w:val="D9DA0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DB7D3D"/>
    <w:multiLevelType w:val="hybridMultilevel"/>
    <w:tmpl w:val="B4828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1C0B27"/>
    <w:multiLevelType w:val="hybridMultilevel"/>
    <w:tmpl w:val="E55A3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A237D4"/>
    <w:multiLevelType w:val="hybridMultilevel"/>
    <w:tmpl w:val="3E5E20F2"/>
    <w:lvl w:ilvl="0" w:tplc="6E16A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B842152"/>
    <w:multiLevelType w:val="hybridMultilevel"/>
    <w:tmpl w:val="E12E2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14">
    <w:nsid w:val="634644DE"/>
    <w:multiLevelType w:val="hybridMultilevel"/>
    <w:tmpl w:val="21AE72F8"/>
    <w:lvl w:ilvl="0" w:tplc="04D8203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FD05D3"/>
    <w:multiLevelType w:val="hybridMultilevel"/>
    <w:tmpl w:val="A8D21B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6"/>
  </w:num>
  <w:num w:numId="3">
    <w:abstractNumId w:val="3"/>
  </w:num>
  <w:num w:numId="4">
    <w:abstractNumId w:val="17"/>
  </w:num>
  <w:num w:numId="5">
    <w:abstractNumId w:val="8"/>
  </w:num>
  <w:num w:numId="6">
    <w:abstractNumId w:val="20"/>
  </w:num>
  <w:num w:numId="7">
    <w:abstractNumId w:val="18"/>
  </w:num>
  <w:num w:numId="8">
    <w:abstractNumId w:val="13"/>
  </w:num>
  <w:num w:numId="9">
    <w:abstractNumId w:val="15"/>
  </w:num>
  <w:num w:numId="10">
    <w:abstractNumId w:val="5"/>
  </w:num>
  <w:num w:numId="11">
    <w:abstractNumId w:val="7"/>
  </w:num>
  <w:num w:numId="12">
    <w:abstractNumId w:val="11"/>
  </w:num>
  <w:num w:numId="13">
    <w:abstractNumId w:val="2"/>
  </w:num>
  <w:num w:numId="14">
    <w:abstractNumId w:val="19"/>
  </w:num>
  <w:num w:numId="15">
    <w:abstractNumId w:val="0"/>
  </w:num>
  <w:num w:numId="16">
    <w:abstractNumId w:val="9"/>
  </w:num>
  <w:num w:numId="17">
    <w:abstractNumId w:val="12"/>
  </w:num>
  <w:num w:numId="18">
    <w:abstractNumId w:val="21"/>
  </w:num>
  <w:num w:numId="19">
    <w:abstractNumId w:val="6"/>
  </w:num>
  <w:num w:numId="20">
    <w:abstractNumId w:val="10"/>
  </w:num>
  <w:num w:numId="21">
    <w:abstractNumId w:val="4"/>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802&lt;/item&gt;&lt;item&gt;4073&lt;/item&gt;&lt;item&gt;4528&lt;/item&gt;&lt;item&gt;6080&lt;/item&gt;&lt;item&gt;6696&lt;/item&gt;&lt;item&gt;6720&lt;/item&gt;&lt;item&gt;6726&lt;/item&gt;&lt;item&gt;6729&lt;/item&gt;&lt;item&gt;6750&lt;/item&gt;&lt;item&gt;6954&lt;/item&gt;&lt;item&gt;7113&lt;/item&gt;&lt;item&gt;7952&lt;/item&gt;&lt;item&gt;7953&lt;/item&gt;&lt;item&gt;7962&lt;/item&gt;&lt;item&gt;8580&lt;/item&gt;&lt;item&gt;8625&lt;/item&gt;&lt;item&gt;8768&lt;/item&gt;&lt;item&gt;8776&lt;/item&gt;&lt;item&gt;8819&lt;/item&gt;&lt;item&gt;8845&lt;/item&gt;&lt;item&gt;8846&lt;/item&gt;&lt;item&gt;8890&lt;/item&gt;&lt;item&gt;8894&lt;/item&gt;&lt;item&gt;8898&lt;/item&gt;&lt;item&gt;8915&lt;/item&gt;&lt;item&gt;9090&lt;/item&gt;&lt;item&gt;9097&lt;/item&gt;&lt;item&gt;9128&lt;/item&gt;&lt;item&gt;9136&lt;/item&gt;&lt;item&gt;9137&lt;/item&gt;&lt;item&gt;9139&lt;/item&gt;&lt;item&gt;9141&lt;/item&gt;&lt;item&gt;9142&lt;/item&gt;&lt;item&gt;9143&lt;/item&gt;&lt;item&gt;9144&lt;/item&gt;&lt;item&gt;9146&lt;/item&gt;&lt;item&gt;9147&lt;/item&gt;&lt;item&gt;9149&lt;/item&gt;&lt;item&gt;9151&lt;/item&gt;&lt;item&gt;9153&lt;/item&gt;&lt;item&gt;9175&lt;/item&gt;&lt;item&gt;9176&lt;/item&gt;&lt;item&gt;9177&lt;/item&gt;&lt;item&gt;9178&lt;/item&gt;&lt;item&gt;9212&lt;/item&gt;&lt;item&gt;9213&lt;/item&gt;&lt;item&gt;9214&lt;/item&gt;&lt;item&gt;9221&lt;/item&gt;&lt;item&gt;9224&lt;/item&gt;&lt;item&gt;9225&lt;/item&gt;&lt;item&gt;9228&lt;/item&gt;&lt;item&gt;9229&lt;/item&gt;&lt;item&gt;9516&lt;/item&gt;&lt;item&gt;9520&lt;/item&gt;&lt;item&gt;9521&lt;/item&gt;&lt;item&gt;9522&lt;/item&gt;&lt;item&gt;9524&lt;/item&gt;&lt;item&gt;9531&lt;/item&gt;&lt;item&gt;9588&lt;/item&gt;&lt;/record-ids&gt;&lt;/item&gt;&lt;/Libraries&gt;"/>
  </w:docVars>
  <w:rsids>
    <w:rsidRoot w:val="00D940E0"/>
    <w:rsid w:val="0000086B"/>
    <w:rsid w:val="00003DED"/>
    <w:rsid w:val="00004581"/>
    <w:rsid w:val="00004F90"/>
    <w:rsid w:val="000069A7"/>
    <w:rsid w:val="00007C42"/>
    <w:rsid w:val="00013006"/>
    <w:rsid w:val="000133BF"/>
    <w:rsid w:val="00015646"/>
    <w:rsid w:val="00015C08"/>
    <w:rsid w:val="00020282"/>
    <w:rsid w:val="00020FD7"/>
    <w:rsid w:val="00021C5F"/>
    <w:rsid w:val="00025C63"/>
    <w:rsid w:val="000260DC"/>
    <w:rsid w:val="00026BB7"/>
    <w:rsid w:val="00030302"/>
    <w:rsid w:val="00033A0B"/>
    <w:rsid w:val="00033E7B"/>
    <w:rsid w:val="00040B68"/>
    <w:rsid w:val="00041E3A"/>
    <w:rsid w:val="00041F20"/>
    <w:rsid w:val="00042B04"/>
    <w:rsid w:val="00045C75"/>
    <w:rsid w:val="000464A5"/>
    <w:rsid w:val="00047D38"/>
    <w:rsid w:val="0005091C"/>
    <w:rsid w:val="00052316"/>
    <w:rsid w:val="0005386D"/>
    <w:rsid w:val="000549A4"/>
    <w:rsid w:val="000558D6"/>
    <w:rsid w:val="00056CAF"/>
    <w:rsid w:val="00063A78"/>
    <w:rsid w:val="000657EC"/>
    <w:rsid w:val="0006627B"/>
    <w:rsid w:val="000669B0"/>
    <w:rsid w:val="00071879"/>
    <w:rsid w:val="00071CCB"/>
    <w:rsid w:val="00071F35"/>
    <w:rsid w:val="00072DA0"/>
    <w:rsid w:val="00073B9B"/>
    <w:rsid w:val="000744DB"/>
    <w:rsid w:val="00074741"/>
    <w:rsid w:val="00076007"/>
    <w:rsid w:val="00080659"/>
    <w:rsid w:val="00081195"/>
    <w:rsid w:val="00081921"/>
    <w:rsid w:val="00081DBD"/>
    <w:rsid w:val="00081EAF"/>
    <w:rsid w:val="00082E25"/>
    <w:rsid w:val="00083B5B"/>
    <w:rsid w:val="00083BD3"/>
    <w:rsid w:val="000853E6"/>
    <w:rsid w:val="00087955"/>
    <w:rsid w:val="00092F28"/>
    <w:rsid w:val="00093ACD"/>
    <w:rsid w:val="00094AD9"/>
    <w:rsid w:val="00094B3C"/>
    <w:rsid w:val="00094C11"/>
    <w:rsid w:val="00097CD9"/>
    <w:rsid w:val="000A0810"/>
    <w:rsid w:val="000A0E69"/>
    <w:rsid w:val="000A5EE5"/>
    <w:rsid w:val="000A6390"/>
    <w:rsid w:val="000A63ED"/>
    <w:rsid w:val="000B0A61"/>
    <w:rsid w:val="000B1369"/>
    <w:rsid w:val="000B15AD"/>
    <w:rsid w:val="000B1729"/>
    <w:rsid w:val="000B4727"/>
    <w:rsid w:val="000B5114"/>
    <w:rsid w:val="000B5E6C"/>
    <w:rsid w:val="000B7001"/>
    <w:rsid w:val="000B7B66"/>
    <w:rsid w:val="000B7C37"/>
    <w:rsid w:val="000C0BE1"/>
    <w:rsid w:val="000C1DA9"/>
    <w:rsid w:val="000C287C"/>
    <w:rsid w:val="000C67EF"/>
    <w:rsid w:val="000C73C8"/>
    <w:rsid w:val="000D1039"/>
    <w:rsid w:val="000D10F9"/>
    <w:rsid w:val="000D1D5D"/>
    <w:rsid w:val="000D210A"/>
    <w:rsid w:val="000D5337"/>
    <w:rsid w:val="000D574F"/>
    <w:rsid w:val="000D5A18"/>
    <w:rsid w:val="000D687F"/>
    <w:rsid w:val="000D772A"/>
    <w:rsid w:val="000E358A"/>
    <w:rsid w:val="000E52EF"/>
    <w:rsid w:val="000E581A"/>
    <w:rsid w:val="000E5E03"/>
    <w:rsid w:val="000E77A2"/>
    <w:rsid w:val="000F297F"/>
    <w:rsid w:val="000F404C"/>
    <w:rsid w:val="000F416B"/>
    <w:rsid w:val="000F47BC"/>
    <w:rsid w:val="000F603B"/>
    <w:rsid w:val="000F6854"/>
    <w:rsid w:val="000F6D95"/>
    <w:rsid w:val="001006C7"/>
    <w:rsid w:val="0010255A"/>
    <w:rsid w:val="00103E8C"/>
    <w:rsid w:val="0010513D"/>
    <w:rsid w:val="001059E2"/>
    <w:rsid w:val="00105CF6"/>
    <w:rsid w:val="00105EE9"/>
    <w:rsid w:val="00107480"/>
    <w:rsid w:val="00110EBE"/>
    <w:rsid w:val="001138EB"/>
    <w:rsid w:val="0011567D"/>
    <w:rsid w:val="00116162"/>
    <w:rsid w:val="0011679B"/>
    <w:rsid w:val="00117ED0"/>
    <w:rsid w:val="0012021E"/>
    <w:rsid w:val="00120B0F"/>
    <w:rsid w:val="001212F2"/>
    <w:rsid w:val="00122E4A"/>
    <w:rsid w:val="0012309D"/>
    <w:rsid w:val="00124448"/>
    <w:rsid w:val="001251DE"/>
    <w:rsid w:val="0013028E"/>
    <w:rsid w:val="00131295"/>
    <w:rsid w:val="00131C4E"/>
    <w:rsid w:val="00133751"/>
    <w:rsid w:val="00134A0B"/>
    <w:rsid w:val="00134DD1"/>
    <w:rsid w:val="001370B8"/>
    <w:rsid w:val="00137ABA"/>
    <w:rsid w:val="00141446"/>
    <w:rsid w:val="00142D28"/>
    <w:rsid w:val="0014342C"/>
    <w:rsid w:val="00144E89"/>
    <w:rsid w:val="001456FB"/>
    <w:rsid w:val="00153CA6"/>
    <w:rsid w:val="00155D32"/>
    <w:rsid w:val="0015674E"/>
    <w:rsid w:val="00161712"/>
    <w:rsid w:val="001632BF"/>
    <w:rsid w:val="00163885"/>
    <w:rsid w:val="00165DC8"/>
    <w:rsid w:val="00166C21"/>
    <w:rsid w:val="0017045E"/>
    <w:rsid w:val="00171156"/>
    <w:rsid w:val="00171887"/>
    <w:rsid w:val="0017227E"/>
    <w:rsid w:val="00173612"/>
    <w:rsid w:val="00173719"/>
    <w:rsid w:val="0018056A"/>
    <w:rsid w:val="00182B35"/>
    <w:rsid w:val="00182B59"/>
    <w:rsid w:val="00187299"/>
    <w:rsid w:val="0019174D"/>
    <w:rsid w:val="0019195D"/>
    <w:rsid w:val="00192127"/>
    <w:rsid w:val="00193D0D"/>
    <w:rsid w:val="00197B46"/>
    <w:rsid w:val="001A08AC"/>
    <w:rsid w:val="001A0AF0"/>
    <w:rsid w:val="001A0DBA"/>
    <w:rsid w:val="001A2874"/>
    <w:rsid w:val="001A4643"/>
    <w:rsid w:val="001A49C4"/>
    <w:rsid w:val="001A51F6"/>
    <w:rsid w:val="001B1354"/>
    <w:rsid w:val="001B2A9F"/>
    <w:rsid w:val="001B2DCA"/>
    <w:rsid w:val="001B37F5"/>
    <w:rsid w:val="001B3E32"/>
    <w:rsid w:val="001B43F7"/>
    <w:rsid w:val="001B4817"/>
    <w:rsid w:val="001B5721"/>
    <w:rsid w:val="001B7700"/>
    <w:rsid w:val="001C072D"/>
    <w:rsid w:val="001C13E3"/>
    <w:rsid w:val="001C1A8E"/>
    <w:rsid w:val="001C2B13"/>
    <w:rsid w:val="001C2D59"/>
    <w:rsid w:val="001C3651"/>
    <w:rsid w:val="001C4376"/>
    <w:rsid w:val="001C63F0"/>
    <w:rsid w:val="001D0AD8"/>
    <w:rsid w:val="001D58A5"/>
    <w:rsid w:val="001D60EC"/>
    <w:rsid w:val="001D6C54"/>
    <w:rsid w:val="001D7B6F"/>
    <w:rsid w:val="001D7EF5"/>
    <w:rsid w:val="001E1C2C"/>
    <w:rsid w:val="001E5518"/>
    <w:rsid w:val="001E5EF3"/>
    <w:rsid w:val="001E65DE"/>
    <w:rsid w:val="001F1175"/>
    <w:rsid w:val="001F135F"/>
    <w:rsid w:val="001F1AB7"/>
    <w:rsid w:val="001F211F"/>
    <w:rsid w:val="001F3997"/>
    <w:rsid w:val="001F404E"/>
    <w:rsid w:val="001F559A"/>
    <w:rsid w:val="001F5ECA"/>
    <w:rsid w:val="001F780E"/>
    <w:rsid w:val="002001BA"/>
    <w:rsid w:val="00200456"/>
    <w:rsid w:val="00200788"/>
    <w:rsid w:val="0020206E"/>
    <w:rsid w:val="002023C8"/>
    <w:rsid w:val="0020399A"/>
    <w:rsid w:val="00205792"/>
    <w:rsid w:val="0020613E"/>
    <w:rsid w:val="00206582"/>
    <w:rsid w:val="00206E74"/>
    <w:rsid w:val="002114D0"/>
    <w:rsid w:val="002127CF"/>
    <w:rsid w:val="00212C18"/>
    <w:rsid w:val="002138F4"/>
    <w:rsid w:val="002139A4"/>
    <w:rsid w:val="00215F30"/>
    <w:rsid w:val="002167D8"/>
    <w:rsid w:val="002245E6"/>
    <w:rsid w:val="002250E7"/>
    <w:rsid w:val="002271BC"/>
    <w:rsid w:val="002334C2"/>
    <w:rsid w:val="0023416A"/>
    <w:rsid w:val="002373D2"/>
    <w:rsid w:val="00237C52"/>
    <w:rsid w:val="00241E77"/>
    <w:rsid w:val="00242207"/>
    <w:rsid w:val="0024468C"/>
    <w:rsid w:val="00244F8A"/>
    <w:rsid w:val="0024729E"/>
    <w:rsid w:val="00247637"/>
    <w:rsid w:val="00254625"/>
    <w:rsid w:val="002548E0"/>
    <w:rsid w:val="00254C57"/>
    <w:rsid w:val="0025594D"/>
    <w:rsid w:val="00256C78"/>
    <w:rsid w:val="0025778C"/>
    <w:rsid w:val="0026171F"/>
    <w:rsid w:val="00261D26"/>
    <w:rsid w:val="00265533"/>
    <w:rsid w:val="002706CD"/>
    <w:rsid w:val="00270C1F"/>
    <w:rsid w:val="00270DCB"/>
    <w:rsid w:val="00270EBA"/>
    <w:rsid w:val="00272C00"/>
    <w:rsid w:val="0027322A"/>
    <w:rsid w:val="00274696"/>
    <w:rsid w:val="002767BB"/>
    <w:rsid w:val="00280E30"/>
    <w:rsid w:val="002817C2"/>
    <w:rsid w:val="00283716"/>
    <w:rsid w:val="00284DC0"/>
    <w:rsid w:val="00287CA4"/>
    <w:rsid w:val="002912AC"/>
    <w:rsid w:val="00291EDE"/>
    <w:rsid w:val="00294306"/>
    <w:rsid w:val="0029474C"/>
    <w:rsid w:val="00294BF3"/>
    <w:rsid w:val="00294F5C"/>
    <w:rsid w:val="0029700D"/>
    <w:rsid w:val="002A1253"/>
    <w:rsid w:val="002A1746"/>
    <w:rsid w:val="002A469E"/>
    <w:rsid w:val="002A46E4"/>
    <w:rsid w:val="002A564C"/>
    <w:rsid w:val="002B1EC9"/>
    <w:rsid w:val="002B4427"/>
    <w:rsid w:val="002B47DA"/>
    <w:rsid w:val="002B5C58"/>
    <w:rsid w:val="002B6943"/>
    <w:rsid w:val="002B748B"/>
    <w:rsid w:val="002C09F3"/>
    <w:rsid w:val="002C103D"/>
    <w:rsid w:val="002C13D8"/>
    <w:rsid w:val="002C2272"/>
    <w:rsid w:val="002C22E7"/>
    <w:rsid w:val="002C3535"/>
    <w:rsid w:val="002C441D"/>
    <w:rsid w:val="002C58FB"/>
    <w:rsid w:val="002C6590"/>
    <w:rsid w:val="002D2278"/>
    <w:rsid w:val="002D278D"/>
    <w:rsid w:val="002D2EC5"/>
    <w:rsid w:val="002D47F3"/>
    <w:rsid w:val="002E0637"/>
    <w:rsid w:val="002E2B00"/>
    <w:rsid w:val="002E50FE"/>
    <w:rsid w:val="002F0177"/>
    <w:rsid w:val="002F0F88"/>
    <w:rsid w:val="002F1941"/>
    <w:rsid w:val="002F1F3F"/>
    <w:rsid w:val="002F4A46"/>
    <w:rsid w:val="002F60E2"/>
    <w:rsid w:val="002F6A81"/>
    <w:rsid w:val="002F7323"/>
    <w:rsid w:val="0030024F"/>
    <w:rsid w:val="00301C08"/>
    <w:rsid w:val="00307468"/>
    <w:rsid w:val="00312329"/>
    <w:rsid w:val="00314D5B"/>
    <w:rsid w:val="0032726D"/>
    <w:rsid w:val="00327695"/>
    <w:rsid w:val="00332F7C"/>
    <w:rsid w:val="003339A1"/>
    <w:rsid w:val="00340042"/>
    <w:rsid w:val="003407C7"/>
    <w:rsid w:val="00342DAA"/>
    <w:rsid w:val="00344047"/>
    <w:rsid w:val="00345CFD"/>
    <w:rsid w:val="003479AB"/>
    <w:rsid w:val="00350494"/>
    <w:rsid w:val="0035072D"/>
    <w:rsid w:val="0035080F"/>
    <w:rsid w:val="003525BE"/>
    <w:rsid w:val="003610ED"/>
    <w:rsid w:val="00362350"/>
    <w:rsid w:val="00363D0B"/>
    <w:rsid w:val="00364065"/>
    <w:rsid w:val="0036680B"/>
    <w:rsid w:val="003753B7"/>
    <w:rsid w:val="00377325"/>
    <w:rsid w:val="00377809"/>
    <w:rsid w:val="00380EDC"/>
    <w:rsid w:val="00381D08"/>
    <w:rsid w:val="00384736"/>
    <w:rsid w:val="0038489A"/>
    <w:rsid w:val="00385221"/>
    <w:rsid w:val="003911EE"/>
    <w:rsid w:val="003945FF"/>
    <w:rsid w:val="00396D32"/>
    <w:rsid w:val="003A0089"/>
    <w:rsid w:val="003A1641"/>
    <w:rsid w:val="003A17C0"/>
    <w:rsid w:val="003A3756"/>
    <w:rsid w:val="003B0CC6"/>
    <w:rsid w:val="003B3AD7"/>
    <w:rsid w:val="003B3F2A"/>
    <w:rsid w:val="003B40C9"/>
    <w:rsid w:val="003B4BE3"/>
    <w:rsid w:val="003C0FFC"/>
    <w:rsid w:val="003C2E24"/>
    <w:rsid w:val="003C4254"/>
    <w:rsid w:val="003C7C1E"/>
    <w:rsid w:val="003C7D03"/>
    <w:rsid w:val="003C7E90"/>
    <w:rsid w:val="003D0F50"/>
    <w:rsid w:val="003D2151"/>
    <w:rsid w:val="003D24D7"/>
    <w:rsid w:val="003D4303"/>
    <w:rsid w:val="003D4FFE"/>
    <w:rsid w:val="003E2CFC"/>
    <w:rsid w:val="003E345E"/>
    <w:rsid w:val="003F0479"/>
    <w:rsid w:val="003F30B1"/>
    <w:rsid w:val="003F4B81"/>
    <w:rsid w:val="003F59D9"/>
    <w:rsid w:val="003F5C48"/>
    <w:rsid w:val="003F6C9C"/>
    <w:rsid w:val="003F6D0C"/>
    <w:rsid w:val="003F7B20"/>
    <w:rsid w:val="004001C1"/>
    <w:rsid w:val="004002F3"/>
    <w:rsid w:val="00400CBB"/>
    <w:rsid w:val="00401154"/>
    <w:rsid w:val="004012FD"/>
    <w:rsid w:val="00401E51"/>
    <w:rsid w:val="00403CDF"/>
    <w:rsid w:val="004041B2"/>
    <w:rsid w:val="00405F93"/>
    <w:rsid w:val="004070A9"/>
    <w:rsid w:val="004101A0"/>
    <w:rsid w:val="00415A77"/>
    <w:rsid w:val="00416379"/>
    <w:rsid w:val="0041651C"/>
    <w:rsid w:val="00417ECB"/>
    <w:rsid w:val="00421A90"/>
    <w:rsid w:val="00424D61"/>
    <w:rsid w:val="00425509"/>
    <w:rsid w:val="004255E2"/>
    <w:rsid w:val="00426B3E"/>
    <w:rsid w:val="00426BA4"/>
    <w:rsid w:val="004321D0"/>
    <w:rsid w:val="00432D38"/>
    <w:rsid w:val="00433CBA"/>
    <w:rsid w:val="00437026"/>
    <w:rsid w:val="00440890"/>
    <w:rsid w:val="00440C1B"/>
    <w:rsid w:val="00441AFC"/>
    <w:rsid w:val="00441B3F"/>
    <w:rsid w:val="00444123"/>
    <w:rsid w:val="00444F15"/>
    <w:rsid w:val="004451B5"/>
    <w:rsid w:val="004464E5"/>
    <w:rsid w:val="0044671E"/>
    <w:rsid w:val="00446949"/>
    <w:rsid w:val="004475CA"/>
    <w:rsid w:val="00451319"/>
    <w:rsid w:val="00451428"/>
    <w:rsid w:val="004514FF"/>
    <w:rsid w:val="0045216F"/>
    <w:rsid w:val="004524B0"/>
    <w:rsid w:val="00456E31"/>
    <w:rsid w:val="00460F56"/>
    <w:rsid w:val="00462862"/>
    <w:rsid w:val="00462AAB"/>
    <w:rsid w:val="00463C7D"/>
    <w:rsid w:val="00463E20"/>
    <w:rsid w:val="00466DF3"/>
    <w:rsid w:val="00470EF0"/>
    <w:rsid w:val="0047548D"/>
    <w:rsid w:val="0047694B"/>
    <w:rsid w:val="0047773C"/>
    <w:rsid w:val="004818FE"/>
    <w:rsid w:val="00481A2F"/>
    <w:rsid w:val="00482289"/>
    <w:rsid w:val="004840C0"/>
    <w:rsid w:val="004915FB"/>
    <w:rsid w:val="00492D3B"/>
    <w:rsid w:val="0049384E"/>
    <w:rsid w:val="00495D7D"/>
    <w:rsid w:val="00496AFA"/>
    <w:rsid w:val="0049705A"/>
    <w:rsid w:val="004A0A34"/>
    <w:rsid w:val="004A19F0"/>
    <w:rsid w:val="004A3C5B"/>
    <w:rsid w:val="004A3CFE"/>
    <w:rsid w:val="004A5C24"/>
    <w:rsid w:val="004A7185"/>
    <w:rsid w:val="004B24DB"/>
    <w:rsid w:val="004B539D"/>
    <w:rsid w:val="004B63DE"/>
    <w:rsid w:val="004C0BA8"/>
    <w:rsid w:val="004C1832"/>
    <w:rsid w:val="004C2BD8"/>
    <w:rsid w:val="004C361C"/>
    <w:rsid w:val="004C7A39"/>
    <w:rsid w:val="004C7E3C"/>
    <w:rsid w:val="004D0728"/>
    <w:rsid w:val="004D114F"/>
    <w:rsid w:val="004D1470"/>
    <w:rsid w:val="004D3E95"/>
    <w:rsid w:val="004D4EC2"/>
    <w:rsid w:val="004D5552"/>
    <w:rsid w:val="004D6E7C"/>
    <w:rsid w:val="004E0339"/>
    <w:rsid w:val="004E1BF8"/>
    <w:rsid w:val="004E1F6C"/>
    <w:rsid w:val="004E2322"/>
    <w:rsid w:val="004E2FBC"/>
    <w:rsid w:val="004E62DC"/>
    <w:rsid w:val="004E7D71"/>
    <w:rsid w:val="004F1250"/>
    <w:rsid w:val="004F2D4F"/>
    <w:rsid w:val="004F37D5"/>
    <w:rsid w:val="004F4DA5"/>
    <w:rsid w:val="004F56DB"/>
    <w:rsid w:val="00501510"/>
    <w:rsid w:val="00505F8B"/>
    <w:rsid w:val="00511500"/>
    <w:rsid w:val="00512073"/>
    <w:rsid w:val="00512962"/>
    <w:rsid w:val="00512E11"/>
    <w:rsid w:val="00513417"/>
    <w:rsid w:val="005139BC"/>
    <w:rsid w:val="00514463"/>
    <w:rsid w:val="00514713"/>
    <w:rsid w:val="0051539D"/>
    <w:rsid w:val="00515FE2"/>
    <w:rsid w:val="00517EB2"/>
    <w:rsid w:val="00522789"/>
    <w:rsid w:val="0052356E"/>
    <w:rsid w:val="00524C60"/>
    <w:rsid w:val="00525657"/>
    <w:rsid w:val="00525FDB"/>
    <w:rsid w:val="005264CE"/>
    <w:rsid w:val="00527C50"/>
    <w:rsid w:val="00527E3B"/>
    <w:rsid w:val="00530C31"/>
    <w:rsid w:val="0053118D"/>
    <w:rsid w:val="0053119C"/>
    <w:rsid w:val="00531718"/>
    <w:rsid w:val="00531F72"/>
    <w:rsid w:val="005331B7"/>
    <w:rsid w:val="005335BB"/>
    <w:rsid w:val="00534BC9"/>
    <w:rsid w:val="00535431"/>
    <w:rsid w:val="0053765A"/>
    <w:rsid w:val="00540F90"/>
    <w:rsid w:val="005429BA"/>
    <w:rsid w:val="00542CF0"/>
    <w:rsid w:val="005458A6"/>
    <w:rsid w:val="00551F56"/>
    <w:rsid w:val="00551FF4"/>
    <w:rsid w:val="00553609"/>
    <w:rsid w:val="00555219"/>
    <w:rsid w:val="005601BB"/>
    <w:rsid w:val="005616D6"/>
    <w:rsid w:val="00561F37"/>
    <w:rsid w:val="00561F3C"/>
    <w:rsid w:val="005625C3"/>
    <w:rsid w:val="00562E22"/>
    <w:rsid w:val="005638AC"/>
    <w:rsid w:val="00564FBE"/>
    <w:rsid w:val="0056697E"/>
    <w:rsid w:val="00566DE9"/>
    <w:rsid w:val="0057203B"/>
    <w:rsid w:val="00572C64"/>
    <w:rsid w:val="005751D4"/>
    <w:rsid w:val="005761D1"/>
    <w:rsid w:val="0057631F"/>
    <w:rsid w:val="00580E95"/>
    <w:rsid w:val="00585097"/>
    <w:rsid w:val="005875CE"/>
    <w:rsid w:val="00590ED8"/>
    <w:rsid w:val="00591669"/>
    <w:rsid w:val="0059207C"/>
    <w:rsid w:val="00592470"/>
    <w:rsid w:val="00592990"/>
    <w:rsid w:val="00596553"/>
    <w:rsid w:val="005A4651"/>
    <w:rsid w:val="005A4BFB"/>
    <w:rsid w:val="005A57AC"/>
    <w:rsid w:val="005A6C0F"/>
    <w:rsid w:val="005A7AFB"/>
    <w:rsid w:val="005B1727"/>
    <w:rsid w:val="005B2481"/>
    <w:rsid w:val="005B3B7C"/>
    <w:rsid w:val="005B48C9"/>
    <w:rsid w:val="005B51F3"/>
    <w:rsid w:val="005B646F"/>
    <w:rsid w:val="005B6DBE"/>
    <w:rsid w:val="005B7344"/>
    <w:rsid w:val="005B76AE"/>
    <w:rsid w:val="005B7FA6"/>
    <w:rsid w:val="005C2637"/>
    <w:rsid w:val="005C3405"/>
    <w:rsid w:val="005C4F8A"/>
    <w:rsid w:val="005C77E4"/>
    <w:rsid w:val="005D255D"/>
    <w:rsid w:val="005D344F"/>
    <w:rsid w:val="005D555C"/>
    <w:rsid w:val="005E176A"/>
    <w:rsid w:val="005E2C3F"/>
    <w:rsid w:val="005E37A7"/>
    <w:rsid w:val="005E445D"/>
    <w:rsid w:val="005E4C99"/>
    <w:rsid w:val="005E63EF"/>
    <w:rsid w:val="005E6525"/>
    <w:rsid w:val="005E655B"/>
    <w:rsid w:val="005F074E"/>
    <w:rsid w:val="005F0D68"/>
    <w:rsid w:val="005F18C9"/>
    <w:rsid w:val="005F2397"/>
    <w:rsid w:val="005F26CA"/>
    <w:rsid w:val="005F35DE"/>
    <w:rsid w:val="005F63BB"/>
    <w:rsid w:val="005F7D6D"/>
    <w:rsid w:val="005F7EDF"/>
    <w:rsid w:val="00600CDE"/>
    <w:rsid w:val="00605F52"/>
    <w:rsid w:val="00611859"/>
    <w:rsid w:val="00613270"/>
    <w:rsid w:val="006139B2"/>
    <w:rsid w:val="00613F84"/>
    <w:rsid w:val="0061608F"/>
    <w:rsid w:val="00617D17"/>
    <w:rsid w:val="00623656"/>
    <w:rsid w:val="006242D9"/>
    <w:rsid w:val="00624CFD"/>
    <w:rsid w:val="00625435"/>
    <w:rsid w:val="006257AC"/>
    <w:rsid w:val="00630D38"/>
    <w:rsid w:val="00630FA9"/>
    <w:rsid w:val="0063263E"/>
    <w:rsid w:val="0063452B"/>
    <w:rsid w:val="006375A0"/>
    <w:rsid w:val="006406D5"/>
    <w:rsid w:val="006425D1"/>
    <w:rsid w:val="00643E35"/>
    <w:rsid w:val="00644FAB"/>
    <w:rsid w:val="006460CD"/>
    <w:rsid w:val="006465D5"/>
    <w:rsid w:val="00647FB4"/>
    <w:rsid w:val="006544AC"/>
    <w:rsid w:val="00655AC0"/>
    <w:rsid w:val="00657900"/>
    <w:rsid w:val="00660993"/>
    <w:rsid w:val="00661204"/>
    <w:rsid w:val="00661BAC"/>
    <w:rsid w:val="006633B9"/>
    <w:rsid w:val="00670E7C"/>
    <w:rsid w:val="00673F10"/>
    <w:rsid w:val="00675BF7"/>
    <w:rsid w:val="006813ED"/>
    <w:rsid w:val="00682003"/>
    <w:rsid w:val="00684439"/>
    <w:rsid w:val="00684987"/>
    <w:rsid w:val="00691CF5"/>
    <w:rsid w:val="006938FD"/>
    <w:rsid w:val="00693A69"/>
    <w:rsid w:val="00695E1E"/>
    <w:rsid w:val="006976F8"/>
    <w:rsid w:val="006A0C36"/>
    <w:rsid w:val="006A20D8"/>
    <w:rsid w:val="006A32B2"/>
    <w:rsid w:val="006A613F"/>
    <w:rsid w:val="006B1C5D"/>
    <w:rsid w:val="006B1D96"/>
    <w:rsid w:val="006B1FF3"/>
    <w:rsid w:val="006B4914"/>
    <w:rsid w:val="006B6214"/>
    <w:rsid w:val="006B65C3"/>
    <w:rsid w:val="006B73A2"/>
    <w:rsid w:val="006B7E55"/>
    <w:rsid w:val="006C07F1"/>
    <w:rsid w:val="006C0A86"/>
    <w:rsid w:val="006C0B98"/>
    <w:rsid w:val="006C379D"/>
    <w:rsid w:val="006C4020"/>
    <w:rsid w:val="006D21E3"/>
    <w:rsid w:val="006D22FD"/>
    <w:rsid w:val="006D4F0D"/>
    <w:rsid w:val="006D58F8"/>
    <w:rsid w:val="006E1E70"/>
    <w:rsid w:val="006E2A16"/>
    <w:rsid w:val="006E2A58"/>
    <w:rsid w:val="006E41DC"/>
    <w:rsid w:val="006E4A30"/>
    <w:rsid w:val="006F659C"/>
    <w:rsid w:val="00703523"/>
    <w:rsid w:val="0070370A"/>
    <w:rsid w:val="00705320"/>
    <w:rsid w:val="00706094"/>
    <w:rsid w:val="0071036B"/>
    <w:rsid w:val="007111BD"/>
    <w:rsid w:val="007111ED"/>
    <w:rsid w:val="00711C96"/>
    <w:rsid w:val="00716060"/>
    <w:rsid w:val="007167F8"/>
    <w:rsid w:val="007251BF"/>
    <w:rsid w:val="00725CD0"/>
    <w:rsid w:val="00726898"/>
    <w:rsid w:val="00726BDD"/>
    <w:rsid w:val="0072721D"/>
    <w:rsid w:val="007273ED"/>
    <w:rsid w:val="0073012C"/>
    <w:rsid w:val="00731192"/>
    <w:rsid w:val="00731D18"/>
    <w:rsid w:val="00732BA8"/>
    <w:rsid w:val="0073617C"/>
    <w:rsid w:val="00741EFC"/>
    <w:rsid w:val="00741FF2"/>
    <w:rsid w:val="00744655"/>
    <w:rsid w:val="00747026"/>
    <w:rsid w:val="00750EE0"/>
    <w:rsid w:val="00751A74"/>
    <w:rsid w:val="00751E78"/>
    <w:rsid w:val="00752245"/>
    <w:rsid w:val="00753B4C"/>
    <w:rsid w:val="00754448"/>
    <w:rsid w:val="007562C7"/>
    <w:rsid w:val="00756457"/>
    <w:rsid w:val="007566D3"/>
    <w:rsid w:val="007614E1"/>
    <w:rsid w:val="00761F0A"/>
    <w:rsid w:val="00762CB7"/>
    <w:rsid w:val="00763C4F"/>
    <w:rsid w:val="007641F7"/>
    <w:rsid w:val="007643D7"/>
    <w:rsid w:val="007648C8"/>
    <w:rsid w:val="007741D8"/>
    <w:rsid w:val="00774825"/>
    <w:rsid w:val="00780894"/>
    <w:rsid w:val="00781506"/>
    <w:rsid w:val="0078169C"/>
    <w:rsid w:val="00782C48"/>
    <w:rsid w:val="00790D31"/>
    <w:rsid w:val="0079346A"/>
    <w:rsid w:val="00794D0C"/>
    <w:rsid w:val="007954C3"/>
    <w:rsid w:val="00796181"/>
    <w:rsid w:val="00796B2C"/>
    <w:rsid w:val="00796E03"/>
    <w:rsid w:val="00797E66"/>
    <w:rsid w:val="007A0941"/>
    <w:rsid w:val="007A2CDE"/>
    <w:rsid w:val="007A3897"/>
    <w:rsid w:val="007A5470"/>
    <w:rsid w:val="007A5D9E"/>
    <w:rsid w:val="007A5E32"/>
    <w:rsid w:val="007A7B29"/>
    <w:rsid w:val="007A7CA4"/>
    <w:rsid w:val="007B0BBB"/>
    <w:rsid w:val="007B1472"/>
    <w:rsid w:val="007B2658"/>
    <w:rsid w:val="007B35D8"/>
    <w:rsid w:val="007B55FA"/>
    <w:rsid w:val="007C01F9"/>
    <w:rsid w:val="007C105E"/>
    <w:rsid w:val="007C1AFD"/>
    <w:rsid w:val="007C1DE8"/>
    <w:rsid w:val="007C20E5"/>
    <w:rsid w:val="007C2186"/>
    <w:rsid w:val="007C296F"/>
    <w:rsid w:val="007C4336"/>
    <w:rsid w:val="007C48F0"/>
    <w:rsid w:val="007C61D3"/>
    <w:rsid w:val="007C7741"/>
    <w:rsid w:val="007D264D"/>
    <w:rsid w:val="007D41FA"/>
    <w:rsid w:val="007D4E32"/>
    <w:rsid w:val="007E4AF9"/>
    <w:rsid w:val="007F1999"/>
    <w:rsid w:val="007F3EE1"/>
    <w:rsid w:val="00800DDC"/>
    <w:rsid w:val="0080288E"/>
    <w:rsid w:val="0080351B"/>
    <w:rsid w:val="00804267"/>
    <w:rsid w:val="00804338"/>
    <w:rsid w:val="00806217"/>
    <w:rsid w:val="00806821"/>
    <w:rsid w:val="00810FF2"/>
    <w:rsid w:val="00811021"/>
    <w:rsid w:val="00812187"/>
    <w:rsid w:val="008123A5"/>
    <w:rsid w:val="00814745"/>
    <w:rsid w:val="008151D6"/>
    <w:rsid w:val="00815239"/>
    <w:rsid w:val="0081592F"/>
    <w:rsid w:val="00816FAB"/>
    <w:rsid w:val="00817DE0"/>
    <w:rsid w:val="00822446"/>
    <w:rsid w:val="00822794"/>
    <w:rsid w:val="00822FD6"/>
    <w:rsid w:val="00827CEE"/>
    <w:rsid w:val="00830865"/>
    <w:rsid w:val="00830B57"/>
    <w:rsid w:val="00832F35"/>
    <w:rsid w:val="008333AC"/>
    <w:rsid w:val="00833C20"/>
    <w:rsid w:val="00833CF5"/>
    <w:rsid w:val="008353AA"/>
    <w:rsid w:val="008365D7"/>
    <w:rsid w:val="00841D8D"/>
    <w:rsid w:val="00843C86"/>
    <w:rsid w:val="00843D5F"/>
    <w:rsid w:val="00845075"/>
    <w:rsid w:val="0084507A"/>
    <w:rsid w:val="00845DBA"/>
    <w:rsid w:val="00846603"/>
    <w:rsid w:val="00846DB0"/>
    <w:rsid w:val="0084727E"/>
    <w:rsid w:val="008479C1"/>
    <w:rsid w:val="00850811"/>
    <w:rsid w:val="00852BF6"/>
    <w:rsid w:val="0085468B"/>
    <w:rsid w:val="00854DF4"/>
    <w:rsid w:val="008556EF"/>
    <w:rsid w:val="00860B41"/>
    <w:rsid w:val="0086342C"/>
    <w:rsid w:val="00863E7A"/>
    <w:rsid w:val="00864908"/>
    <w:rsid w:val="00865552"/>
    <w:rsid w:val="00871151"/>
    <w:rsid w:val="00871761"/>
    <w:rsid w:val="00871952"/>
    <w:rsid w:val="00872AB9"/>
    <w:rsid w:val="008745A9"/>
    <w:rsid w:val="00875C5F"/>
    <w:rsid w:val="008765C5"/>
    <w:rsid w:val="008768EF"/>
    <w:rsid w:val="008777CA"/>
    <w:rsid w:val="00877CE5"/>
    <w:rsid w:val="00883ED3"/>
    <w:rsid w:val="00884AB1"/>
    <w:rsid w:val="00884CDE"/>
    <w:rsid w:val="008852CB"/>
    <w:rsid w:val="00885A47"/>
    <w:rsid w:val="0088686B"/>
    <w:rsid w:val="0088695B"/>
    <w:rsid w:val="0089181D"/>
    <w:rsid w:val="0089422C"/>
    <w:rsid w:val="00897154"/>
    <w:rsid w:val="00897E26"/>
    <w:rsid w:val="008A2A33"/>
    <w:rsid w:val="008A3187"/>
    <w:rsid w:val="008A57B9"/>
    <w:rsid w:val="008A60B3"/>
    <w:rsid w:val="008B14AA"/>
    <w:rsid w:val="008B2967"/>
    <w:rsid w:val="008B361F"/>
    <w:rsid w:val="008B68A4"/>
    <w:rsid w:val="008C58BE"/>
    <w:rsid w:val="008C5A56"/>
    <w:rsid w:val="008D21F8"/>
    <w:rsid w:val="008D2593"/>
    <w:rsid w:val="008D2B8C"/>
    <w:rsid w:val="008D3476"/>
    <w:rsid w:val="008D7D25"/>
    <w:rsid w:val="008E03E8"/>
    <w:rsid w:val="008E1074"/>
    <w:rsid w:val="008E4362"/>
    <w:rsid w:val="008E72FF"/>
    <w:rsid w:val="008E7460"/>
    <w:rsid w:val="008F227A"/>
    <w:rsid w:val="008F2518"/>
    <w:rsid w:val="008F4200"/>
    <w:rsid w:val="008F4CDA"/>
    <w:rsid w:val="008F54E6"/>
    <w:rsid w:val="008F7E07"/>
    <w:rsid w:val="00900F5D"/>
    <w:rsid w:val="0090226A"/>
    <w:rsid w:val="00902CF3"/>
    <w:rsid w:val="00903BC7"/>
    <w:rsid w:val="00904074"/>
    <w:rsid w:val="009052E2"/>
    <w:rsid w:val="00910074"/>
    <w:rsid w:val="00910F50"/>
    <w:rsid w:val="009120F6"/>
    <w:rsid w:val="00912EB9"/>
    <w:rsid w:val="009132F9"/>
    <w:rsid w:val="009149F5"/>
    <w:rsid w:val="00920C62"/>
    <w:rsid w:val="00923019"/>
    <w:rsid w:val="00924834"/>
    <w:rsid w:val="00927DE7"/>
    <w:rsid w:val="00930026"/>
    <w:rsid w:val="00931CFA"/>
    <w:rsid w:val="00934A4B"/>
    <w:rsid w:val="00935413"/>
    <w:rsid w:val="0093541F"/>
    <w:rsid w:val="00935431"/>
    <w:rsid w:val="0093634A"/>
    <w:rsid w:val="00936F68"/>
    <w:rsid w:val="00941EAD"/>
    <w:rsid w:val="0094432F"/>
    <w:rsid w:val="009536D9"/>
    <w:rsid w:val="00953CFA"/>
    <w:rsid w:val="00960E6F"/>
    <w:rsid w:val="009639BE"/>
    <w:rsid w:val="00964061"/>
    <w:rsid w:val="00970368"/>
    <w:rsid w:val="009704B7"/>
    <w:rsid w:val="00971CD2"/>
    <w:rsid w:val="0097595C"/>
    <w:rsid w:val="009764E8"/>
    <w:rsid w:val="009774E7"/>
    <w:rsid w:val="00980FA8"/>
    <w:rsid w:val="00983664"/>
    <w:rsid w:val="009847BE"/>
    <w:rsid w:val="009847D9"/>
    <w:rsid w:val="0098592F"/>
    <w:rsid w:val="00987B2E"/>
    <w:rsid w:val="009909A4"/>
    <w:rsid w:val="00993F7E"/>
    <w:rsid w:val="00995860"/>
    <w:rsid w:val="00995930"/>
    <w:rsid w:val="009A0335"/>
    <w:rsid w:val="009A11AC"/>
    <w:rsid w:val="009A650E"/>
    <w:rsid w:val="009A66EE"/>
    <w:rsid w:val="009A785B"/>
    <w:rsid w:val="009B0146"/>
    <w:rsid w:val="009B0605"/>
    <w:rsid w:val="009B6C49"/>
    <w:rsid w:val="009C0195"/>
    <w:rsid w:val="009C3A8C"/>
    <w:rsid w:val="009C4007"/>
    <w:rsid w:val="009C48A9"/>
    <w:rsid w:val="009C5219"/>
    <w:rsid w:val="009C6BC5"/>
    <w:rsid w:val="009D05A6"/>
    <w:rsid w:val="009D19A0"/>
    <w:rsid w:val="009D2AFB"/>
    <w:rsid w:val="009D3234"/>
    <w:rsid w:val="009D46B6"/>
    <w:rsid w:val="009D5122"/>
    <w:rsid w:val="009D5678"/>
    <w:rsid w:val="009D7D57"/>
    <w:rsid w:val="009D7E02"/>
    <w:rsid w:val="009E0826"/>
    <w:rsid w:val="009E2E0E"/>
    <w:rsid w:val="009E5432"/>
    <w:rsid w:val="009E58D8"/>
    <w:rsid w:val="009E71BF"/>
    <w:rsid w:val="009E733B"/>
    <w:rsid w:val="009F0B74"/>
    <w:rsid w:val="009F4350"/>
    <w:rsid w:val="009F7394"/>
    <w:rsid w:val="00A00738"/>
    <w:rsid w:val="00A011D4"/>
    <w:rsid w:val="00A01BE4"/>
    <w:rsid w:val="00A03D95"/>
    <w:rsid w:val="00A06440"/>
    <w:rsid w:val="00A10921"/>
    <w:rsid w:val="00A11AFC"/>
    <w:rsid w:val="00A12739"/>
    <w:rsid w:val="00A12848"/>
    <w:rsid w:val="00A13B2D"/>
    <w:rsid w:val="00A144F0"/>
    <w:rsid w:val="00A16042"/>
    <w:rsid w:val="00A17DAD"/>
    <w:rsid w:val="00A22C00"/>
    <w:rsid w:val="00A23CA6"/>
    <w:rsid w:val="00A243A9"/>
    <w:rsid w:val="00A24F86"/>
    <w:rsid w:val="00A25647"/>
    <w:rsid w:val="00A25A6E"/>
    <w:rsid w:val="00A27271"/>
    <w:rsid w:val="00A27E5F"/>
    <w:rsid w:val="00A303D2"/>
    <w:rsid w:val="00A31AF4"/>
    <w:rsid w:val="00A35538"/>
    <w:rsid w:val="00A35B68"/>
    <w:rsid w:val="00A40BA6"/>
    <w:rsid w:val="00A43ED8"/>
    <w:rsid w:val="00A46CEE"/>
    <w:rsid w:val="00A471D5"/>
    <w:rsid w:val="00A5099F"/>
    <w:rsid w:val="00A537D2"/>
    <w:rsid w:val="00A53C99"/>
    <w:rsid w:val="00A556FA"/>
    <w:rsid w:val="00A5702C"/>
    <w:rsid w:val="00A5714B"/>
    <w:rsid w:val="00A62644"/>
    <w:rsid w:val="00A631D4"/>
    <w:rsid w:val="00A64D53"/>
    <w:rsid w:val="00A66352"/>
    <w:rsid w:val="00A675BE"/>
    <w:rsid w:val="00A70157"/>
    <w:rsid w:val="00A706C9"/>
    <w:rsid w:val="00A72B9A"/>
    <w:rsid w:val="00A73F8B"/>
    <w:rsid w:val="00A803F3"/>
    <w:rsid w:val="00A82B12"/>
    <w:rsid w:val="00A82D0D"/>
    <w:rsid w:val="00A82E4D"/>
    <w:rsid w:val="00A93295"/>
    <w:rsid w:val="00A96774"/>
    <w:rsid w:val="00AA09C9"/>
    <w:rsid w:val="00AA5664"/>
    <w:rsid w:val="00AA7061"/>
    <w:rsid w:val="00AA7473"/>
    <w:rsid w:val="00AB1636"/>
    <w:rsid w:val="00AB16D7"/>
    <w:rsid w:val="00AB35E9"/>
    <w:rsid w:val="00AB578A"/>
    <w:rsid w:val="00AB5F4C"/>
    <w:rsid w:val="00AC047D"/>
    <w:rsid w:val="00AC1C3F"/>
    <w:rsid w:val="00AC39A3"/>
    <w:rsid w:val="00AC427D"/>
    <w:rsid w:val="00AC6CB3"/>
    <w:rsid w:val="00AC774A"/>
    <w:rsid w:val="00AC79FE"/>
    <w:rsid w:val="00AC7BB3"/>
    <w:rsid w:val="00AD1835"/>
    <w:rsid w:val="00AD3219"/>
    <w:rsid w:val="00AD549E"/>
    <w:rsid w:val="00AD54ED"/>
    <w:rsid w:val="00AD62CE"/>
    <w:rsid w:val="00AD65E0"/>
    <w:rsid w:val="00AD7B44"/>
    <w:rsid w:val="00AE0B93"/>
    <w:rsid w:val="00AE0FA2"/>
    <w:rsid w:val="00AE27C2"/>
    <w:rsid w:val="00AE3AEB"/>
    <w:rsid w:val="00AE4A5D"/>
    <w:rsid w:val="00AE5C2F"/>
    <w:rsid w:val="00AE664C"/>
    <w:rsid w:val="00AE68A4"/>
    <w:rsid w:val="00AE7F67"/>
    <w:rsid w:val="00AF037C"/>
    <w:rsid w:val="00AF0434"/>
    <w:rsid w:val="00AF10A5"/>
    <w:rsid w:val="00AF4336"/>
    <w:rsid w:val="00AF7B32"/>
    <w:rsid w:val="00AF7E5F"/>
    <w:rsid w:val="00B025A6"/>
    <w:rsid w:val="00B0493F"/>
    <w:rsid w:val="00B0666A"/>
    <w:rsid w:val="00B10C3D"/>
    <w:rsid w:val="00B13AA1"/>
    <w:rsid w:val="00B147DB"/>
    <w:rsid w:val="00B153D9"/>
    <w:rsid w:val="00B20B2A"/>
    <w:rsid w:val="00B21D32"/>
    <w:rsid w:val="00B2390F"/>
    <w:rsid w:val="00B240B7"/>
    <w:rsid w:val="00B24126"/>
    <w:rsid w:val="00B2471B"/>
    <w:rsid w:val="00B25ABF"/>
    <w:rsid w:val="00B26DCC"/>
    <w:rsid w:val="00B30B9F"/>
    <w:rsid w:val="00B32A4E"/>
    <w:rsid w:val="00B34C94"/>
    <w:rsid w:val="00B35E49"/>
    <w:rsid w:val="00B40EB7"/>
    <w:rsid w:val="00B42440"/>
    <w:rsid w:val="00B43458"/>
    <w:rsid w:val="00B45826"/>
    <w:rsid w:val="00B46861"/>
    <w:rsid w:val="00B50525"/>
    <w:rsid w:val="00B50F7F"/>
    <w:rsid w:val="00B530A9"/>
    <w:rsid w:val="00B53204"/>
    <w:rsid w:val="00B54394"/>
    <w:rsid w:val="00B553BF"/>
    <w:rsid w:val="00B6039F"/>
    <w:rsid w:val="00B6388C"/>
    <w:rsid w:val="00B6581D"/>
    <w:rsid w:val="00B6718B"/>
    <w:rsid w:val="00B710F2"/>
    <w:rsid w:val="00B72402"/>
    <w:rsid w:val="00B74867"/>
    <w:rsid w:val="00B74E1E"/>
    <w:rsid w:val="00B75F7D"/>
    <w:rsid w:val="00B76C05"/>
    <w:rsid w:val="00B77509"/>
    <w:rsid w:val="00B80F29"/>
    <w:rsid w:val="00B8209A"/>
    <w:rsid w:val="00B82B5B"/>
    <w:rsid w:val="00B83B10"/>
    <w:rsid w:val="00B90F4A"/>
    <w:rsid w:val="00B92288"/>
    <w:rsid w:val="00B96D1C"/>
    <w:rsid w:val="00BA1F39"/>
    <w:rsid w:val="00BA26CC"/>
    <w:rsid w:val="00BA3A89"/>
    <w:rsid w:val="00BA3BBF"/>
    <w:rsid w:val="00BA6442"/>
    <w:rsid w:val="00BA64F4"/>
    <w:rsid w:val="00BB2005"/>
    <w:rsid w:val="00BB4438"/>
    <w:rsid w:val="00BB4F19"/>
    <w:rsid w:val="00BB5017"/>
    <w:rsid w:val="00BB5ADC"/>
    <w:rsid w:val="00BB6203"/>
    <w:rsid w:val="00BB657C"/>
    <w:rsid w:val="00BC0FF8"/>
    <w:rsid w:val="00BC290B"/>
    <w:rsid w:val="00BC3264"/>
    <w:rsid w:val="00BC405D"/>
    <w:rsid w:val="00BC543B"/>
    <w:rsid w:val="00BC6F49"/>
    <w:rsid w:val="00BC780E"/>
    <w:rsid w:val="00BD2ABB"/>
    <w:rsid w:val="00BD3CF8"/>
    <w:rsid w:val="00BD5D66"/>
    <w:rsid w:val="00BD5F3A"/>
    <w:rsid w:val="00BE4F4A"/>
    <w:rsid w:val="00BE50B3"/>
    <w:rsid w:val="00BE5F09"/>
    <w:rsid w:val="00BE63F2"/>
    <w:rsid w:val="00BE6D67"/>
    <w:rsid w:val="00BF05A3"/>
    <w:rsid w:val="00BF16C8"/>
    <w:rsid w:val="00BF2D61"/>
    <w:rsid w:val="00BF5658"/>
    <w:rsid w:val="00BF7039"/>
    <w:rsid w:val="00C01732"/>
    <w:rsid w:val="00C02774"/>
    <w:rsid w:val="00C05B96"/>
    <w:rsid w:val="00C069B1"/>
    <w:rsid w:val="00C13289"/>
    <w:rsid w:val="00C16153"/>
    <w:rsid w:val="00C265C4"/>
    <w:rsid w:val="00C30985"/>
    <w:rsid w:val="00C31534"/>
    <w:rsid w:val="00C3164A"/>
    <w:rsid w:val="00C317B1"/>
    <w:rsid w:val="00C31CA9"/>
    <w:rsid w:val="00C3301B"/>
    <w:rsid w:val="00C347D9"/>
    <w:rsid w:val="00C34A28"/>
    <w:rsid w:val="00C37D3C"/>
    <w:rsid w:val="00C402AF"/>
    <w:rsid w:val="00C42607"/>
    <w:rsid w:val="00C453E5"/>
    <w:rsid w:val="00C463F7"/>
    <w:rsid w:val="00C50B46"/>
    <w:rsid w:val="00C51526"/>
    <w:rsid w:val="00C51E94"/>
    <w:rsid w:val="00C51F09"/>
    <w:rsid w:val="00C5201A"/>
    <w:rsid w:val="00C53107"/>
    <w:rsid w:val="00C5353F"/>
    <w:rsid w:val="00C55254"/>
    <w:rsid w:val="00C55931"/>
    <w:rsid w:val="00C56374"/>
    <w:rsid w:val="00C56981"/>
    <w:rsid w:val="00C57712"/>
    <w:rsid w:val="00C602A1"/>
    <w:rsid w:val="00C606BD"/>
    <w:rsid w:val="00C60A43"/>
    <w:rsid w:val="00C62958"/>
    <w:rsid w:val="00C62D91"/>
    <w:rsid w:val="00C65E89"/>
    <w:rsid w:val="00C70DCC"/>
    <w:rsid w:val="00C71E5D"/>
    <w:rsid w:val="00C73EDF"/>
    <w:rsid w:val="00C74578"/>
    <w:rsid w:val="00C74860"/>
    <w:rsid w:val="00C75000"/>
    <w:rsid w:val="00C76599"/>
    <w:rsid w:val="00C77053"/>
    <w:rsid w:val="00C804CF"/>
    <w:rsid w:val="00C827F2"/>
    <w:rsid w:val="00C86597"/>
    <w:rsid w:val="00C87272"/>
    <w:rsid w:val="00C87E50"/>
    <w:rsid w:val="00C87FE3"/>
    <w:rsid w:val="00C93C45"/>
    <w:rsid w:val="00C94625"/>
    <w:rsid w:val="00C951D9"/>
    <w:rsid w:val="00C95810"/>
    <w:rsid w:val="00C959B7"/>
    <w:rsid w:val="00C96B78"/>
    <w:rsid w:val="00CA04F8"/>
    <w:rsid w:val="00CA15BB"/>
    <w:rsid w:val="00CA1F25"/>
    <w:rsid w:val="00CA2C92"/>
    <w:rsid w:val="00CA6784"/>
    <w:rsid w:val="00CB453C"/>
    <w:rsid w:val="00CB4D7C"/>
    <w:rsid w:val="00CB5757"/>
    <w:rsid w:val="00CB7466"/>
    <w:rsid w:val="00CC3E72"/>
    <w:rsid w:val="00CC3FF5"/>
    <w:rsid w:val="00CC62A5"/>
    <w:rsid w:val="00CD0778"/>
    <w:rsid w:val="00CD0802"/>
    <w:rsid w:val="00CD0CF1"/>
    <w:rsid w:val="00CD1A00"/>
    <w:rsid w:val="00CD235C"/>
    <w:rsid w:val="00CD3432"/>
    <w:rsid w:val="00CD40A2"/>
    <w:rsid w:val="00CD4358"/>
    <w:rsid w:val="00CD4F82"/>
    <w:rsid w:val="00CD52E1"/>
    <w:rsid w:val="00CD5444"/>
    <w:rsid w:val="00CD54BE"/>
    <w:rsid w:val="00CD62D4"/>
    <w:rsid w:val="00CD64F9"/>
    <w:rsid w:val="00CD6C3E"/>
    <w:rsid w:val="00CE039D"/>
    <w:rsid w:val="00CE05EC"/>
    <w:rsid w:val="00CE4105"/>
    <w:rsid w:val="00CE64B6"/>
    <w:rsid w:val="00CF38B4"/>
    <w:rsid w:val="00CF3A9E"/>
    <w:rsid w:val="00CF443E"/>
    <w:rsid w:val="00D01051"/>
    <w:rsid w:val="00D064E6"/>
    <w:rsid w:val="00D1002C"/>
    <w:rsid w:val="00D100F7"/>
    <w:rsid w:val="00D12642"/>
    <w:rsid w:val="00D129CB"/>
    <w:rsid w:val="00D14CD5"/>
    <w:rsid w:val="00D163A8"/>
    <w:rsid w:val="00D1670D"/>
    <w:rsid w:val="00D16DB7"/>
    <w:rsid w:val="00D16FAD"/>
    <w:rsid w:val="00D205BB"/>
    <w:rsid w:val="00D21FC8"/>
    <w:rsid w:val="00D23589"/>
    <w:rsid w:val="00D23C7C"/>
    <w:rsid w:val="00D24BB5"/>
    <w:rsid w:val="00D24D41"/>
    <w:rsid w:val="00D25698"/>
    <w:rsid w:val="00D257FF"/>
    <w:rsid w:val="00D259C3"/>
    <w:rsid w:val="00D26BCA"/>
    <w:rsid w:val="00D30503"/>
    <w:rsid w:val="00D30C62"/>
    <w:rsid w:val="00D35EDB"/>
    <w:rsid w:val="00D371EC"/>
    <w:rsid w:val="00D44C84"/>
    <w:rsid w:val="00D50AD1"/>
    <w:rsid w:val="00D517EA"/>
    <w:rsid w:val="00D5285C"/>
    <w:rsid w:val="00D53EE2"/>
    <w:rsid w:val="00D55B30"/>
    <w:rsid w:val="00D560ED"/>
    <w:rsid w:val="00D575E3"/>
    <w:rsid w:val="00D61568"/>
    <w:rsid w:val="00D61592"/>
    <w:rsid w:val="00D626DB"/>
    <w:rsid w:val="00D66091"/>
    <w:rsid w:val="00D6685C"/>
    <w:rsid w:val="00D66C3D"/>
    <w:rsid w:val="00D74B17"/>
    <w:rsid w:val="00D82B37"/>
    <w:rsid w:val="00D82C39"/>
    <w:rsid w:val="00D8353A"/>
    <w:rsid w:val="00D83B32"/>
    <w:rsid w:val="00D918CA"/>
    <w:rsid w:val="00D9238F"/>
    <w:rsid w:val="00D940E0"/>
    <w:rsid w:val="00D9725A"/>
    <w:rsid w:val="00DA0944"/>
    <w:rsid w:val="00DA1D0F"/>
    <w:rsid w:val="00DA30DE"/>
    <w:rsid w:val="00DA43E9"/>
    <w:rsid w:val="00DA7467"/>
    <w:rsid w:val="00DA7E8E"/>
    <w:rsid w:val="00DB0992"/>
    <w:rsid w:val="00DB5540"/>
    <w:rsid w:val="00DB683D"/>
    <w:rsid w:val="00DB6995"/>
    <w:rsid w:val="00DB71DA"/>
    <w:rsid w:val="00DC11F6"/>
    <w:rsid w:val="00DC5F10"/>
    <w:rsid w:val="00DC6F12"/>
    <w:rsid w:val="00DD2E72"/>
    <w:rsid w:val="00DD35F9"/>
    <w:rsid w:val="00DD374E"/>
    <w:rsid w:val="00DD582E"/>
    <w:rsid w:val="00DD74C6"/>
    <w:rsid w:val="00DD7F56"/>
    <w:rsid w:val="00DE095F"/>
    <w:rsid w:val="00DE2CE2"/>
    <w:rsid w:val="00DF20AD"/>
    <w:rsid w:val="00DF2475"/>
    <w:rsid w:val="00DF4004"/>
    <w:rsid w:val="00DF5C67"/>
    <w:rsid w:val="00DF759B"/>
    <w:rsid w:val="00E00990"/>
    <w:rsid w:val="00E02F3F"/>
    <w:rsid w:val="00E0304E"/>
    <w:rsid w:val="00E034C1"/>
    <w:rsid w:val="00E04F17"/>
    <w:rsid w:val="00E075E8"/>
    <w:rsid w:val="00E07E9E"/>
    <w:rsid w:val="00E10011"/>
    <w:rsid w:val="00E10287"/>
    <w:rsid w:val="00E1236E"/>
    <w:rsid w:val="00E1568A"/>
    <w:rsid w:val="00E1600E"/>
    <w:rsid w:val="00E17C00"/>
    <w:rsid w:val="00E22AE3"/>
    <w:rsid w:val="00E22E32"/>
    <w:rsid w:val="00E239CF"/>
    <w:rsid w:val="00E23EDC"/>
    <w:rsid w:val="00E2561A"/>
    <w:rsid w:val="00E2585F"/>
    <w:rsid w:val="00E26341"/>
    <w:rsid w:val="00E26405"/>
    <w:rsid w:val="00E26610"/>
    <w:rsid w:val="00E30789"/>
    <w:rsid w:val="00E30E57"/>
    <w:rsid w:val="00E314FF"/>
    <w:rsid w:val="00E32869"/>
    <w:rsid w:val="00E32A5F"/>
    <w:rsid w:val="00E402FF"/>
    <w:rsid w:val="00E40B14"/>
    <w:rsid w:val="00E40D68"/>
    <w:rsid w:val="00E41402"/>
    <w:rsid w:val="00E41DBC"/>
    <w:rsid w:val="00E41EC7"/>
    <w:rsid w:val="00E42C4D"/>
    <w:rsid w:val="00E42F1E"/>
    <w:rsid w:val="00E45012"/>
    <w:rsid w:val="00E45A2D"/>
    <w:rsid w:val="00E4691E"/>
    <w:rsid w:val="00E50348"/>
    <w:rsid w:val="00E52902"/>
    <w:rsid w:val="00E563B5"/>
    <w:rsid w:val="00E613CC"/>
    <w:rsid w:val="00E61920"/>
    <w:rsid w:val="00E640DD"/>
    <w:rsid w:val="00E70871"/>
    <w:rsid w:val="00E7185F"/>
    <w:rsid w:val="00E71998"/>
    <w:rsid w:val="00E73CBF"/>
    <w:rsid w:val="00E74147"/>
    <w:rsid w:val="00E74873"/>
    <w:rsid w:val="00E81101"/>
    <w:rsid w:val="00E811AF"/>
    <w:rsid w:val="00E818CD"/>
    <w:rsid w:val="00E81DD4"/>
    <w:rsid w:val="00E82387"/>
    <w:rsid w:val="00E87DC5"/>
    <w:rsid w:val="00E924CC"/>
    <w:rsid w:val="00E967DF"/>
    <w:rsid w:val="00E974AA"/>
    <w:rsid w:val="00EA155C"/>
    <w:rsid w:val="00EA15DA"/>
    <w:rsid w:val="00EA2D47"/>
    <w:rsid w:val="00EA33AA"/>
    <w:rsid w:val="00EA644D"/>
    <w:rsid w:val="00EA67ED"/>
    <w:rsid w:val="00EB099E"/>
    <w:rsid w:val="00EB2A18"/>
    <w:rsid w:val="00EB33F1"/>
    <w:rsid w:val="00EB4A77"/>
    <w:rsid w:val="00EB5FCC"/>
    <w:rsid w:val="00EB6718"/>
    <w:rsid w:val="00EB6D13"/>
    <w:rsid w:val="00EB7E54"/>
    <w:rsid w:val="00EC063B"/>
    <w:rsid w:val="00EC06DA"/>
    <w:rsid w:val="00EC09E8"/>
    <w:rsid w:val="00EC1362"/>
    <w:rsid w:val="00EC3978"/>
    <w:rsid w:val="00EC3BE4"/>
    <w:rsid w:val="00EC63F4"/>
    <w:rsid w:val="00EC7BD7"/>
    <w:rsid w:val="00ED142B"/>
    <w:rsid w:val="00ED377B"/>
    <w:rsid w:val="00ED5B31"/>
    <w:rsid w:val="00EE0A3B"/>
    <w:rsid w:val="00EE0DAD"/>
    <w:rsid w:val="00EE19A6"/>
    <w:rsid w:val="00EE1A63"/>
    <w:rsid w:val="00EE30DE"/>
    <w:rsid w:val="00EE3B51"/>
    <w:rsid w:val="00EE4199"/>
    <w:rsid w:val="00EE642F"/>
    <w:rsid w:val="00EE709C"/>
    <w:rsid w:val="00EE7471"/>
    <w:rsid w:val="00EF2CB2"/>
    <w:rsid w:val="00EF516C"/>
    <w:rsid w:val="00EF6134"/>
    <w:rsid w:val="00EF7418"/>
    <w:rsid w:val="00F020D1"/>
    <w:rsid w:val="00F05037"/>
    <w:rsid w:val="00F05129"/>
    <w:rsid w:val="00F05F7D"/>
    <w:rsid w:val="00F076C2"/>
    <w:rsid w:val="00F115AC"/>
    <w:rsid w:val="00F12B72"/>
    <w:rsid w:val="00F15731"/>
    <w:rsid w:val="00F159DD"/>
    <w:rsid w:val="00F15ADA"/>
    <w:rsid w:val="00F1654B"/>
    <w:rsid w:val="00F169B2"/>
    <w:rsid w:val="00F20030"/>
    <w:rsid w:val="00F21001"/>
    <w:rsid w:val="00F220E6"/>
    <w:rsid w:val="00F2417B"/>
    <w:rsid w:val="00F316EF"/>
    <w:rsid w:val="00F31CE4"/>
    <w:rsid w:val="00F326E8"/>
    <w:rsid w:val="00F35F05"/>
    <w:rsid w:val="00F35F7A"/>
    <w:rsid w:val="00F37692"/>
    <w:rsid w:val="00F37D74"/>
    <w:rsid w:val="00F44210"/>
    <w:rsid w:val="00F4429A"/>
    <w:rsid w:val="00F45888"/>
    <w:rsid w:val="00F45907"/>
    <w:rsid w:val="00F45FF5"/>
    <w:rsid w:val="00F5338D"/>
    <w:rsid w:val="00F53643"/>
    <w:rsid w:val="00F53851"/>
    <w:rsid w:val="00F53EBF"/>
    <w:rsid w:val="00F5485A"/>
    <w:rsid w:val="00F548F8"/>
    <w:rsid w:val="00F549C9"/>
    <w:rsid w:val="00F54A18"/>
    <w:rsid w:val="00F54A7D"/>
    <w:rsid w:val="00F55198"/>
    <w:rsid w:val="00F60134"/>
    <w:rsid w:val="00F601E1"/>
    <w:rsid w:val="00F64BAD"/>
    <w:rsid w:val="00F64F08"/>
    <w:rsid w:val="00F66F17"/>
    <w:rsid w:val="00F703E3"/>
    <w:rsid w:val="00F70AA2"/>
    <w:rsid w:val="00F7435F"/>
    <w:rsid w:val="00F76D25"/>
    <w:rsid w:val="00F776A2"/>
    <w:rsid w:val="00F7781E"/>
    <w:rsid w:val="00F82B16"/>
    <w:rsid w:val="00F830D7"/>
    <w:rsid w:val="00F83DF5"/>
    <w:rsid w:val="00F873B1"/>
    <w:rsid w:val="00F932AE"/>
    <w:rsid w:val="00F9531E"/>
    <w:rsid w:val="00F959C0"/>
    <w:rsid w:val="00F95CC7"/>
    <w:rsid w:val="00FA0753"/>
    <w:rsid w:val="00FA2519"/>
    <w:rsid w:val="00FA69D9"/>
    <w:rsid w:val="00FB1F91"/>
    <w:rsid w:val="00FB4914"/>
    <w:rsid w:val="00FB4E83"/>
    <w:rsid w:val="00FB58EF"/>
    <w:rsid w:val="00FB60B5"/>
    <w:rsid w:val="00FB6597"/>
    <w:rsid w:val="00FB6E18"/>
    <w:rsid w:val="00FC5425"/>
    <w:rsid w:val="00FC707D"/>
    <w:rsid w:val="00FC71CC"/>
    <w:rsid w:val="00FC730E"/>
    <w:rsid w:val="00FD0F23"/>
    <w:rsid w:val="00FD47DB"/>
    <w:rsid w:val="00FD4B39"/>
    <w:rsid w:val="00FD794B"/>
    <w:rsid w:val="00FE3603"/>
    <w:rsid w:val="00FE3A11"/>
    <w:rsid w:val="00FE41C6"/>
    <w:rsid w:val="00FF44A2"/>
    <w:rsid w:val="00FF4909"/>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43600"/>
  <w14:defaultImageDpi w14:val="32767"/>
  <w15:chartTrackingRefBased/>
  <w15:docId w15:val="{8639D5DC-F06F-754F-9482-4F9E1478F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2CB"/>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40E0"/>
    <w:pPr>
      <w:ind w:left="720"/>
      <w:contextualSpacing/>
    </w:pPr>
    <w:rPr>
      <w:rFonts w:asciiTheme="minorHAnsi" w:hAnsiTheme="minorHAnsi" w:cstheme="minorBidi"/>
    </w:rPr>
  </w:style>
  <w:style w:type="table" w:styleId="TableGrid">
    <w:name w:val="Table Grid"/>
    <w:basedOn w:val="TableNormal"/>
    <w:uiPriority w:val="39"/>
    <w:rsid w:val="008227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C3978"/>
    <w:rPr>
      <w:rFonts w:asciiTheme="minorHAnsi" w:eastAsiaTheme="minorEastAsia" w:hAnsiTheme="minorHAnsi" w:cstheme="minorBidi"/>
      <w:sz w:val="20"/>
      <w:szCs w:val="20"/>
      <w:lang w:eastAsia="zh-CN"/>
    </w:rPr>
  </w:style>
  <w:style w:type="character" w:customStyle="1" w:styleId="FootnoteTextChar">
    <w:name w:val="Footnote Text Char"/>
    <w:basedOn w:val="DefaultParagraphFont"/>
    <w:link w:val="FootnoteText"/>
    <w:uiPriority w:val="99"/>
    <w:semiHidden/>
    <w:rsid w:val="00EC3978"/>
    <w:rPr>
      <w:rFonts w:eastAsiaTheme="minorEastAsia"/>
      <w:sz w:val="20"/>
      <w:szCs w:val="20"/>
      <w:lang w:eastAsia="zh-CN"/>
    </w:rPr>
  </w:style>
  <w:style w:type="character" w:styleId="FootnoteReference">
    <w:name w:val="footnote reference"/>
    <w:basedOn w:val="DefaultParagraphFont"/>
    <w:uiPriority w:val="99"/>
    <w:semiHidden/>
    <w:unhideWhenUsed/>
    <w:rsid w:val="00EC3978"/>
    <w:rPr>
      <w:vertAlign w:val="superscript"/>
    </w:rPr>
  </w:style>
  <w:style w:type="character" w:styleId="CommentReference">
    <w:name w:val="annotation reference"/>
    <w:basedOn w:val="DefaultParagraphFont"/>
    <w:uiPriority w:val="99"/>
    <w:semiHidden/>
    <w:unhideWhenUsed/>
    <w:rsid w:val="00EC3978"/>
    <w:rPr>
      <w:sz w:val="18"/>
      <w:szCs w:val="18"/>
    </w:rPr>
  </w:style>
  <w:style w:type="paragraph" w:styleId="CommentText">
    <w:name w:val="annotation text"/>
    <w:basedOn w:val="Normal"/>
    <w:link w:val="CommentTextChar"/>
    <w:uiPriority w:val="99"/>
    <w:unhideWhenUsed/>
    <w:rsid w:val="00EC3978"/>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rsid w:val="00EC3978"/>
    <w:rPr>
      <w:rFonts w:eastAsiaTheme="minorEastAsia"/>
      <w:lang w:eastAsia="zh-CN"/>
    </w:rPr>
  </w:style>
  <w:style w:type="paragraph" w:styleId="BalloonText">
    <w:name w:val="Balloon Text"/>
    <w:basedOn w:val="Normal"/>
    <w:link w:val="BalloonTextChar"/>
    <w:uiPriority w:val="99"/>
    <w:semiHidden/>
    <w:unhideWhenUsed/>
    <w:rsid w:val="00EC3978"/>
    <w:rPr>
      <w:sz w:val="18"/>
      <w:szCs w:val="18"/>
    </w:rPr>
  </w:style>
  <w:style w:type="character" w:customStyle="1" w:styleId="BalloonTextChar">
    <w:name w:val="Balloon Text Char"/>
    <w:basedOn w:val="DefaultParagraphFont"/>
    <w:link w:val="BalloonText"/>
    <w:uiPriority w:val="99"/>
    <w:semiHidden/>
    <w:rsid w:val="00EC397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2021E"/>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12021E"/>
    <w:rPr>
      <w:rFonts w:eastAsiaTheme="minorEastAsia"/>
      <w:b/>
      <w:bCs/>
      <w:sz w:val="20"/>
      <w:szCs w:val="20"/>
      <w:lang w:eastAsia="zh-CN"/>
    </w:rPr>
  </w:style>
  <w:style w:type="paragraph" w:styleId="Header">
    <w:name w:val="header"/>
    <w:basedOn w:val="Normal"/>
    <w:link w:val="HeaderChar"/>
    <w:uiPriority w:val="99"/>
    <w:unhideWhenUsed/>
    <w:rsid w:val="002B6943"/>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2B6943"/>
  </w:style>
  <w:style w:type="paragraph" w:styleId="Footer">
    <w:name w:val="footer"/>
    <w:basedOn w:val="Normal"/>
    <w:link w:val="FooterChar"/>
    <w:uiPriority w:val="99"/>
    <w:unhideWhenUsed/>
    <w:rsid w:val="002B6943"/>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2B6943"/>
  </w:style>
  <w:style w:type="paragraph" w:styleId="NormalWeb">
    <w:name w:val="Normal (Web)"/>
    <w:basedOn w:val="Normal"/>
    <w:uiPriority w:val="99"/>
    <w:unhideWhenUsed/>
    <w:rsid w:val="004C0BA8"/>
    <w:pPr>
      <w:spacing w:before="100" w:beforeAutospacing="1" w:after="100" w:afterAutospacing="1"/>
    </w:pPr>
  </w:style>
  <w:style w:type="character" w:styleId="PlaceholderText">
    <w:name w:val="Placeholder Text"/>
    <w:basedOn w:val="DefaultParagraphFont"/>
    <w:uiPriority w:val="99"/>
    <w:semiHidden/>
    <w:rsid w:val="00CD3432"/>
    <w:rPr>
      <w:color w:val="808080"/>
    </w:rPr>
  </w:style>
  <w:style w:type="character" w:styleId="Hyperlink">
    <w:name w:val="Hyperlink"/>
    <w:basedOn w:val="DefaultParagraphFont"/>
    <w:uiPriority w:val="99"/>
    <w:unhideWhenUsed/>
    <w:rsid w:val="009A66EE"/>
    <w:rPr>
      <w:color w:val="0563C1" w:themeColor="hyperlink"/>
      <w:u w:val="single"/>
    </w:rPr>
  </w:style>
  <w:style w:type="paragraph" w:customStyle="1" w:styleId="EndNoteBibliographyTitle">
    <w:name w:val="EndNote Bibliography Title"/>
    <w:basedOn w:val="Normal"/>
    <w:rsid w:val="00F35F7A"/>
    <w:pPr>
      <w:jc w:val="center"/>
    </w:pPr>
    <w:rPr>
      <w:rFonts w:ascii="Calibri" w:hAnsi="Calibri" w:cstheme="minorBidi"/>
    </w:rPr>
  </w:style>
  <w:style w:type="paragraph" w:customStyle="1" w:styleId="EndNoteBibliography">
    <w:name w:val="EndNote Bibliography"/>
    <w:basedOn w:val="Normal"/>
    <w:rsid w:val="00F35F7A"/>
    <w:rPr>
      <w:rFonts w:ascii="Calibri" w:hAnsi="Calibri" w:cstheme="minorBidi"/>
    </w:rPr>
  </w:style>
  <w:style w:type="paragraph" w:styleId="Revision">
    <w:name w:val="Revision"/>
    <w:hidden/>
    <w:uiPriority w:val="99"/>
    <w:semiHidden/>
    <w:rsid w:val="005761D1"/>
  </w:style>
  <w:style w:type="paragraph" w:customStyle="1" w:styleId="Default">
    <w:name w:val="Default"/>
    <w:rsid w:val="00F549C9"/>
    <w:pPr>
      <w:autoSpaceDE w:val="0"/>
      <w:autoSpaceDN w:val="0"/>
      <w:adjustRightInd w:val="0"/>
    </w:pPr>
    <w:rPr>
      <w:rFonts w:ascii="Times New Roman" w:hAnsi="Times New Roman" w:cs="Times New Roman"/>
      <w:color w:val="000000"/>
    </w:rPr>
  </w:style>
  <w:style w:type="character" w:customStyle="1" w:styleId="UnresolvedMention1">
    <w:name w:val="Unresolved Mention1"/>
    <w:basedOn w:val="DefaultParagraphFont"/>
    <w:uiPriority w:val="99"/>
    <w:rsid w:val="0093541F"/>
    <w:rPr>
      <w:color w:val="605E5C"/>
      <w:shd w:val="clear" w:color="auto" w:fill="E1DFDD"/>
    </w:rPr>
  </w:style>
  <w:style w:type="paragraph" w:styleId="NoSpacing">
    <w:name w:val="No Spacing"/>
    <w:uiPriority w:val="1"/>
    <w:qFormat/>
    <w:rsid w:val="00EF516C"/>
    <w:rPr>
      <w:rFonts w:eastAsia="SimSun"/>
      <w:sz w:val="22"/>
      <w:szCs w:val="22"/>
    </w:rPr>
  </w:style>
  <w:style w:type="character" w:styleId="FollowedHyperlink">
    <w:name w:val="FollowedHyperlink"/>
    <w:basedOn w:val="DefaultParagraphFont"/>
    <w:uiPriority w:val="99"/>
    <w:semiHidden/>
    <w:unhideWhenUsed/>
    <w:rsid w:val="00F2417B"/>
    <w:rPr>
      <w:color w:val="954F72" w:themeColor="followedHyperlink"/>
      <w:u w:val="single"/>
    </w:rPr>
  </w:style>
  <w:style w:type="paragraph" w:styleId="DocumentMap">
    <w:name w:val="Document Map"/>
    <w:basedOn w:val="Normal"/>
    <w:link w:val="DocumentMapChar"/>
    <w:uiPriority w:val="99"/>
    <w:semiHidden/>
    <w:unhideWhenUsed/>
    <w:rsid w:val="005F2397"/>
  </w:style>
  <w:style w:type="character" w:customStyle="1" w:styleId="DocumentMapChar">
    <w:name w:val="Document Map Char"/>
    <w:basedOn w:val="DefaultParagraphFont"/>
    <w:link w:val="DocumentMap"/>
    <w:uiPriority w:val="99"/>
    <w:semiHidden/>
    <w:rsid w:val="005F2397"/>
    <w:rPr>
      <w:rFonts w:ascii="Times New Roman" w:hAnsi="Times New Roman" w:cs="Times New Roman"/>
    </w:rPr>
  </w:style>
  <w:style w:type="character" w:styleId="PageNumber">
    <w:name w:val="page number"/>
    <w:basedOn w:val="DefaultParagraphFont"/>
    <w:uiPriority w:val="99"/>
    <w:semiHidden/>
    <w:unhideWhenUsed/>
    <w:rsid w:val="005F23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189055">
      <w:bodyDiv w:val="1"/>
      <w:marLeft w:val="0"/>
      <w:marRight w:val="0"/>
      <w:marTop w:val="0"/>
      <w:marBottom w:val="0"/>
      <w:divBdr>
        <w:top w:val="none" w:sz="0" w:space="0" w:color="auto"/>
        <w:left w:val="none" w:sz="0" w:space="0" w:color="auto"/>
        <w:bottom w:val="none" w:sz="0" w:space="0" w:color="auto"/>
        <w:right w:val="none" w:sz="0" w:space="0" w:color="auto"/>
      </w:divBdr>
    </w:div>
    <w:div w:id="144665738">
      <w:bodyDiv w:val="1"/>
      <w:marLeft w:val="0"/>
      <w:marRight w:val="0"/>
      <w:marTop w:val="0"/>
      <w:marBottom w:val="0"/>
      <w:divBdr>
        <w:top w:val="none" w:sz="0" w:space="0" w:color="auto"/>
        <w:left w:val="none" w:sz="0" w:space="0" w:color="auto"/>
        <w:bottom w:val="none" w:sz="0" w:space="0" w:color="auto"/>
        <w:right w:val="none" w:sz="0" w:space="0" w:color="auto"/>
      </w:divBdr>
    </w:div>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652834447">
      <w:bodyDiv w:val="1"/>
      <w:marLeft w:val="0"/>
      <w:marRight w:val="0"/>
      <w:marTop w:val="0"/>
      <w:marBottom w:val="0"/>
      <w:divBdr>
        <w:top w:val="none" w:sz="0" w:space="0" w:color="auto"/>
        <w:left w:val="none" w:sz="0" w:space="0" w:color="auto"/>
        <w:bottom w:val="none" w:sz="0" w:space="0" w:color="auto"/>
        <w:right w:val="none" w:sz="0" w:space="0" w:color="auto"/>
      </w:divBdr>
    </w:div>
    <w:div w:id="677005594">
      <w:bodyDiv w:val="1"/>
      <w:marLeft w:val="0"/>
      <w:marRight w:val="0"/>
      <w:marTop w:val="0"/>
      <w:marBottom w:val="0"/>
      <w:divBdr>
        <w:top w:val="none" w:sz="0" w:space="0" w:color="auto"/>
        <w:left w:val="none" w:sz="0" w:space="0" w:color="auto"/>
        <w:bottom w:val="none" w:sz="0" w:space="0" w:color="auto"/>
        <w:right w:val="none" w:sz="0" w:space="0" w:color="auto"/>
      </w:divBdr>
    </w:div>
    <w:div w:id="835728253">
      <w:bodyDiv w:val="1"/>
      <w:marLeft w:val="0"/>
      <w:marRight w:val="0"/>
      <w:marTop w:val="0"/>
      <w:marBottom w:val="0"/>
      <w:divBdr>
        <w:top w:val="none" w:sz="0" w:space="0" w:color="auto"/>
        <w:left w:val="none" w:sz="0" w:space="0" w:color="auto"/>
        <w:bottom w:val="none" w:sz="0" w:space="0" w:color="auto"/>
        <w:right w:val="none" w:sz="0" w:space="0" w:color="auto"/>
      </w:divBdr>
    </w:div>
    <w:div w:id="1050618804">
      <w:bodyDiv w:val="1"/>
      <w:marLeft w:val="0"/>
      <w:marRight w:val="0"/>
      <w:marTop w:val="0"/>
      <w:marBottom w:val="0"/>
      <w:divBdr>
        <w:top w:val="none" w:sz="0" w:space="0" w:color="auto"/>
        <w:left w:val="none" w:sz="0" w:space="0" w:color="auto"/>
        <w:bottom w:val="none" w:sz="0" w:space="0" w:color="auto"/>
        <w:right w:val="none" w:sz="0" w:space="0" w:color="auto"/>
      </w:divBdr>
    </w:div>
    <w:div w:id="121866371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420906072">
      <w:bodyDiv w:val="1"/>
      <w:marLeft w:val="0"/>
      <w:marRight w:val="0"/>
      <w:marTop w:val="0"/>
      <w:marBottom w:val="0"/>
      <w:divBdr>
        <w:top w:val="none" w:sz="0" w:space="0" w:color="auto"/>
        <w:left w:val="none" w:sz="0" w:space="0" w:color="auto"/>
        <w:bottom w:val="none" w:sz="0" w:space="0" w:color="auto"/>
        <w:right w:val="none" w:sz="0" w:space="0" w:color="auto"/>
      </w:divBdr>
    </w:div>
    <w:div w:id="1459179501">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600870126">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898929710">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1989553407">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 w:id="20592368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tiff"/><Relationship Id="rId21" Type="http://schemas.openxmlformats.org/officeDocument/2006/relationships/image" Target="media/image13.tiff"/><Relationship Id="rId22" Type="http://schemas.openxmlformats.org/officeDocument/2006/relationships/image" Target="media/image14.tiff"/><Relationship Id="rId23" Type="http://schemas.openxmlformats.org/officeDocument/2006/relationships/image" Target="media/image15.tiff"/><Relationship Id="rId24" Type="http://schemas.openxmlformats.org/officeDocument/2006/relationships/hyperlink" Target="http://dx.doi.org/10.3389/fmicb.2015.01035" TargetMode="Externa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33" Type="http://schemas.microsoft.com/office/2016/09/relationships/commentsIds" Target="commentsIds.xml"/><Relationship Id="rId32" Type="http://schemas.microsoft.com/office/2018/08/relationships/commentsExtensible" Target="commentsExtensible.xml"/><Relationship Id="rId10" Type="http://schemas.openxmlformats.org/officeDocument/2006/relationships/image" Target="media/image2.tiff"/><Relationship Id="rId11" Type="http://schemas.openxmlformats.org/officeDocument/2006/relationships/image" Target="media/image3.png"/><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tiff"/><Relationship Id="rId16" Type="http://schemas.openxmlformats.org/officeDocument/2006/relationships/image" Target="media/image8.tiff"/><Relationship Id="rId17" Type="http://schemas.openxmlformats.org/officeDocument/2006/relationships/image" Target="media/image9.tiff"/><Relationship Id="rId18" Type="http://schemas.openxmlformats.org/officeDocument/2006/relationships/image" Target="media/image10.tiff"/><Relationship Id="rId19" Type="http://schemas.openxmlformats.org/officeDocument/2006/relationships/image" Target="media/image11.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ursky/spatial_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8C31D3-A632-4349-990C-62BAEE175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4</Pages>
  <Words>19277</Words>
  <Characters>109882</Characters>
  <Application>Microsoft Macintosh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31</cp:revision>
  <dcterms:created xsi:type="dcterms:W3CDTF">2020-06-22T23:29:00Z</dcterms:created>
  <dcterms:modified xsi:type="dcterms:W3CDTF">2020-06-25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s://csl.mendeley.com/styles/25143231/american-geophysical-union-2-no-et-al</vt:lpwstr>
  </property>
  <property fmtid="{D5CDD505-2E9C-101B-9397-08002B2CF9AE}" pid="5" name="Mendeley Recent Style Name 1_1">
    <vt:lpwstr>American Geophysical Union - Alfonso Davila</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csl.mendeley.com/styles/25143231/Astrobiology-true-2</vt:lpwstr>
  </property>
  <property fmtid="{D5CDD505-2E9C-101B-9397-08002B2CF9AE}" pid="13" name="Mendeley Recent Style Name 5_1">
    <vt:lpwstr>Chicago Manual of Style 16th edition (author-date) - ALFONSO Davila - Alfonso Davil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25143231/multidisciplinary-digital-publishing-institute</vt:lpwstr>
  </property>
  <property fmtid="{D5CDD505-2E9C-101B-9397-08002B2CF9AE}" pid="19" name="Mendeley Recent Style Name 8_1">
    <vt:lpwstr>Multidisciplinary Digital Publishing Institute - Alfonso Davila</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